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7B9142" w14:textId="5FA137F0" w:rsidR="005265D3" w:rsidRPr="005265D3" w:rsidRDefault="005265D3" w:rsidP="005265D3">
      <w:pPr>
        <w:pStyle w:val="Heading1"/>
        <w:rPr>
          <w:sz w:val="32"/>
          <w:szCs w:val="32"/>
        </w:rPr>
      </w:pPr>
      <w:r w:rsidRPr="005265D3">
        <w:rPr>
          <w:sz w:val="32"/>
          <w:szCs w:val="32"/>
        </w:rPr>
        <w:t>Live music imaginaries in the reception of online popular music concerts</w:t>
      </w:r>
    </w:p>
    <w:p w14:paraId="65F293C2" w14:textId="77777777" w:rsidR="00AE12DD" w:rsidRDefault="00AE12DD" w:rsidP="00AE12DD">
      <w:pPr>
        <w:pStyle w:val="Heading1"/>
      </w:pPr>
    </w:p>
    <w:p w14:paraId="4D837D7E" w14:textId="3D769407" w:rsidR="00AD2C2A" w:rsidRDefault="005F626F" w:rsidP="00045893">
      <w:pPr>
        <w:pStyle w:val="Heading1"/>
      </w:pPr>
      <w:r w:rsidRPr="00EC6B41">
        <w:t>Abstract</w:t>
      </w:r>
      <w:r w:rsidR="00AD2C2A">
        <w:t xml:space="preserve"> </w:t>
      </w:r>
    </w:p>
    <w:p w14:paraId="37E6CC12" w14:textId="77777777" w:rsidR="00045893" w:rsidRPr="00045893" w:rsidRDefault="00045893" w:rsidP="00045893"/>
    <w:p w14:paraId="1E18B4D8" w14:textId="0713C8C3" w:rsidR="00C53993" w:rsidRDefault="007C1B5D" w:rsidP="00F32585">
      <w:r>
        <w:t xml:space="preserve">This article critically interrogates a range of themes </w:t>
      </w:r>
      <w:r w:rsidR="00F32585">
        <w:t xml:space="preserve">in </w:t>
      </w:r>
      <w:r w:rsidR="00C53993">
        <w:t>writing</w:t>
      </w:r>
      <w:r w:rsidR="00F32585">
        <w:t xml:space="preserve"> about </w:t>
      </w:r>
      <w:r>
        <w:t xml:space="preserve">online </w:t>
      </w:r>
      <w:r w:rsidR="00321E85">
        <w:t>popular music performance</w:t>
      </w:r>
      <w:r w:rsidR="004B6312">
        <w:t>s</w:t>
      </w:r>
      <w:r>
        <w:t xml:space="preserve">. </w:t>
      </w:r>
      <w:r w:rsidR="00F32585">
        <w:t xml:space="preserve">It </w:t>
      </w:r>
      <w:r w:rsidR="003D1C43">
        <w:t>uncovers</w:t>
      </w:r>
      <w:r w:rsidR="00F32585">
        <w:t xml:space="preserve"> dominant conventional narratives</w:t>
      </w:r>
      <w:r w:rsidR="00C53993">
        <w:t xml:space="preserve">, experiences, and understandings of online concerts, </w:t>
      </w:r>
      <w:r w:rsidR="00045893">
        <w:t>captured under the term ‘</w:t>
      </w:r>
      <w:r w:rsidR="00C53993">
        <w:t xml:space="preserve">live music </w:t>
      </w:r>
      <w:proofErr w:type="gramStart"/>
      <w:r w:rsidR="00C53993">
        <w:t>imaginaries</w:t>
      </w:r>
      <w:r w:rsidR="00045893">
        <w:t>’</w:t>
      </w:r>
      <w:proofErr w:type="gramEnd"/>
      <w:r w:rsidR="00C53993">
        <w:t xml:space="preserve">. </w:t>
      </w:r>
      <w:r w:rsidR="00797D8D">
        <w:t xml:space="preserve">Recent scholarship, journalism, and other commentary typically emphasise the limitations of online music events compared to in-person performances. </w:t>
      </w:r>
      <w:r w:rsidR="00F96A8E">
        <w:t xml:space="preserve">Most pressingly, online concerts are pervasively viewed as merely a temporary lifeline for live music during the COVID-19 pandemic. They need not be. </w:t>
      </w:r>
      <w:r w:rsidR="00797D8D">
        <w:t xml:space="preserve">Commentators also frame technology as determining online performance practices, </w:t>
      </w:r>
      <w:r w:rsidR="00663FB4">
        <w:t xml:space="preserve">based on </w:t>
      </w:r>
      <w:r w:rsidR="00797D8D">
        <w:t>speculation about</w:t>
      </w:r>
      <w:r w:rsidR="005758CA">
        <w:t xml:space="preserve"> </w:t>
      </w:r>
      <w:r w:rsidR="00F85755">
        <w:t>some</w:t>
      </w:r>
      <w:r w:rsidR="0006485F">
        <w:t xml:space="preserve"> inevitably virtual </w:t>
      </w:r>
      <w:r w:rsidR="00797D8D">
        <w:t>future of entertainment.</w:t>
      </w:r>
      <w:r w:rsidR="00642D43">
        <w:t xml:space="preserve"> Yet the history and variety of online concerts as a </w:t>
      </w:r>
      <w:r w:rsidR="005B2683">
        <w:t xml:space="preserve">media form and cultural </w:t>
      </w:r>
      <w:r w:rsidR="00B276F7">
        <w:t xml:space="preserve">practice </w:t>
      </w:r>
      <w:r w:rsidR="00642D43">
        <w:t>are under-considered.</w:t>
      </w:r>
      <w:r w:rsidR="0093208A">
        <w:t xml:space="preserve"> </w:t>
      </w:r>
      <w:r w:rsidR="005F1E95">
        <w:t xml:space="preserve">By </w:t>
      </w:r>
      <w:r w:rsidR="00F75D2D">
        <w:t>highlighting and evaluating</w:t>
      </w:r>
      <w:r w:rsidR="005F1E95">
        <w:t xml:space="preserve"> </w:t>
      </w:r>
      <w:r w:rsidR="007D793B">
        <w:t xml:space="preserve">the </w:t>
      </w:r>
      <w:r w:rsidR="00214834" w:rsidRPr="00214834">
        <w:rPr>
          <w:highlight w:val="yellow"/>
        </w:rPr>
        <w:t>historically and culturally situated</w:t>
      </w:r>
      <w:r w:rsidR="00214834">
        <w:t xml:space="preserve"> </w:t>
      </w:r>
      <w:r w:rsidR="005F1E95">
        <w:t xml:space="preserve">live music </w:t>
      </w:r>
      <w:r w:rsidR="005F1E95" w:rsidRPr="00214834">
        <w:t xml:space="preserve">imaginaries </w:t>
      </w:r>
      <w:r w:rsidR="00214834" w:rsidRPr="00214834">
        <w:rPr>
          <w:highlight w:val="yellow"/>
        </w:rPr>
        <w:t>that shape the experience of online concerts</w:t>
      </w:r>
      <w:r w:rsidR="00214834">
        <w:t xml:space="preserve">, </w:t>
      </w:r>
      <w:r w:rsidR="005F1E95">
        <w:t>this article sets the stage for a theoretical reframing of the value of online music event</w:t>
      </w:r>
      <w:r w:rsidR="00045893">
        <w:t>s.</w:t>
      </w:r>
    </w:p>
    <w:p w14:paraId="7832452E" w14:textId="77777777" w:rsidR="000A7204" w:rsidRDefault="000A7204" w:rsidP="00F32585"/>
    <w:p w14:paraId="41705D0D" w14:textId="4BA82EE9" w:rsidR="000A7204" w:rsidRPr="000A7204" w:rsidRDefault="000A7204" w:rsidP="00F32585">
      <w:r w:rsidRPr="000A7204">
        <w:rPr>
          <w:b/>
          <w:bCs/>
        </w:rPr>
        <w:t>Keywords:</w:t>
      </w:r>
      <w:r>
        <w:rPr>
          <w:b/>
          <w:bCs/>
        </w:rPr>
        <w:t xml:space="preserve"> </w:t>
      </w:r>
      <w:r>
        <w:t>livestreaming, virtual concerts, online music culture</w:t>
      </w:r>
      <w:r w:rsidR="006F6800">
        <w:t>s</w:t>
      </w:r>
      <w:r>
        <w:t>, live music studies</w:t>
      </w:r>
      <w:r w:rsidR="009B2108">
        <w:t xml:space="preserve">, </w:t>
      </w:r>
      <w:r w:rsidR="00552E2D">
        <w:t>concert experience</w:t>
      </w:r>
      <w:r w:rsidR="00402DBA">
        <w:t>s</w:t>
      </w:r>
      <w:r w:rsidR="00486A87">
        <w:t xml:space="preserve">, </w:t>
      </w:r>
      <w:r w:rsidR="009B2108">
        <w:t>music performance</w:t>
      </w:r>
      <w:r w:rsidR="00383D38">
        <w:t>, fandom</w:t>
      </w:r>
    </w:p>
    <w:p w14:paraId="3DFC99BD" w14:textId="77777777" w:rsidR="00F32585" w:rsidRDefault="00F32585"/>
    <w:p w14:paraId="14DFB02E" w14:textId="1FC7CB9D" w:rsidR="00341687" w:rsidRDefault="00F22863" w:rsidP="00224DB6">
      <w:pPr>
        <w:pStyle w:val="Heading1"/>
      </w:pPr>
      <w:r>
        <w:t>Intro</w:t>
      </w:r>
      <w:r w:rsidR="00224DB6">
        <w:t>duction</w:t>
      </w:r>
    </w:p>
    <w:p w14:paraId="35334A01" w14:textId="77777777" w:rsidR="00341687" w:rsidRDefault="00341687">
      <w:pPr>
        <w:rPr>
          <w:b/>
          <w:bCs/>
        </w:rPr>
      </w:pPr>
    </w:p>
    <w:p w14:paraId="16EC1F03" w14:textId="153FE501" w:rsidR="00E7096D" w:rsidRDefault="00C87648">
      <w:r>
        <w:t xml:space="preserve">Over 30 years since computer scientists first livestreamed music via the internet, the idea of performing and listening to live music online has gained widespread </w:t>
      </w:r>
      <w:r w:rsidR="005F2648">
        <w:t>popularity</w:t>
      </w:r>
      <w:r>
        <w:t xml:space="preserve">. </w:t>
      </w:r>
      <w:r w:rsidR="00EC6275">
        <w:t>Technologies</w:t>
      </w:r>
      <w:r w:rsidR="00A80159">
        <w:t xml:space="preserve"> </w:t>
      </w:r>
      <w:r w:rsidR="004A059B">
        <w:t xml:space="preserve">have </w:t>
      </w:r>
      <w:r w:rsidR="00CC1F7C">
        <w:t xml:space="preserve">significantly </w:t>
      </w:r>
      <w:r w:rsidR="004A059B">
        <w:t xml:space="preserve">evolved </w:t>
      </w:r>
      <w:r w:rsidR="00A80159">
        <w:t>since Xerox and Digital Equipment Corporation staff transmitted rock band Severe Tire Damage via the MBone in 1993 (and part of a Rolling Stones show in 1994), yet the principle remains broadly the same</w:t>
      </w:r>
      <w:r w:rsidR="004529F4">
        <w:t>:</w:t>
      </w:r>
      <w:r w:rsidR="00A80159">
        <w:t xml:space="preserve"> </w:t>
      </w:r>
      <w:r w:rsidR="004529F4">
        <w:t>o</w:t>
      </w:r>
      <w:r w:rsidR="00A80159">
        <w:t xml:space="preserve">nline music performance is a means by which artists can </w:t>
      </w:r>
      <w:r w:rsidR="00BE20F8">
        <w:t>play</w:t>
      </w:r>
      <w:r w:rsidR="00A80159">
        <w:t xml:space="preserve"> music </w:t>
      </w:r>
      <w:r w:rsidR="00BE20F8">
        <w:t>and broadcast it to remote audiences on the internet</w:t>
      </w:r>
      <w:r w:rsidR="009F2F85">
        <w:t xml:space="preserve">. </w:t>
      </w:r>
      <w:r w:rsidR="004529F4">
        <w:t xml:space="preserve">Music played and streamed online in </w:t>
      </w:r>
      <w:r w:rsidR="00BE1D41">
        <w:t>(</w:t>
      </w:r>
      <w:r w:rsidR="004529F4">
        <w:t>close to</w:t>
      </w:r>
      <w:r w:rsidR="00BE1D41">
        <w:t>)</w:t>
      </w:r>
      <w:r w:rsidR="004529F4">
        <w:t xml:space="preserve"> real</w:t>
      </w:r>
      <w:r w:rsidR="006D5533">
        <w:t xml:space="preserve"> </w:t>
      </w:r>
      <w:r w:rsidR="004529F4">
        <w:t xml:space="preserve">time bears some resemblance to performances broadcast by radio, </w:t>
      </w:r>
      <w:r w:rsidR="00E7096D">
        <w:t xml:space="preserve">and today many radio stations </w:t>
      </w:r>
      <w:r w:rsidR="00932647">
        <w:t xml:space="preserve">also </w:t>
      </w:r>
      <w:r w:rsidR="00E7096D">
        <w:t>transmit audio on the internet</w:t>
      </w:r>
      <w:r w:rsidR="00111DAD">
        <w:t>,</w:t>
      </w:r>
      <w:r w:rsidR="00194379">
        <w:t xml:space="preserve"> somewhat</w:t>
      </w:r>
      <w:r w:rsidR="00111DAD">
        <w:t xml:space="preserve"> blurring the boundaries. Yet online performance, aside from </w:t>
      </w:r>
      <w:r w:rsidR="0007770D">
        <w:t xml:space="preserve">using fundamentally different </w:t>
      </w:r>
      <w:r w:rsidR="00D24D6F">
        <w:t>technology</w:t>
      </w:r>
      <w:r w:rsidR="00C26AD1">
        <w:t xml:space="preserve"> to radio</w:t>
      </w:r>
      <w:r w:rsidR="00D24D6F">
        <w:t>,</w:t>
      </w:r>
      <w:r w:rsidR="00111DAD">
        <w:t xml:space="preserve"> has a </w:t>
      </w:r>
      <w:r w:rsidR="00DB4D39">
        <w:t xml:space="preserve">separate </w:t>
      </w:r>
      <w:r w:rsidR="00111DAD">
        <w:t xml:space="preserve">history and carries </w:t>
      </w:r>
      <w:r w:rsidR="00DB4D39">
        <w:t xml:space="preserve">unique connotations </w:t>
      </w:r>
      <w:r w:rsidR="00CB0883">
        <w:t>for artist</w:t>
      </w:r>
      <w:r w:rsidR="00214834" w:rsidRPr="00214834">
        <w:rPr>
          <w:highlight w:val="yellow"/>
        </w:rPr>
        <w:t>s</w:t>
      </w:r>
      <w:r w:rsidR="00CB0883">
        <w:t xml:space="preserve"> and audiences.</w:t>
      </w:r>
    </w:p>
    <w:p w14:paraId="6EE2056E" w14:textId="77777777" w:rsidR="004529F4" w:rsidRDefault="004529F4"/>
    <w:p w14:paraId="05927CC3" w14:textId="114147CA" w:rsidR="009F2F85" w:rsidRDefault="00E602BD">
      <w:r>
        <w:t>Many</w:t>
      </w:r>
      <w:r w:rsidR="009F2F85">
        <w:t xml:space="preserve"> people think of online </w:t>
      </w:r>
      <w:r w:rsidR="00CD5547">
        <w:t>music performance</w:t>
      </w:r>
      <w:r w:rsidR="009F2F85">
        <w:t xml:space="preserve"> </w:t>
      </w:r>
      <w:proofErr w:type="gramStart"/>
      <w:r w:rsidR="009F2F85">
        <w:t>as a means to</w:t>
      </w:r>
      <w:proofErr w:type="gramEnd"/>
      <w:r w:rsidR="009F2F85">
        <w:t xml:space="preserve"> </w:t>
      </w:r>
      <w:r w:rsidR="00CD5547">
        <w:t>replicate</w:t>
      </w:r>
      <w:r w:rsidR="009F2F85">
        <w:t xml:space="preserve"> the live in-person concert experience. </w:t>
      </w:r>
      <w:r w:rsidR="00CD5547">
        <w:t xml:space="preserve">Why this should be the case is not obvious. However, there is precedent </w:t>
      </w:r>
      <w:r w:rsidR="00AD2C2A">
        <w:t xml:space="preserve">for reflecting on familiar practices </w:t>
      </w:r>
      <w:r w:rsidR="00CD5547">
        <w:t xml:space="preserve">in </w:t>
      </w:r>
      <w:r w:rsidR="00AD2C2A">
        <w:t xml:space="preserve">past </w:t>
      </w:r>
      <w:r w:rsidR="00CD5547">
        <w:t xml:space="preserve">adaptations to </w:t>
      </w:r>
      <w:r w:rsidR="00AD2C2A">
        <w:t xml:space="preserve">new </w:t>
      </w:r>
      <w:r w:rsidR="00CD5547">
        <w:t xml:space="preserve">musical technologies. </w:t>
      </w:r>
      <w:r w:rsidR="00765926">
        <w:t>For example, p</w:t>
      </w:r>
      <w:r w:rsidR="00CD5547">
        <w:t>honographic recordings</w:t>
      </w:r>
      <w:r w:rsidR="009F2F85">
        <w:t xml:space="preserve"> once garnered confusion over whether they should </w:t>
      </w:r>
      <w:r w:rsidR="00377014">
        <w:t xml:space="preserve">be used to </w:t>
      </w:r>
      <w:r w:rsidR="009F2F85">
        <w:t>faithfully reproduce a real performance</w:t>
      </w:r>
      <w:r w:rsidR="00CD5547">
        <w:t xml:space="preserve"> in situ</w:t>
      </w:r>
      <w:r w:rsidR="009F2F85">
        <w:t xml:space="preserve">, </w:t>
      </w:r>
      <w:r w:rsidR="00CD5547">
        <w:t xml:space="preserve">appear to </w:t>
      </w:r>
      <w:r w:rsidR="009F2F85">
        <w:t xml:space="preserve">capture </w:t>
      </w:r>
      <w:r w:rsidR="00CD5547">
        <w:t xml:space="preserve">and </w:t>
      </w:r>
      <w:r w:rsidR="009F2F85">
        <w:t xml:space="preserve">enhance actual sounds, or entirely construct </w:t>
      </w:r>
      <w:r w:rsidR="00CD5547">
        <w:t>an acoustically impossible</w:t>
      </w:r>
      <w:r w:rsidR="009F2F85">
        <w:t xml:space="preserve"> </w:t>
      </w:r>
      <w:proofErr w:type="spellStart"/>
      <w:r w:rsidR="009F2F85">
        <w:t>soundworld</w:t>
      </w:r>
      <w:proofErr w:type="spellEnd"/>
      <w:r w:rsidR="009F2F85">
        <w:t xml:space="preserve"> </w:t>
      </w:r>
      <w:r w:rsidR="00341687">
        <w:fldChar w:fldCharType="begin"/>
      </w:r>
      <w:r w:rsidR="00912509">
        <w:instrText xml:space="preserve"> ADDIN ZOTERO_ITEM CSL_CITATION {"citationID":"tQz7JC9w","properties":{"unsorted":false,"formattedCitation":"(Chanan, 1995; Clarke, 2002: 187\\uc0\\u8211{}188)","plainCitation":"(Chanan, 1995; Clarke, 2002: 187–188)","noteIndex":0},"citationItems":[{"id":1913,"uris":["http://zotero.org/users/3635637/items/GGAI38IW"],"itemData":{"id":1913,"type":"book","event-place":"London","publisher":"Verso","publisher-place":"London","title":"Repeated Takes: A Short History of Recording and its Effects on Music","author":[{"family":"Chanan","given":"M."}],"issued":{"date-parts":[["1995"]]}}},{"id":166,"uris":["http://zotero.org/users/3635637/items/7MV2PWAK"],"itemData":{"id":166,"type":"chapter","container-title":"Musical performance: A guide to understanding","event-place":"Cambridge","note":"publisher: Cambridge University Press","page":"185–196","publisher":"Cambridge University Press","publisher-place":"Cambridge","source":"Google Scholar","title":"Listening to performance","author":[{"family":"Clarke","given":"Eric"}],"editor":[{"family":"Rink","given":"John"}],"accessed":{"date-parts":[["2025",8,28]]},"issued":{"date-parts":[["2002"]]}},"locator":"187–188","label":"page"}],"schema":"https://github.com/citation-style-language/schema/raw/master/csl-citation.json"} </w:instrText>
      </w:r>
      <w:r w:rsidR="00341687">
        <w:fldChar w:fldCharType="separate"/>
      </w:r>
      <w:r w:rsidR="00CD5547" w:rsidRPr="00CD5547">
        <w:rPr>
          <w:rFonts w:ascii="Aptos" w:cs="Times New Roman"/>
          <w:kern w:val="0"/>
        </w:rPr>
        <w:t>(Chanan, 1995; Clarke, 2002: 187–188)</w:t>
      </w:r>
      <w:r w:rsidR="00341687">
        <w:fldChar w:fldCharType="end"/>
      </w:r>
      <w:r w:rsidR="009F2F85">
        <w:t xml:space="preserve">. Indeed, standards have </w:t>
      </w:r>
      <w:r w:rsidR="00B74487">
        <w:t xml:space="preserve">still </w:t>
      </w:r>
      <w:r w:rsidR="009F2F85">
        <w:t>not entirely settled</w:t>
      </w:r>
      <w:r w:rsidR="00006D4E">
        <w:t>. Recording practices</w:t>
      </w:r>
      <w:r w:rsidR="009F2F85">
        <w:t xml:space="preserve"> </w:t>
      </w:r>
      <w:r w:rsidR="00BF231D">
        <w:t>continue to</w:t>
      </w:r>
      <w:r w:rsidR="009F2F85">
        <w:t xml:space="preserve"> </w:t>
      </w:r>
      <w:r w:rsidR="00006D4E">
        <w:t xml:space="preserve">vary </w:t>
      </w:r>
      <w:r w:rsidR="009F2F85">
        <w:t>by genre</w:t>
      </w:r>
      <w:r w:rsidR="00AD2C2A">
        <w:t xml:space="preserve"> today</w:t>
      </w:r>
      <w:r w:rsidR="00CD5547">
        <w:t xml:space="preserve">, </w:t>
      </w:r>
      <w:r w:rsidR="009F2F85">
        <w:t>inform</w:t>
      </w:r>
      <w:r w:rsidR="00CD5547">
        <w:t>ing</w:t>
      </w:r>
      <w:r w:rsidR="009F2F85">
        <w:t xml:space="preserve"> different paradigms of musical authenticity.</w:t>
      </w:r>
      <w:r w:rsidR="00341687">
        <w:t xml:space="preserve"> It seems that online performances </w:t>
      </w:r>
      <w:r w:rsidR="00520CAA">
        <w:t>present</w:t>
      </w:r>
      <w:r w:rsidR="00341687">
        <w:t xml:space="preserve"> a similar bind: should they be trying to re-create live performance experiences, as many suggest </w:t>
      </w:r>
      <w:r w:rsidR="00341687">
        <w:lastRenderedPageBreak/>
        <w:t xml:space="preserve">(and </w:t>
      </w:r>
      <w:r w:rsidR="00CD5547">
        <w:t>if so</w:t>
      </w:r>
      <w:r w:rsidR="00341687">
        <w:t>, what kind of in-person experience?)</w:t>
      </w:r>
      <w:r w:rsidR="00CD5547">
        <w:t xml:space="preserve">, or might online mediation </w:t>
      </w:r>
      <w:r w:rsidR="00AB0EE5">
        <w:t>afford</w:t>
      </w:r>
      <w:r w:rsidR="00CD5547">
        <w:t xml:space="preserve"> </w:t>
      </w:r>
      <w:r w:rsidR="005642E0">
        <w:t xml:space="preserve">new </w:t>
      </w:r>
      <w:r w:rsidR="009D39FB">
        <w:t>ways of musicking</w:t>
      </w:r>
      <w:r w:rsidR="00CD5547">
        <w:t>?</w:t>
      </w:r>
    </w:p>
    <w:p w14:paraId="208C091F" w14:textId="768B57C6" w:rsidR="00520CAA" w:rsidRDefault="00520CAA"/>
    <w:p w14:paraId="66DF078D" w14:textId="10E841AA" w:rsidR="00834246" w:rsidRDefault="00200B2E">
      <w:r>
        <w:t xml:space="preserve">In this article, I </w:t>
      </w:r>
      <w:r w:rsidR="00834246">
        <w:t xml:space="preserve">identify common </w:t>
      </w:r>
      <w:r>
        <w:t>themes in writing about online music concerts</w:t>
      </w:r>
      <w:r w:rsidR="00834246">
        <w:t xml:space="preserve">, evaluating </w:t>
      </w:r>
      <w:r w:rsidR="00167115">
        <w:t xml:space="preserve">the extent to which criticisms of online performances are well-founded. </w:t>
      </w:r>
      <w:r w:rsidR="00AD3F3D">
        <w:t xml:space="preserve">I uncover dominant conventional narratives and understandings in the reception of online concerts, captured under the term ‘live music </w:t>
      </w:r>
      <w:proofErr w:type="gramStart"/>
      <w:r w:rsidR="00AD3F3D">
        <w:t>imaginaries’</w:t>
      </w:r>
      <w:proofErr w:type="gramEnd"/>
      <w:r w:rsidR="00AD3F3D">
        <w:t xml:space="preserve">. </w:t>
      </w:r>
      <w:r w:rsidR="007B4C6B">
        <w:t>Recent s</w:t>
      </w:r>
      <w:r w:rsidR="00834246">
        <w:t xml:space="preserve">cholarship, journalism, and other online commentary typically emphasise the limitations of online </w:t>
      </w:r>
      <w:r w:rsidR="00004E39">
        <w:t>events</w:t>
      </w:r>
      <w:r w:rsidR="00753E4F">
        <w:t xml:space="preserve"> </w:t>
      </w:r>
      <w:r w:rsidR="00C024BE" w:rsidRPr="00C024BE">
        <w:rPr>
          <w:highlight w:val="yellow"/>
        </w:rPr>
        <w:t xml:space="preserve">in contrast to </w:t>
      </w:r>
      <w:r w:rsidR="002549D4">
        <w:rPr>
          <w:highlight w:val="yellow"/>
        </w:rPr>
        <w:t>romanticised</w:t>
      </w:r>
      <w:r w:rsidR="00C024BE" w:rsidRPr="00C024BE">
        <w:rPr>
          <w:highlight w:val="yellow"/>
        </w:rPr>
        <w:t xml:space="preserve"> views of</w:t>
      </w:r>
      <w:r w:rsidR="00C024BE">
        <w:t xml:space="preserve"> </w:t>
      </w:r>
      <w:r w:rsidR="00834246">
        <w:t xml:space="preserve">in-person </w:t>
      </w:r>
      <w:r w:rsidR="007B1F0D">
        <w:t xml:space="preserve">live music </w:t>
      </w:r>
      <w:r w:rsidR="00834246">
        <w:t>performances.</w:t>
      </w:r>
      <w:r w:rsidR="00C41EEF">
        <w:t xml:space="preserve"> </w:t>
      </w:r>
      <w:r w:rsidR="00C41EEF" w:rsidRPr="00C41EEF">
        <w:rPr>
          <w:highlight w:val="yellow"/>
        </w:rPr>
        <w:t>Online concerts are frequently written off as a short-lived means of connection during the COVID-19 pandemic, treated as superficial novelty, or dismissed as inherently inferior to traditional gigs, sometimes by prominent music critics.</w:t>
      </w:r>
      <w:r w:rsidR="00834246">
        <w:t xml:space="preserve"> </w:t>
      </w:r>
      <w:r w:rsidR="0028767F">
        <w:t>C</w:t>
      </w:r>
      <w:r w:rsidR="00834246">
        <w:t>ommentators also</w:t>
      </w:r>
      <w:r w:rsidR="007B4C6B">
        <w:t xml:space="preserve"> frame</w:t>
      </w:r>
      <w:r w:rsidR="00834246">
        <w:t xml:space="preserve"> technology as variously determining, enabling, or inhibiting online performance practices</w:t>
      </w:r>
      <w:r w:rsidR="00F62938">
        <w:t xml:space="preserve">, informed by speculation </w:t>
      </w:r>
      <w:r w:rsidR="00F62938" w:rsidRPr="002549D4">
        <w:rPr>
          <w:highlight w:val="green"/>
        </w:rPr>
        <w:t>about</w:t>
      </w:r>
      <w:r w:rsidR="002549D4" w:rsidRPr="002549D4">
        <w:rPr>
          <w:highlight w:val="green"/>
        </w:rPr>
        <w:t xml:space="preserve"> </w:t>
      </w:r>
      <w:r w:rsidR="00F62938" w:rsidRPr="002549D4">
        <w:rPr>
          <w:highlight w:val="green"/>
        </w:rPr>
        <w:t>the</w:t>
      </w:r>
      <w:r w:rsidR="00F62938">
        <w:t xml:space="preserve"> </w:t>
      </w:r>
      <w:r w:rsidR="00CF7B23">
        <w:t xml:space="preserve">perceived inevitability </w:t>
      </w:r>
      <w:r w:rsidR="00C647C5">
        <w:t xml:space="preserve">of </w:t>
      </w:r>
      <w:r w:rsidR="00FA47A3">
        <w:t xml:space="preserve">all </w:t>
      </w:r>
      <w:r w:rsidR="00C647C5">
        <w:t>entertainment and media experiences becoming virtual</w:t>
      </w:r>
      <w:r w:rsidR="00834246">
        <w:t>.</w:t>
      </w:r>
      <w:r w:rsidR="00FC3122">
        <w:t xml:space="preserve"> </w:t>
      </w:r>
      <w:r w:rsidR="00C33753" w:rsidRPr="00C33753">
        <w:rPr>
          <w:highlight w:val="yellow"/>
        </w:rPr>
        <w:t xml:space="preserve">The </w:t>
      </w:r>
      <w:r w:rsidR="0031079C">
        <w:rPr>
          <w:highlight w:val="yellow"/>
        </w:rPr>
        <w:t>repeated refrain</w:t>
      </w:r>
      <w:r w:rsidR="00C33753" w:rsidRPr="00C33753">
        <w:rPr>
          <w:highlight w:val="yellow"/>
        </w:rPr>
        <w:t xml:space="preserve"> of technological </w:t>
      </w:r>
      <w:r w:rsidR="0005164B">
        <w:rPr>
          <w:highlight w:val="yellow"/>
        </w:rPr>
        <w:t>progress</w:t>
      </w:r>
      <w:r w:rsidR="00C33753" w:rsidRPr="00C33753">
        <w:rPr>
          <w:highlight w:val="yellow"/>
        </w:rPr>
        <w:t xml:space="preserve"> in discourses around online concerts warrant</w:t>
      </w:r>
      <w:r w:rsidR="00275C6B">
        <w:rPr>
          <w:highlight w:val="yellow"/>
        </w:rPr>
        <w:t>s</w:t>
      </w:r>
      <w:r w:rsidR="00C33753" w:rsidRPr="00C33753">
        <w:rPr>
          <w:highlight w:val="yellow"/>
        </w:rPr>
        <w:t xml:space="preserve"> approaching them as sociotechnical phenomena, associated with other instances of the </w:t>
      </w:r>
      <w:proofErr w:type="spellStart"/>
      <w:r w:rsidR="00C33753" w:rsidRPr="00C33753">
        <w:rPr>
          <w:highlight w:val="yellow"/>
        </w:rPr>
        <w:t>platformisation</w:t>
      </w:r>
      <w:proofErr w:type="spellEnd"/>
      <w:r w:rsidR="00C33753" w:rsidRPr="00C33753">
        <w:rPr>
          <w:highlight w:val="yellow"/>
        </w:rPr>
        <w:t xml:space="preserve"> of music culture.</w:t>
      </w:r>
      <w:r w:rsidR="00C33753">
        <w:t xml:space="preserve"> Dominant </w:t>
      </w:r>
      <w:r w:rsidR="00C024BE">
        <w:t>views</w:t>
      </w:r>
      <w:r w:rsidR="00D201DB">
        <w:t xml:space="preserve"> </w:t>
      </w:r>
      <w:r w:rsidR="00B96B41">
        <w:t xml:space="preserve">tend to </w:t>
      </w:r>
      <w:r w:rsidR="00FC3122">
        <w:t xml:space="preserve">overlook distinctive </w:t>
      </w:r>
      <w:r w:rsidR="00E20E70">
        <w:t>functions</w:t>
      </w:r>
      <w:r w:rsidR="00FC3122">
        <w:t xml:space="preserve"> that online concerts afford (and for whom), </w:t>
      </w:r>
      <w:r w:rsidR="006F18CA">
        <w:t>reflecting assumptions about the value of live performance</w:t>
      </w:r>
      <w:r w:rsidR="007420D0">
        <w:t xml:space="preserve"> more generally</w:t>
      </w:r>
      <w:r w:rsidR="006F18CA">
        <w:t xml:space="preserve">. By articulating </w:t>
      </w:r>
      <w:r w:rsidR="00B96B41">
        <w:t xml:space="preserve">these </w:t>
      </w:r>
      <w:r w:rsidR="002F1B11">
        <w:t xml:space="preserve">live music imaginaries, </w:t>
      </w:r>
      <w:r w:rsidR="006F18CA">
        <w:t>and abductively identifying counternarratives,</w:t>
      </w:r>
      <w:r w:rsidR="00E03A1C">
        <w:t xml:space="preserve"> I pave the way to</w:t>
      </w:r>
      <w:r w:rsidR="00BE78C5">
        <w:t xml:space="preserve"> a</w:t>
      </w:r>
      <w:r w:rsidR="0089031D">
        <w:t xml:space="preserve"> more balanced account </w:t>
      </w:r>
      <w:r w:rsidR="00966111">
        <w:t xml:space="preserve">of online concerts’ potential </w:t>
      </w:r>
      <w:r w:rsidR="00572AB4">
        <w:t xml:space="preserve">to foster </w:t>
      </w:r>
      <w:r w:rsidR="00516ADD">
        <w:t xml:space="preserve">new forms </w:t>
      </w:r>
      <w:r w:rsidR="001E0AB1">
        <w:t xml:space="preserve">of </w:t>
      </w:r>
      <w:r w:rsidR="00D71A80">
        <w:t>artist-audience connection, accessibility, and sustainabilit</w:t>
      </w:r>
      <w:r w:rsidR="00966111">
        <w:t>y.</w:t>
      </w:r>
    </w:p>
    <w:p w14:paraId="32DF6681" w14:textId="77777777" w:rsidR="00834246" w:rsidRDefault="00834246"/>
    <w:p w14:paraId="01BBA422" w14:textId="7EA66E46" w:rsidR="008674F1" w:rsidRPr="00224DB6" w:rsidRDefault="009A5562" w:rsidP="00224DB6">
      <w:pPr>
        <w:pStyle w:val="Heading1"/>
      </w:pPr>
      <w:r w:rsidRPr="00224DB6">
        <w:t>From in-person to online concerts</w:t>
      </w:r>
    </w:p>
    <w:p w14:paraId="51DFDF81" w14:textId="77777777" w:rsidR="008674F1" w:rsidRDefault="008674F1"/>
    <w:p w14:paraId="0DEC3897" w14:textId="5C63BD4C" w:rsidR="00C42D0F" w:rsidRDefault="003F50CF" w:rsidP="00C42D0F">
      <w:r>
        <w:t xml:space="preserve">Concerts, defined simply as popular music performance events, have received academic scrutiny in a range of fields, with the most sustained attention in popular music studies and performance studies. </w:t>
      </w:r>
      <w:r w:rsidR="00F226F1">
        <w:t xml:space="preserve">Much scholarship </w:t>
      </w:r>
      <w:r>
        <w:t xml:space="preserve">has </w:t>
      </w:r>
      <w:r w:rsidR="0011671F">
        <w:t>revol</w:t>
      </w:r>
      <w:r w:rsidR="00A718CB">
        <w:t>v</w:t>
      </w:r>
      <w:r w:rsidR="0011671F">
        <w:t>ed</w:t>
      </w:r>
      <w:r>
        <w:t xml:space="preserve"> around theorisations of liveness, an essential but contested quality of concerts</w:t>
      </w:r>
      <w:r w:rsidR="007813BC">
        <w:t xml:space="preserve">. Philip </w:t>
      </w:r>
      <w:r w:rsidR="00F9309E" w:rsidRPr="00ED709E">
        <w:rPr>
          <w:highlight w:val="green"/>
        </w:rPr>
        <w:fldChar w:fldCharType="begin"/>
      </w:r>
      <w:r w:rsidR="00912509">
        <w:rPr>
          <w:highlight w:val="green"/>
        </w:rPr>
        <w:instrText xml:space="preserve"> ADDIN ZOTERO_ITEM CSL_CITATION {"citationID":"WkstTNcD","properties":{"unsorted":false,"formattedCitation":"(Auslander, 2022: 2\\uc0\\u8211{}7)","plainCitation":"(Auslander, 2022: 2–7)","dontUpdate":true,"noteIndex":0},"citationItems":[{"id":3479,"uris":["http://zotero.org/users/3635637/items/W6YJHFNV"],"itemData":{"id":3479,"type":"book","edition":"3","event-place":"London","ISBN":"978-0-367-46817-0","language":"en","note":"DOI: 10.4324/9780203938133","publisher":"Routledge","publisher-place":"London","source":"DOI.org (Crossref)","title":"Liveness: Performance in a Mediatized Culture","author":[{"family":"Auslander","given":"Philip"}],"accessed":{"date-parts":[["2021",6,22]]},"issued":{"date-parts":[["2022"]]}},"locator":"2–7","label":"page"}],"schema":"https://github.com/citation-style-language/schema/raw/master/csl-citation.json"} </w:instrText>
      </w:r>
      <w:r w:rsidR="00F9309E" w:rsidRPr="00ED709E">
        <w:rPr>
          <w:highlight w:val="green"/>
        </w:rPr>
        <w:fldChar w:fldCharType="separate"/>
      </w:r>
      <w:r w:rsidR="00F9309E" w:rsidRPr="00ED709E">
        <w:rPr>
          <w:rFonts w:ascii="Aptos" w:cs="Times New Roman"/>
          <w:kern w:val="0"/>
          <w:highlight w:val="green"/>
        </w:rPr>
        <w:t>Auslander (2022: 2–7)</w:t>
      </w:r>
      <w:r w:rsidR="00F9309E" w:rsidRPr="00ED709E">
        <w:rPr>
          <w:highlight w:val="green"/>
        </w:rPr>
        <w:fldChar w:fldCharType="end"/>
      </w:r>
      <w:r w:rsidR="00ED709E" w:rsidRPr="00ED709E">
        <w:rPr>
          <w:highlight w:val="green"/>
        </w:rPr>
        <w:t xml:space="preserve"> </w:t>
      </w:r>
      <w:r w:rsidR="00913ACB" w:rsidRPr="00ED709E">
        <w:rPr>
          <w:highlight w:val="green"/>
        </w:rPr>
        <w:t>critically</w:t>
      </w:r>
      <w:r w:rsidR="00913ACB">
        <w:t xml:space="preserve"> examine</w:t>
      </w:r>
      <w:r w:rsidR="000D1582">
        <w:t xml:space="preserve">s </w:t>
      </w:r>
      <w:r w:rsidR="00913ACB">
        <w:t xml:space="preserve">the </w:t>
      </w:r>
      <w:r w:rsidR="00F9309E">
        <w:t xml:space="preserve">idea </w:t>
      </w:r>
      <w:r w:rsidR="00913ACB">
        <w:t>that there is something</w:t>
      </w:r>
      <w:r w:rsidR="00872CD6">
        <w:t xml:space="preserve"> inherently</w:t>
      </w:r>
      <w:r w:rsidR="00913ACB">
        <w:t xml:space="preserve"> ‘magical’ </w:t>
      </w:r>
      <w:r w:rsidR="00872CD6">
        <w:t xml:space="preserve">or ‘more real’ </w:t>
      </w:r>
      <w:r w:rsidR="00913ACB">
        <w:t>about live performance which dissipates in the presence of media technologies.</w:t>
      </w:r>
      <w:r w:rsidR="00E03DF0">
        <w:t xml:space="preserve"> Building on his work, </w:t>
      </w:r>
      <w:r w:rsidR="006F25FE">
        <w:t xml:space="preserve">Matthew </w:t>
      </w:r>
      <w:r w:rsidR="00E03DF0">
        <w:t xml:space="preserve">Reason and </w:t>
      </w:r>
      <w:r w:rsidR="006F25FE">
        <w:t xml:space="preserve">Anja Mølle </w:t>
      </w:r>
      <w:r w:rsidR="00E03DF0">
        <w:t>Lindelof</w:t>
      </w:r>
      <w:r w:rsidR="00F71280">
        <w:t xml:space="preserve"> </w:t>
      </w:r>
      <w:r w:rsidR="00F71280">
        <w:fldChar w:fldCharType="begin"/>
      </w:r>
      <w:r w:rsidR="00912509">
        <w:instrText xml:space="preserve"> ADDIN ZOTERO_ITEM CSL_CITATION {"citationID":"aVjiz0gn","properties":{"unsorted":false,"formattedCitation":"(Reason and Lindelof, 2016: 6)","plainCitation":"(Reason and Lindelof, 2016: 6)","dontUpdate":true,"noteIndex":0},"citationItems":[{"id":163,"uris":["http://zotero.org/users/3635637/items/KPBJIMCM"],"itemData":{"id":163,"type":"book","abstract":"This volume brings together dynamic perspectives on the concept of liveness in the performing arts, engaging with the live through the particular analytical focus of audiences and experience. The status and significance of the live in performance has become contested: perceived as variously as a marker of ontological difference, a promotional slogan, or a mystical evocation of cultural value. Moving beyond debates about the relationship between the live and the mediated, this collection considers what we can know and say about liveness in terms of processes of experiencing and processes of making. Drawing together contributions from theatre, music, dance, and performance art, it takes an interdisciplinary approach in asking not what liveness is, but how it matters and to whom. \n\nThe book invites readers to consider how liveness is produced through processes of audiencing - as spectators bring qualities of (a)liveness into being through the nature of their attention - and how it becomes materialized in acts of performance, acts of making, acts of archiving, and acts of remembering. Theoretical chapters and practice-based reflections explore liveness, eventness and nowness as key concepts in a range of topics such as affect, documentation, embodiment, fandom, and temporality, showing how the relationship between audience and event is rarely singular and more often malleable and multiple. With its focus on experiencing liveness, this collection will be of interest to disciplines including performance, audience and cultural studies, visual arts, cinema, and sound technologies.","event-place":"New York","ISBN":"978-1-315-65970-1","note":"DOI: 10.4324/9781315659701","number-of-pages":"320","publisher":"Routledge","publisher-place":"New York","title":"Experiencing Liveness in Contemporary Performance: Interdisciplinary Perspectives","title-short":"Experiencing Liveness in Contemporary Performance","editor":[{"family":"Reason","given":"Matthew"},{"family":"Lindelof","given":"Anja Mølle"}],"issued":{"date-parts":[["2016",10,26]]}},"locator":"6","label":"page"}],"schema":"https://github.com/citation-style-language/schema/raw/master/csl-citation.json"} </w:instrText>
      </w:r>
      <w:r w:rsidR="00F71280">
        <w:fldChar w:fldCharType="separate"/>
      </w:r>
      <w:r w:rsidR="00F71280">
        <w:rPr>
          <w:noProof/>
        </w:rPr>
        <w:t>(2016: 6)</w:t>
      </w:r>
      <w:r w:rsidR="00F71280">
        <w:fldChar w:fldCharType="end"/>
      </w:r>
      <w:r w:rsidR="00E03DF0">
        <w:t xml:space="preserve"> </w:t>
      </w:r>
      <w:r w:rsidR="00D9445F">
        <w:t xml:space="preserve">highlight </w:t>
      </w:r>
      <w:r w:rsidR="00D23D7D">
        <w:t>several</w:t>
      </w:r>
      <w:r w:rsidR="00D9445F">
        <w:t xml:space="preserve"> varying conceptions of liveness, or ‘liveness-es’, </w:t>
      </w:r>
      <w:r w:rsidR="00F71280">
        <w:t>whereas Karin Van Es</w:t>
      </w:r>
      <w:r w:rsidR="005E5D6A">
        <w:t xml:space="preserve"> </w:t>
      </w:r>
      <w:r w:rsidR="005E5D6A">
        <w:fldChar w:fldCharType="begin"/>
      </w:r>
      <w:r w:rsidR="00912509">
        <w:instrText xml:space="preserve"> ADDIN ZOTERO_ITEM CSL_CITATION {"citationID":"EWVKNSKt","properties":{"unsorted":false,"formattedCitation":"(Van Es, 2016: 21)","plainCitation":"(Van Es, 2016: 21)","dontUpdate":true,"noteIndex":0},"citationItems":[{"id":162,"uris":["http://zotero.org/users/3635637/items/YKZ2ADYJ"],"itemData":{"id":162,"type":"book","event-place":"Cambridge, MA","publisher":"Polity Press","publisher-place":"Cambridge, MA","title":"The Future of Live","author":[{"family":"Van Es","given":"Karin"}],"issued":{"date-parts":[["2016"]]}},"locator":"21","label":"page"}],"schema":"https://github.com/citation-style-language/schema/raw/master/csl-citation.json"} </w:instrText>
      </w:r>
      <w:r w:rsidR="005E5D6A">
        <w:fldChar w:fldCharType="separate"/>
      </w:r>
      <w:r w:rsidR="005E5D6A">
        <w:rPr>
          <w:noProof/>
        </w:rPr>
        <w:t>(2016: 21)</w:t>
      </w:r>
      <w:r w:rsidR="005E5D6A">
        <w:fldChar w:fldCharType="end"/>
      </w:r>
      <w:r w:rsidR="005E5D6A">
        <w:t xml:space="preserve">, re-evaluating postmillennial media theory about the internet, </w:t>
      </w:r>
      <w:r w:rsidR="00D23D7D">
        <w:t>identifies ‘particular constellations of liveness’.</w:t>
      </w:r>
      <w:r w:rsidR="00605505">
        <w:t xml:space="preserve"> </w:t>
      </w:r>
      <w:r w:rsidR="00020C3B">
        <w:t>Generally</w:t>
      </w:r>
      <w:r w:rsidR="00605505">
        <w:t>, approaches to pop</w:t>
      </w:r>
      <w:r w:rsidR="006F1199">
        <w:t>ular music</w:t>
      </w:r>
      <w:r w:rsidR="00605505">
        <w:t xml:space="preserve"> </w:t>
      </w:r>
      <w:r w:rsidR="006F1199">
        <w:t xml:space="preserve">concerts </w:t>
      </w:r>
      <w:r w:rsidR="00020C3B">
        <w:t xml:space="preserve">are founded </w:t>
      </w:r>
      <w:r w:rsidR="00CE490C">
        <w:t xml:space="preserve">on aspects of what </w:t>
      </w:r>
      <w:r w:rsidR="00700659">
        <w:fldChar w:fldCharType="begin"/>
      </w:r>
      <w:r w:rsidR="00912509">
        <w:instrText xml:space="preserve"> ADDIN ZOTERO_ITEM CSL_CITATION {"citationID":"vMpSfNyT","properties":{"unsorted":false,"formattedCitation":"(Sanden, 2019: 178)","plainCitation":"(Sanden, 2019: 178)","dontUpdate":true,"noteIndex":0},"citationItems":[{"id":3441,"uris":["http://zotero.org/users/3635637/items/TTBTLR6T"],"itemData":{"id":3441,"type":"chapter","container-title":"The Cambridge Companion to Music in Digital Culture","edition":"1","ISBN":"978-1-316-67663-9","license":"https://www.cambridge.org/core/terms","note":"DOI: 10.1017/9781316676639.017","page":"178-192","publisher":"Cambridge University Press","source":"DOI.org (Crossref)","title":"Rethinking Liveness in the Digital Age","URL":"https://www.cambridge.org/core/product/identifier/9781316676639%23CN-bp-16/type/book_part","editor":[{"family":"Cook","given":"Nicholas"},{"family":"Ingalls","given":"Monique M."},{"family":"Trippett","given":"David"}],"author":[{"family":"Sanden","given":"Paul"}],"accessed":{"date-parts":[["2025",2,4]]},"issued":{"date-parts":[["2019",9,19]]}},"locator":"178","label":"page"}],"schema":"https://github.com/citation-style-language/schema/raw/master/csl-citation.json"} </w:instrText>
      </w:r>
      <w:r w:rsidR="00700659">
        <w:fldChar w:fldCharType="separate"/>
      </w:r>
      <w:r w:rsidR="00700659">
        <w:rPr>
          <w:noProof/>
        </w:rPr>
        <w:t>Sanden (2019: 178)</w:t>
      </w:r>
      <w:r w:rsidR="00700659">
        <w:fldChar w:fldCharType="end"/>
      </w:r>
      <w:r w:rsidR="00CE490C">
        <w:t xml:space="preserve"> calls a ‘traditional performance paradigm’, whereby musicians perform </w:t>
      </w:r>
      <w:r w:rsidR="000170A6">
        <w:t xml:space="preserve">in real time </w:t>
      </w:r>
      <w:r w:rsidR="00CE490C">
        <w:t>to an audience in a shared space</w:t>
      </w:r>
      <w:r w:rsidR="006F1199">
        <w:t xml:space="preserve">. </w:t>
      </w:r>
      <w:r w:rsidR="0083165E">
        <w:t xml:space="preserve">While earlier definitions of the ‘live’ relied upon </w:t>
      </w:r>
      <w:r w:rsidR="00671507">
        <w:t>oppositional distinctions</w:t>
      </w:r>
      <w:r w:rsidR="0083165E">
        <w:t xml:space="preserve"> from the mediated or mediatised, </w:t>
      </w:r>
      <w:r w:rsidR="0083165E">
        <w:fldChar w:fldCharType="begin"/>
      </w:r>
      <w:r w:rsidR="00912509">
        <w:instrText xml:space="preserve"> ADDIN ZOTERO_ITEM CSL_CITATION {"citationID":"lCD1ROUs","properties":{"unsorted":false,"formattedCitation":"(Auslander, 2022: 27\\uc0\\u8211{}35)","plainCitation":"(Auslander, 2022: 27–35)","dontUpdate":true,"noteIndex":0},"citationItems":[{"id":3479,"uris":["http://zotero.org/users/3635637/items/W6YJHFNV"],"itemData":{"id":3479,"type":"book","edition":"3","event-place":"London","ISBN":"978-0-367-46817-0","language":"en","note":"DOI: 10.4324/9780203938133","publisher":"Routledge","publisher-place":"London","source":"DOI.org (Crossref)","title":"Liveness: Performance in a Mediatized Culture","author":[{"family":"Auslander","given":"Philip"}],"accessed":{"date-parts":[["2021",6,22]]},"issued":{"date-parts":[["2022"]]}},"locator":"27–35","label":"page"}],"schema":"https://github.com/citation-style-language/schema/raw/master/csl-citation.json"} </w:instrText>
      </w:r>
      <w:r w:rsidR="0083165E">
        <w:fldChar w:fldCharType="separate"/>
      </w:r>
      <w:r w:rsidR="0083165E" w:rsidRPr="00282740">
        <w:rPr>
          <w:rFonts w:ascii="Aptos" w:cs="Times New Roman"/>
          <w:kern w:val="0"/>
        </w:rPr>
        <w:t>Auslander</w:t>
      </w:r>
      <w:r w:rsidR="0083165E">
        <w:rPr>
          <w:rFonts w:ascii="Aptos" w:cs="Times New Roman"/>
          <w:kern w:val="0"/>
        </w:rPr>
        <w:t xml:space="preserve"> (</w:t>
      </w:r>
      <w:r w:rsidR="0083165E" w:rsidRPr="00282740">
        <w:rPr>
          <w:rFonts w:ascii="Aptos" w:cs="Times New Roman"/>
          <w:kern w:val="0"/>
        </w:rPr>
        <w:t>2022: 27–35)</w:t>
      </w:r>
      <w:r w:rsidR="0083165E">
        <w:fldChar w:fldCharType="end"/>
      </w:r>
      <w:r w:rsidR="0083165E">
        <w:t xml:space="preserve"> emphasises the variety of ways that this distinction has been blurred today. Indeed, modern gigs feature </w:t>
      </w:r>
      <w:r w:rsidR="00535052">
        <w:t xml:space="preserve">various </w:t>
      </w:r>
      <w:r w:rsidR="0083165E">
        <w:t>technological intervention</w:t>
      </w:r>
      <w:r w:rsidR="00535052">
        <w:t>s</w:t>
      </w:r>
      <w:r w:rsidR="00843355">
        <w:t>—</w:t>
      </w:r>
      <w:r w:rsidR="0083165E">
        <w:t>from sound reinforcement systems (essential in most pop genres) to video screens of real-time camera feeds</w:t>
      </w:r>
      <w:r w:rsidR="00843355">
        <w:t>—</w:t>
      </w:r>
      <w:r w:rsidR="0083165E">
        <w:t xml:space="preserve">which now easily fit </w:t>
      </w:r>
      <w:r w:rsidR="00694C67">
        <w:t xml:space="preserve">widespread </w:t>
      </w:r>
      <w:r w:rsidR="0083165E">
        <w:t xml:space="preserve">expectations of </w:t>
      </w:r>
      <w:r w:rsidR="004858AA">
        <w:t xml:space="preserve">what a </w:t>
      </w:r>
      <w:r w:rsidR="0083165E">
        <w:t xml:space="preserve">live </w:t>
      </w:r>
      <w:r w:rsidR="00843355">
        <w:t>music</w:t>
      </w:r>
      <w:r w:rsidR="004858AA">
        <w:t xml:space="preserve"> event is</w:t>
      </w:r>
      <w:r w:rsidR="00843355">
        <w:t xml:space="preserve">. </w:t>
      </w:r>
      <w:r w:rsidR="00694C67">
        <w:t xml:space="preserve">Artists and audiences </w:t>
      </w:r>
      <w:r w:rsidR="00C42D0F">
        <w:t xml:space="preserve">anticipate the </w:t>
      </w:r>
      <w:r w:rsidR="008337CA">
        <w:t>‘</w:t>
      </w:r>
      <w:r w:rsidR="00C42D0F">
        <w:t>multimodal nature of performance</w:t>
      </w:r>
      <w:r w:rsidR="008337CA">
        <w:t>’</w:t>
      </w:r>
      <w:r w:rsidR="00C42D0F">
        <w:t xml:space="preserve"> </w:t>
      </w:r>
      <w:r w:rsidR="00C42D0F">
        <w:fldChar w:fldCharType="begin"/>
      </w:r>
      <w:r w:rsidR="00912509">
        <w:instrText xml:space="preserve"> ADDIN ZOTERO_ITEM CSL_CITATION {"citationID":"5UggOSQd","properties":{"unsorted":false,"formattedCitation":"(Pipe, 2019: 321)","plainCitation":"(Pipe, 2019: 321)","noteIndex":0},"citationItems":[{"id":157,"uris":["http://zotero.org/users/3635637/items/L47P4R3P"],"itemData":{"id":157,"type":"chapter","container-title":"The Bloomsbury Handbook of Popular Music Education: Perspectives and Practices","event-place":"London and New York","ISBN":"978-1-350-04944-4","note":"DOI: 10.5040/9781350049444","page":"321–336","publisher":"Bloomsbury Academic","publisher-place":"London and New York","source":"DOI.org (Crossref)","title":"“I See You, Baby…”: Expressive Gesture and Nonverbal Communication in Popular Music Performance Education","editor":[{"family":"Moir","given":"Zack"},{"family":"Powell","given":"Bryan"},{"family":"Smith","given":"Gareth Dylan"}],"author":[{"family":"Pipe","given":"Liz"}],"accessed":{"date-parts":[["2025",9,4]]},"issued":{"date-parts":[["2019"]]}},"locator":"321","label":"page"}],"schema":"https://github.com/citation-style-language/schema/raw/master/csl-citation.json"} </w:instrText>
      </w:r>
      <w:r w:rsidR="00C42D0F">
        <w:fldChar w:fldCharType="separate"/>
      </w:r>
      <w:r w:rsidR="00C42D0F">
        <w:rPr>
          <w:noProof/>
        </w:rPr>
        <w:t>(Pipe, 2019: 321)</w:t>
      </w:r>
      <w:r w:rsidR="00C42D0F">
        <w:fldChar w:fldCharType="end"/>
      </w:r>
      <w:r w:rsidR="00C42D0F">
        <w:t>, with visual, nonverbal, tactile, and other physical expressions forming part of the</w:t>
      </w:r>
      <w:r w:rsidR="006D54E2">
        <w:t xml:space="preserve"> typical</w:t>
      </w:r>
      <w:r w:rsidR="00C42D0F">
        <w:t xml:space="preserve"> live experience. </w:t>
      </w:r>
    </w:p>
    <w:p w14:paraId="3E3D8858" w14:textId="77777777" w:rsidR="00DE13DF" w:rsidRDefault="00DE13DF"/>
    <w:p w14:paraId="60FF12F5" w14:textId="5CEE4866" w:rsidR="00401B15" w:rsidRDefault="00DE13DF" w:rsidP="00DC2968">
      <w:r>
        <w:lastRenderedPageBreak/>
        <w:t xml:space="preserve">However, </w:t>
      </w:r>
      <w:r w:rsidR="001B24F5">
        <w:t xml:space="preserve">certain </w:t>
      </w:r>
      <w:r w:rsidR="001A6ECF">
        <w:t>aspects</w:t>
      </w:r>
      <w:r>
        <w:t xml:space="preserve"> </w:t>
      </w:r>
      <w:r w:rsidR="000C4B42">
        <w:t xml:space="preserve">of </w:t>
      </w:r>
      <w:r w:rsidR="000170A6">
        <w:t>the traditional performance paradigm</w:t>
      </w:r>
      <w:r w:rsidR="000C4B42">
        <w:t xml:space="preserve"> </w:t>
      </w:r>
      <w:r>
        <w:t xml:space="preserve">persist </w:t>
      </w:r>
      <w:r w:rsidR="000D1582">
        <w:t xml:space="preserve">in live music studies, which Will </w:t>
      </w:r>
      <w:r w:rsidR="000D1582">
        <w:fldChar w:fldCharType="begin"/>
      </w:r>
      <w:r w:rsidR="00912509">
        <w:instrText xml:space="preserve"> ADDIN ZOTERO_ITEM CSL_CITATION {"citationID":"xBjxxaY2","properties":{"unsorted":false,"formattedCitation":"(Straw, 2023)","plainCitation":"(Straw, 2023)","dontUpdate":true,"noteIndex":0},"citationItems":[{"id":160,"uris":["http://zotero.org/users/3635637/items/ZC6JLXEP"],"itemData":{"id":160,"type":"article-journal","abstract":"If you had told me fifteen years ago that, by 2022, &amp;amp;ldquo;live music studies&amp;amp;rdquo; would have become one of the liveliest and fastest growing fields in the broader domain of popular music studies, I","container-title":"Ethnomusicology Review","language":"en","title":"Afterword - Moving forward with Live Music Studies","URL":"https://ethnomusicologyreview.ucla.edu/journal/volume/24/piece/1102","volume":"24","author":[{"family":"Straw","given":"Will"}],"accessed":{"date-parts":[["2025",9,4]]},"issued":{"date-parts":[["2023"]]}}}],"schema":"https://github.com/citation-style-language/schema/raw/master/csl-citation.json"} </w:instrText>
      </w:r>
      <w:r w:rsidR="000D1582">
        <w:fldChar w:fldCharType="separate"/>
      </w:r>
      <w:r w:rsidR="000D1582">
        <w:rPr>
          <w:noProof/>
        </w:rPr>
        <w:t>Straw (2023)</w:t>
      </w:r>
      <w:r w:rsidR="000D1582">
        <w:fldChar w:fldCharType="end"/>
      </w:r>
      <w:r w:rsidR="000D1582">
        <w:t xml:space="preserve"> calls ‘</w:t>
      </w:r>
      <w:r w:rsidR="000D1582" w:rsidRPr="00C11E8B">
        <w:t>one of the liveliest and fastest growing fields in the broader domain of popular music studies</w:t>
      </w:r>
      <w:r w:rsidR="000D1582">
        <w:t>’.</w:t>
      </w:r>
      <w:r w:rsidR="008337CA">
        <w:t xml:space="preserve"> Various complexities posed by the online mediation of live performance have been helpfully addressed in leading scholarship, yet online concerts offer a striking challenge: upsetting the assumption </w:t>
      </w:r>
      <w:r w:rsidR="00D05525">
        <w:t>that</w:t>
      </w:r>
      <w:r w:rsidR="008337CA">
        <w:t xml:space="preserve"> performance </w:t>
      </w:r>
      <w:r w:rsidR="00D05525">
        <w:t xml:space="preserve">takes place in </w:t>
      </w:r>
      <w:r w:rsidR="008337CA">
        <w:t xml:space="preserve">a shared physical space. </w:t>
      </w:r>
      <w:r w:rsidR="00CE2C49">
        <w:t>Chris</w:t>
      </w:r>
      <w:r w:rsidR="00DC2968">
        <w:t xml:space="preserve"> </w:t>
      </w:r>
      <w:r w:rsidR="007D49C0">
        <w:fldChar w:fldCharType="begin"/>
      </w:r>
      <w:r w:rsidR="00912509">
        <w:instrText xml:space="preserve"> ADDIN ZOTERO_ITEM CSL_CITATION {"citationID":"T7x5I5Hj","properties":{"unsorted":false,"formattedCitation":"(Anderton, 2021)","plainCitation":"(Anderton, 2021)","dontUpdate":true,"noteIndex":0},"citationItems":[{"id":156,"uris":["http://zotero.org/users/3635637/items/JFEK8X9H"],"itemData":{"id":156,"type":"chapter","abstract":"On March 11, 2020, the World Health Organization declared that a novel coronavirus originating in the city of Wuhan in China had achieved pandemic status. This led many countries to impose a ban on mass gatherings as part of national and local “lockdowns” and travel bands that effectively shuttered the live music industry around the world, with concerts, tours, and festivals postponed into 2021 and beyond. This chapter examines some of the innovative responses to the lockdown that emerged in the early months of the pandemic, with a focus on socially distanced events, the development of the livestreaming and virtual reality (VR) sectors, and the growth of illegal raves. It is argued that the latter presage a return in fortunes for the outdoor music festival sector once the coronavirus restrictions on mass gatherings are over. The potential for livestreaming to mature into a parallel industry complementary to the traditional venue and event-based live music sector is also discussed.","container-title":"Researching Live Music","ISBN":"978-0-367-40503-8","note":"number-of-pages: 17","publisher":"Focal Press","title":"Disruption and continuity: Covid-19, live music, and cyclic sociality","title-short":"Disruption and continuity","author":[{"family":"Anderton","given":"Chris"}],"issued":{"date-parts":[["2021"]]}}}],"schema":"https://github.com/citation-style-language/schema/raw/master/csl-citation.json"} </w:instrText>
      </w:r>
      <w:r w:rsidR="007D49C0">
        <w:fldChar w:fldCharType="separate"/>
      </w:r>
      <w:r w:rsidR="007D49C0">
        <w:rPr>
          <w:noProof/>
        </w:rPr>
        <w:t>Anderton (2021)</w:t>
      </w:r>
      <w:r w:rsidR="007D49C0">
        <w:fldChar w:fldCharType="end"/>
      </w:r>
      <w:r w:rsidR="00DC2968">
        <w:t xml:space="preserve"> </w:t>
      </w:r>
      <w:r w:rsidR="00602277">
        <w:t xml:space="preserve">helpfully </w:t>
      </w:r>
      <w:r w:rsidR="00DC2968">
        <w:t>addresses performances livestreamed on social media, pay-per-view events broadcasting both pre-recorded and real-time shows, and immersive experiences which sometimes involve virtual reality</w:t>
      </w:r>
      <w:r w:rsidR="00D437BA">
        <w:t xml:space="preserve"> (VR)</w:t>
      </w:r>
      <w:r w:rsidR="00DC2968">
        <w:t xml:space="preserve"> technologies.</w:t>
      </w:r>
      <w:r w:rsidR="000249C9">
        <w:t xml:space="preserve"> And while he identifies livestreaming ‘maturing into a parallel industry’</w:t>
      </w:r>
      <w:r w:rsidR="00432579">
        <w:t xml:space="preserve"> </w:t>
      </w:r>
      <w:r w:rsidR="00432579">
        <w:fldChar w:fldCharType="begin"/>
      </w:r>
      <w:r w:rsidR="00912509">
        <w:instrText xml:space="preserve"> ADDIN ZOTERO_ITEM CSL_CITATION {"citationID":"NScchYK9","properties":{"unsorted":false,"formattedCitation":"(Anderton, 2021: 70)","plainCitation":"(Anderton, 2021: 70)","noteIndex":0},"citationItems":[{"id":156,"uris":["http://zotero.org/users/3635637/items/JFEK8X9H"],"itemData":{"id":156,"type":"chapter","abstract":"On March 11, 2020, the World Health Organization declared that a novel coronavirus originating in the city of Wuhan in China had achieved pandemic status. This led many countries to impose a ban on mass gatherings as part of national and local “lockdowns” and travel bands that effectively shuttered the live music industry around the world, with concerts, tours, and festivals postponed into 2021 and beyond. This chapter examines some of the innovative responses to the lockdown that emerged in the early months of the pandemic, with a focus on socially distanced events, the development of the livestreaming and virtual reality (VR) sectors, and the growth of illegal raves. It is argued that the latter presage a return in fortunes for the outdoor music festival sector once the coronavirus restrictions on mass gatherings are over. The potential for livestreaming to mature into a parallel industry complementary to the traditional venue and event-based live music sector is also discussed.","container-title":"Researching Live Music","ISBN":"978-0-367-40503-8","note":"number-of-pages: 17","publisher":"Focal Press","title":"Disruption and continuity: Covid-19, live music, and cyclic sociality","title-short":"Disruption and continuity","author":[{"family":"Anderton","given":"Chris"}],"issued":{"date-parts":[["2021"]]}},"locator":"70","label":"page"}],"schema":"https://github.com/citation-style-language/schema/raw/master/csl-citation.json"} </w:instrText>
      </w:r>
      <w:r w:rsidR="00432579">
        <w:fldChar w:fldCharType="separate"/>
      </w:r>
      <w:r w:rsidR="00432579">
        <w:rPr>
          <w:noProof/>
        </w:rPr>
        <w:t>(Anderton, 2021: 70)</w:t>
      </w:r>
      <w:r w:rsidR="00432579">
        <w:fldChar w:fldCharType="end"/>
      </w:r>
      <w:r w:rsidR="000249C9">
        <w:t>—a crucial point to which I will return—</w:t>
      </w:r>
      <w:r w:rsidR="00430CC9">
        <w:t xml:space="preserve">the </w:t>
      </w:r>
      <w:r w:rsidR="005259F8">
        <w:t xml:space="preserve">frequently pessimistic </w:t>
      </w:r>
      <w:r w:rsidR="00430CC9">
        <w:t xml:space="preserve">terms of reference for online concerts also indicate the </w:t>
      </w:r>
      <w:r w:rsidR="00F85E78">
        <w:t xml:space="preserve">dominant positioning of the </w:t>
      </w:r>
      <w:r w:rsidR="00430CC9">
        <w:t>traditional performance paradigm</w:t>
      </w:r>
      <w:r w:rsidR="0041664C">
        <w:t xml:space="preserve"> in popular music.</w:t>
      </w:r>
    </w:p>
    <w:p w14:paraId="301AA53A" w14:textId="77777777" w:rsidR="00002C1B" w:rsidRDefault="00002C1B" w:rsidP="00DC2968"/>
    <w:p w14:paraId="792DBD51" w14:textId="6E8A8885" w:rsidR="00EC0437" w:rsidRDefault="00EA027B" w:rsidP="00DC2968">
      <w:r>
        <w:t>A range of examples will clarify.</w:t>
      </w:r>
      <w:r w:rsidR="00002C1B">
        <w:t xml:space="preserve"> Anderton</w:t>
      </w:r>
      <w:r w:rsidR="00F82A0D">
        <w:t xml:space="preserve"> </w:t>
      </w:r>
      <w:r w:rsidR="00F82A0D">
        <w:fldChar w:fldCharType="begin"/>
      </w:r>
      <w:r w:rsidR="00912509">
        <w:instrText xml:space="preserve"> ADDIN ZOTERO_ITEM CSL_CITATION {"citationID":"InsB0g33","properties":{"unsorted":false,"formattedCitation":"(Anderton, 2021)","plainCitation":"(Anderton, 2021)","dontUpdate":true,"noteIndex":0},"citationItems":[{"id":156,"uris":["http://zotero.org/users/3635637/items/JFEK8X9H"],"itemData":{"id":156,"type":"chapter","abstract":"On March 11, 2020, the World Health Organization declared that a novel coronavirus originating in the city of Wuhan in China had achieved pandemic status. This led many countries to impose a ban on mass gatherings as part of national and local “lockdowns” and travel bands that effectively shuttered the live music industry around the world, with concerts, tours, and festivals postponed into 2021 and beyond. This chapter examines some of the innovative responses to the lockdown that emerged in the early months of the pandemic, with a focus on socially distanced events, the development of the livestreaming and virtual reality (VR) sectors, and the growth of illegal raves. It is argued that the latter presage a return in fortunes for the outdoor music festival sector once the coronavirus restrictions on mass gatherings are over. The potential for livestreaming to mature into a parallel industry complementary to the traditional venue and event-based live music sector is also discussed.","container-title":"Researching Live Music","ISBN":"978-0-367-40503-8","note":"number-of-pages: 17","publisher":"Focal Press","title":"Disruption and continuity: Covid-19, live music, and cyclic sociality","title-short":"Disruption and continuity","author":[{"family":"Anderton","given":"Chris"}],"issued":{"date-parts":[["2021"]]}}}],"schema":"https://github.com/citation-style-language/schema/raw/master/csl-citation.json"} </w:instrText>
      </w:r>
      <w:r w:rsidR="00F82A0D">
        <w:fldChar w:fldCharType="separate"/>
      </w:r>
      <w:r w:rsidR="00F82A0D">
        <w:rPr>
          <w:noProof/>
        </w:rPr>
        <w:t>(2021)</w:t>
      </w:r>
      <w:r w:rsidR="00F82A0D">
        <w:fldChar w:fldCharType="end"/>
      </w:r>
      <w:r>
        <w:t xml:space="preserve"> describes the impact of the COVID-19 pandemic on the live music industry as ‘disastrous’ (68); in some formats, ‘the </w:t>
      </w:r>
      <w:r w:rsidRPr="00EA027B">
        <w:t>livestream apes the experience of a bricks and mortar gig</w:t>
      </w:r>
      <w:r>
        <w:t xml:space="preserve">’ (73); </w:t>
      </w:r>
      <w:r w:rsidR="00D437BA">
        <w:t xml:space="preserve">and while </w:t>
      </w:r>
      <w:r>
        <w:t>VR carries potential to simulate shared space, to ‘</w:t>
      </w:r>
      <w:r w:rsidRPr="00EA027B">
        <w:t>give close-up views of performers and give a sense of being onstage with them while they perform</w:t>
      </w:r>
      <w:r>
        <w:t>’ (75)</w:t>
      </w:r>
      <w:r w:rsidR="00302890">
        <w:t xml:space="preserve">, </w:t>
      </w:r>
      <w:r w:rsidR="00922D2D">
        <w:t>unfortunately</w:t>
      </w:r>
      <w:r w:rsidR="00D37E01">
        <w:t>,</w:t>
      </w:r>
      <w:r w:rsidR="002043B0">
        <w:t xml:space="preserve"> </w:t>
      </w:r>
      <w:r w:rsidR="00AB60A9">
        <w:t>‘</w:t>
      </w:r>
      <w:r w:rsidR="00AB60A9" w:rsidRPr="00AB60A9">
        <w:t>events in VR cannot replicate the underlying social experience of attending a festival: the excitement of being co-present with others in close physical proximity</w:t>
      </w:r>
      <w:r w:rsidR="00824584">
        <w:t>’</w:t>
      </w:r>
      <w:r w:rsidR="00AB60A9">
        <w:t xml:space="preserve"> (76). </w:t>
      </w:r>
      <w:r w:rsidR="00D60CB9">
        <w:t xml:space="preserve">It is not entirely clear </w:t>
      </w:r>
      <w:r w:rsidR="004B3AA4">
        <w:t>that</w:t>
      </w:r>
      <w:r w:rsidR="00D60CB9">
        <w:t xml:space="preserve"> </w:t>
      </w:r>
      <w:r w:rsidR="009F1BF6">
        <w:t xml:space="preserve">the goal of </w:t>
      </w:r>
      <w:r w:rsidR="00D60CB9">
        <w:t xml:space="preserve">online music performance </w:t>
      </w:r>
      <w:r w:rsidR="00D60CB9" w:rsidRPr="00DF533C">
        <w:t>should</w:t>
      </w:r>
      <w:r w:rsidR="00D60CB9">
        <w:t xml:space="preserve"> </w:t>
      </w:r>
      <w:r w:rsidR="009F1BF6">
        <w:t xml:space="preserve">be to </w:t>
      </w:r>
      <w:r w:rsidR="007C102E">
        <w:t>reproduce the</w:t>
      </w:r>
      <w:r w:rsidR="00D60CB9">
        <w:t xml:space="preserve"> in-person concert</w:t>
      </w:r>
      <w:r w:rsidR="007C102E">
        <w:t xml:space="preserve"> experience</w:t>
      </w:r>
      <w:r w:rsidR="00D60CB9">
        <w:t xml:space="preserve">, or </w:t>
      </w:r>
      <w:r w:rsidR="004B3AA4">
        <w:t>why</w:t>
      </w:r>
      <w:r w:rsidR="00AD323D">
        <w:t xml:space="preserve"> </w:t>
      </w:r>
      <w:r w:rsidR="00824584">
        <w:t xml:space="preserve">the sector </w:t>
      </w:r>
      <w:r w:rsidR="00AC5CE0">
        <w:t xml:space="preserve">must necessarily </w:t>
      </w:r>
      <w:r w:rsidR="00D60CB9">
        <w:t>‘return to “business as usual”’ (69)</w:t>
      </w:r>
      <w:r w:rsidR="004B3AA4">
        <w:t xml:space="preserve">: it is simply taken for granted. </w:t>
      </w:r>
      <w:r w:rsidR="001A62C0">
        <w:t xml:space="preserve">My aim here is not to nitpick </w:t>
      </w:r>
      <w:r w:rsidR="002E54FA">
        <w:t xml:space="preserve">about </w:t>
      </w:r>
      <w:r w:rsidR="001A62C0">
        <w:t xml:space="preserve">colleagues’ </w:t>
      </w:r>
      <w:r w:rsidR="007C2786">
        <w:t xml:space="preserve">use of </w:t>
      </w:r>
      <w:r w:rsidR="001A62C0">
        <w:t>language</w:t>
      </w:r>
      <w:r w:rsidR="00C90677">
        <w:t>.</w:t>
      </w:r>
      <w:r w:rsidR="001A62C0">
        <w:t xml:space="preserve"> </w:t>
      </w:r>
      <w:r w:rsidR="00C90677">
        <w:t>R</w:t>
      </w:r>
      <w:r w:rsidR="001A62C0">
        <w:t xml:space="preserve">ather, my point is that </w:t>
      </w:r>
      <w:r w:rsidR="004B3AA4">
        <w:t>COVID-19 restrictions on live concerts</w:t>
      </w:r>
      <w:r w:rsidR="007276FE">
        <w:t xml:space="preserve"> </w:t>
      </w:r>
      <w:r w:rsidR="006170A3">
        <w:t xml:space="preserve">and the accompanying period of experimentation </w:t>
      </w:r>
      <w:r w:rsidR="001A62C0">
        <w:t xml:space="preserve">with </w:t>
      </w:r>
      <w:r w:rsidR="006170A3">
        <w:t>online performance reveal</w:t>
      </w:r>
      <w:r w:rsidR="00A63829">
        <w:t>s</w:t>
      </w:r>
      <w:r w:rsidR="006170A3">
        <w:t xml:space="preserve"> a range of traditional values</w:t>
      </w:r>
      <w:r w:rsidR="00FF7B19">
        <w:t xml:space="preserve"> </w:t>
      </w:r>
      <w:r w:rsidR="006170A3">
        <w:t xml:space="preserve">that privilege </w:t>
      </w:r>
      <w:r w:rsidR="00110566">
        <w:t xml:space="preserve">certain types of </w:t>
      </w:r>
      <w:r w:rsidR="006170A3">
        <w:t>in-person experienc</w:t>
      </w:r>
      <w:r w:rsidR="00110566">
        <w:t>e</w:t>
      </w:r>
      <w:r w:rsidR="009D7E08">
        <w:t>.</w:t>
      </w:r>
      <w:r w:rsidR="006170A3">
        <w:t xml:space="preserve"> </w:t>
      </w:r>
      <w:r w:rsidR="00E41E79">
        <w:t xml:space="preserve">Essentially, </w:t>
      </w:r>
      <w:r w:rsidR="00DF1E67">
        <w:t xml:space="preserve">the spectre of </w:t>
      </w:r>
      <w:r w:rsidR="00EF0303">
        <w:t xml:space="preserve">conventional </w:t>
      </w:r>
      <w:r w:rsidR="003F1643">
        <w:t>ideas</w:t>
      </w:r>
      <w:r w:rsidR="00EF0303">
        <w:t xml:space="preserve"> about liveness and performance</w:t>
      </w:r>
      <w:r w:rsidR="001610FB">
        <w:t>—</w:t>
      </w:r>
      <w:r w:rsidR="00874E23">
        <w:t>specific</w:t>
      </w:r>
      <w:r w:rsidR="00241190">
        <w:t xml:space="preserve"> </w:t>
      </w:r>
      <w:r w:rsidR="001610FB">
        <w:t>live music imaginaries—</w:t>
      </w:r>
      <w:r w:rsidR="00EF0303">
        <w:t>continue</w:t>
      </w:r>
      <w:r w:rsidR="001610FB">
        <w:t>s</w:t>
      </w:r>
      <w:r w:rsidR="00EF0303">
        <w:t xml:space="preserve"> to </w:t>
      </w:r>
      <w:r w:rsidR="000E3EAE">
        <w:t xml:space="preserve">haunt </w:t>
      </w:r>
      <w:r w:rsidR="00DF1E67">
        <w:t xml:space="preserve">even the most insightful scholarship on online live </w:t>
      </w:r>
      <w:proofErr w:type="gramStart"/>
      <w:r w:rsidR="00DF1E67">
        <w:t>music, and</w:t>
      </w:r>
      <w:proofErr w:type="gramEnd"/>
      <w:r w:rsidR="00DF1E67">
        <w:t xml:space="preserve"> </w:t>
      </w:r>
      <w:r w:rsidR="005C2413">
        <w:t xml:space="preserve">is </w:t>
      </w:r>
      <w:r w:rsidR="00DF1E67">
        <w:t xml:space="preserve">more visible </w:t>
      </w:r>
      <w:r w:rsidR="00CB1972">
        <w:t xml:space="preserve">still </w:t>
      </w:r>
      <w:r w:rsidR="00DF1E67">
        <w:t xml:space="preserve">in </w:t>
      </w:r>
      <w:r w:rsidR="00903674">
        <w:t xml:space="preserve">journalistic and popular </w:t>
      </w:r>
      <w:r w:rsidR="00A155DD">
        <w:t>writing</w:t>
      </w:r>
      <w:r w:rsidR="00EC0437">
        <w:t>.</w:t>
      </w:r>
    </w:p>
    <w:p w14:paraId="18672B35" w14:textId="77777777" w:rsidR="00EC0437" w:rsidRDefault="00EC0437" w:rsidP="00DC2968"/>
    <w:p w14:paraId="60812506" w14:textId="12956E48" w:rsidR="00EF2B41" w:rsidRDefault="00EC0437" w:rsidP="00085CED">
      <w:r>
        <w:t>By contrast, academic engagement with online concerts on their own terms—not merely as COVID-19-era substitutes—</w:t>
      </w:r>
      <w:r w:rsidR="000572D6">
        <w:t>remains limited</w:t>
      </w:r>
      <w:r>
        <w:t xml:space="preserve">. </w:t>
      </w:r>
      <w:r w:rsidR="00570ADD">
        <w:t>At the same time</w:t>
      </w:r>
      <w:r>
        <w:t>, the rush to ‘return to normal’ (</w:t>
      </w:r>
      <w:r w:rsidR="00570ADD">
        <w:t xml:space="preserve">understandably voiced </w:t>
      </w:r>
      <w:r>
        <w:t>by precarious artists, promoters, and other stakeholders</w:t>
      </w:r>
      <w:r w:rsidR="001D0A06">
        <w:t xml:space="preserve"> in the traditional live economy</w:t>
      </w:r>
      <w:r>
        <w:t xml:space="preserve">) </w:t>
      </w:r>
      <w:r w:rsidR="00A62459">
        <w:t>risks overlooking</w:t>
      </w:r>
      <w:r>
        <w:t xml:space="preserve"> lessons in accessibility and sustainability that emerged during the pandemic.</w:t>
      </w:r>
      <w:r w:rsidR="00E34518">
        <w:t xml:space="preserve"> </w:t>
      </w:r>
      <w:r w:rsidR="005C0B09">
        <w:t>As</w:t>
      </w:r>
      <w:r w:rsidR="0070355A">
        <w:t xml:space="preserve"> live music studies </w:t>
      </w:r>
      <w:r w:rsidR="00EC4723">
        <w:t>is</w:t>
      </w:r>
      <w:r w:rsidR="00523932">
        <w:t xml:space="preserve"> being</w:t>
      </w:r>
      <w:r w:rsidR="00EC4723">
        <w:t xml:space="preserve"> consolidated </w:t>
      </w:r>
      <w:r w:rsidR="0070355A">
        <w:t xml:space="preserve">by landmark texts such as </w:t>
      </w:r>
      <w:r w:rsidR="001179C4">
        <w:t xml:space="preserve">Anderton and </w:t>
      </w:r>
      <w:proofErr w:type="spellStart"/>
      <w:r w:rsidR="001179C4">
        <w:t>Pisfil’s</w:t>
      </w:r>
      <w:proofErr w:type="spellEnd"/>
      <w:r w:rsidR="001179C4">
        <w:t xml:space="preserve"> </w:t>
      </w:r>
      <w:r w:rsidR="0070355A">
        <w:fldChar w:fldCharType="begin"/>
      </w:r>
      <w:r w:rsidR="00912509">
        <w:instrText xml:space="preserve"> ADDIN ZOTERO_ITEM CSL_CITATION {"citationID":"esAyOFXD","properties":{"unsorted":false,"formattedCitation":"(Anderton and Pisfil, 2021)","plainCitation":"(Anderton and Pisfil, 2021)","dontUpdate":true,"noteIndex":0},"citationItems":[{"id":3339,"uris":["http://zotero.org/users/3635637/items/TQ2F2AGH"],"itemData":{"id":3339,"type":"book","edition":"1","event-place":"London","ISBN":"978-0-367-40503-8","language":"en","note":"DOI: 10.4324/9780367405038","publisher":"Focal Press","publisher-place":"London","source":"DOI.org (Crossref)","title":"Researching Live Music: Gigs, Tours, Concerts and Festivals","title-short":"Researching Live Music","URL":"https://www.taylorfrancis.com/books/9780367405038","author":[{"family":"Anderton","given":"Chris"},{"family":"Pisfil","given":"Sergio"}],"accessed":{"date-parts":[["2024",7,22]]},"issued":{"date-parts":[["2021",9,29]]}}}],"schema":"https://github.com/citation-style-language/schema/raw/master/csl-citation.json"} </w:instrText>
      </w:r>
      <w:r w:rsidR="0070355A">
        <w:fldChar w:fldCharType="separate"/>
      </w:r>
      <w:r w:rsidR="00C9186B">
        <w:rPr>
          <w:noProof/>
        </w:rPr>
        <w:t>(</w:t>
      </w:r>
      <w:r w:rsidR="0070355A">
        <w:rPr>
          <w:noProof/>
        </w:rPr>
        <w:t>2021)</w:t>
      </w:r>
      <w:r w:rsidR="0070355A">
        <w:fldChar w:fldCharType="end"/>
      </w:r>
      <w:r w:rsidR="001179C4">
        <w:t xml:space="preserve"> </w:t>
      </w:r>
      <w:r w:rsidR="001179C4">
        <w:rPr>
          <w:i/>
          <w:iCs/>
        </w:rPr>
        <w:t>Researching Live Music</w:t>
      </w:r>
      <w:r w:rsidR="00C9186B">
        <w:t xml:space="preserve">, Paula Guerra and Samuel Lamontagne’s </w:t>
      </w:r>
      <w:r w:rsidR="00C9186B">
        <w:fldChar w:fldCharType="begin"/>
      </w:r>
      <w:r w:rsidR="00912509">
        <w:instrText xml:space="preserve"> ADDIN ZOTERO_ITEM CSL_CITATION {"citationID":"pJFAIgYa","properties":{"unsorted":false,"formattedCitation":"(Guerra and Lamontagne, 2023)","plainCitation":"(Guerra and Lamontagne, 2023)","dontUpdate":true,"noteIndex":0},"citationItems":[{"id":155,"uris":["http://zotero.org/users/3635637/items/83YT73XB"],"itemData":{"id":155,"type":"article-journal","abstract":"In 2019, before the COVID-19 pandemic put a stop to nearly all live cultural activity, Mark Savage painted a devastating portrait of the music industry&amp;amp;rsquo;s state (Savage 2019). In the United State","container-title":"Ethnomusicology Review","language":"en","title":"Introduction - Contemporary Music Ecosystems’ Transformations: Live Music, the Gig Economy, and Social Changes","title-short":"Introduction - Contemporary Music Ecosystems’ Transformations","URL":"https://ethnomusicologyreview.ucla.edu/journal/volume/24/piece/1092","volume":"24","author":[{"family":"Guerra","given":"Paula"},{"family":"Lamontagne","given":"Samuel"}],"accessed":{"date-parts":[["2025",9,5]]},"issued":{"date-parts":[["2023"]]}}}],"schema":"https://github.com/citation-style-language/schema/raw/master/csl-citation.json"} </w:instrText>
      </w:r>
      <w:r w:rsidR="00C9186B">
        <w:fldChar w:fldCharType="separate"/>
      </w:r>
      <w:r w:rsidR="00C9186B">
        <w:rPr>
          <w:noProof/>
        </w:rPr>
        <w:t>(2023)</w:t>
      </w:r>
      <w:r w:rsidR="00C9186B">
        <w:fldChar w:fldCharType="end"/>
      </w:r>
      <w:r w:rsidR="00C9186B">
        <w:t xml:space="preserve"> </w:t>
      </w:r>
      <w:r w:rsidR="00C9186B" w:rsidRPr="00C9186B">
        <w:rPr>
          <w:i/>
          <w:iCs/>
        </w:rPr>
        <w:t>Ethnomusicology Review</w:t>
      </w:r>
      <w:r w:rsidR="00C9186B">
        <w:t xml:space="preserve"> special issue, and </w:t>
      </w:r>
      <w:r w:rsidR="00C9186B" w:rsidRPr="00ED709E">
        <w:rPr>
          <w:highlight w:val="green"/>
        </w:rPr>
        <w:t xml:space="preserve">the </w:t>
      </w:r>
      <w:r w:rsidR="004E301B" w:rsidRPr="00ED709E">
        <w:rPr>
          <w:highlight w:val="green"/>
        </w:rPr>
        <w:t>launch</w:t>
      </w:r>
      <w:r w:rsidR="004E301B">
        <w:t xml:space="preserve"> </w:t>
      </w:r>
      <w:r w:rsidR="00C9186B">
        <w:t xml:space="preserve">of Intellect’s </w:t>
      </w:r>
      <w:r w:rsidR="00C9186B">
        <w:rPr>
          <w:i/>
          <w:iCs/>
        </w:rPr>
        <w:t>Journal of Live Music Studies</w:t>
      </w:r>
      <w:r w:rsidR="0089210B">
        <w:t xml:space="preserve">, it </w:t>
      </w:r>
      <w:r w:rsidR="00875B22">
        <w:t xml:space="preserve">seems timely to examine </w:t>
      </w:r>
      <w:r w:rsidR="0089210B">
        <w:t xml:space="preserve">assumptions about what live music </w:t>
      </w:r>
      <w:r w:rsidR="00E34518">
        <w:t xml:space="preserve">is, </w:t>
      </w:r>
      <w:r w:rsidR="0089210B">
        <w:t>should be</w:t>
      </w:r>
      <w:r w:rsidR="00E34518">
        <w:t>,</w:t>
      </w:r>
      <w:r w:rsidR="0089210B">
        <w:t xml:space="preserve"> and who it serves.</w:t>
      </w:r>
      <w:r w:rsidR="00085CED">
        <w:t xml:space="preserve"> Guerra’s</w:t>
      </w:r>
      <w:r w:rsidR="003E51A7">
        <w:t xml:space="preserve"> </w:t>
      </w:r>
      <w:r w:rsidR="003E51A7">
        <w:fldChar w:fldCharType="begin"/>
      </w:r>
      <w:r w:rsidR="00912509">
        <w:instrText xml:space="preserve"> ADDIN ZOTERO_ITEM CSL_CITATION {"citationID":"7kIE2sIJ","properties":{"unsorted":false,"formattedCitation":"(Guerra, 2023)","plainCitation":"(Guerra, 2023)","dontUpdate":true,"noteIndex":0},"citationItems":[{"id":154,"uris":["http://zotero.org/users/3635637/items/XTGQFET3"],"itemData":{"id":154,"type":"article-journal","abstract":"Edited by Chris Anderton and Sergio Pisfil, this book appears at a crucial time in music studies: during a global pandemic that shook the music industry and its professionals, as well as its audiences","container-title":"Ethnomusicology Review","language":"en","title":"Anderton, Chris, and Sergio Pisfil. 2022. Researching Live Music – Gigs, Tours, Concerts, and Festivals. London: Routledge.","title-short":"Anderton, Chris, and Sergio Pisfil. 2022. Researching Live Music – Gigs, Tours, Concerts, and Festivals. London","URL":"https://ethnomusicologyreview.ucla.edu/journal/volume/24/piece/1104","volume":"24","author":[{"family":"Guerra","given":"Paula"}],"accessed":{"date-parts":[["2025",9,5]]},"issued":{"date-parts":[["2023"]]}}}],"schema":"https://github.com/citation-style-language/schema/raw/master/csl-citation.json"} </w:instrText>
      </w:r>
      <w:r w:rsidR="003E51A7">
        <w:fldChar w:fldCharType="separate"/>
      </w:r>
      <w:r w:rsidR="003E51A7">
        <w:rPr>
          <w:noProof/>
        </w:rPr>
        <w:t>(2023)</w:t>
      </w:r>
      <w:r w:rsidR="003E51A7">
        <w:fldChar w:fldCharType="end"/>
      </w:r>
      <w:r w:rsidR="003E51A7">
        <w:t xml:space="preserve"> </w:t>
      </w:r>
      <w:r w:rsidR="00085CED">
        <w:t xml:space="preserve">review of Anderton and </w:t>
      </w:r>
      <w:proofErr w:type="spellStart"/>
      <w:r w:rsidR="00085CED">
        <w:t>Pisfil’s</w:t>
      </w:r>
      <w:proofErr w:type="spellEnd"/>
      <w:r w:rsidR="00085CED">
        <w:t xml:space="preserve"> </w:t>
      </w:r>
      <w:r w:rsidR="00085CED">
        <w:rPr>
          <w:i/>
          <w:iCs/>
        </w:rPr>
        <w:t>Researching Live Music</w:t>
      </w:r>
      <w:r w:rsidR="00085CED">
        <w:t xml:space="preserve"> rightly lauds that ‘</w:t>
      </w:r>
      <w:r w:rsidR="00085CED" w:rsidRPr="00E24E64">
        <w:t>the authors stay away from a romanticized vision of the relevance of studies on live music</w:t>
      </w:r>
      <w:r w:rsidR="00085CED">
        <w:t xml:space="preserve">’. </w:t>
      </w:r>
      <w:r w:rsidR="006C6079">
        <w:t>Extending this line of thought, c</w:t>
      </w:r>
      <w:r w:rsidR="00085CED">
        <w:t xml:space="preserve">loser critical examination </w:t>
      </w:r>
      <w:r w:rsidR="00ED709E" w:rsidRPr="00F40C33">
        <w:rPr>
          <w:highlight w:val="yellow"/>
        </w:rPr>
        <w:t>of</w:t>
      </w:r>
      <w:r w:rsidR="00085CED">
        <w:t xml:space="preserve"> the romanticisation of live music </w:t>
      </w:r>
      <w:r w:rsidR="00085CED" w:rsidRPr="00F40C33">
        <w:rPr>
          <w:highlight w:val="green"/>
        </w:rPr>
        <w:t>itself</w:t>
      </w:r>
      <w:r w:rsidR="00F40C33" w:rsidRPr="00F40C33">
        <w:rPr>
          <w:highlight w:val="green"/>
        </w:rPr>
        <w:t xml:space="preserve"> </w:t>
      </w:r>
      <w:r w:rsidR="00085CED" w:rsidRPr="00F40C33">
        <w:rPr>
          <w:highlight w:val="green"/>
        </w:rPr>
        <w:t>may</w:t>
      </w:r>
      <w:r w:rsidR="00085CED">
        <w:t xml:space="preserve"> deepen our perspectives </w:t>
      </w:r>
      <w:r w:rsidR="00C857A3">
        <w:t>further still.</w:t>
      </w:r>
    </w:p>
    <w:p w14:paraId="683EF566" w14:textId="77777777" w:rsidR="00EF2B41" w:rsidRDefault="00EF2B41" w:rsidP="00085CED">
      <w:pPr>
        <w:rPr>
          <w:b/>
          <w:bCs/>
        </w:rPr>
      </w:pPr>
    </w:p>
    <w:p w14:paraId="5029F6F4" w14:textId="524BCE1E" w:rsidR="00AD2CDB" w:rsidRDefault="00AD2CDB" w:rsidP="00085CED">
      <w:pPr>
        <w:rPr>
          <w:highlight w:val="green"/>
        </w:rPr>
      </w:pPr>
      <w:r>
        <w:rPr>
          <w:highlight w:val="yellow"/>
        </w:rPr>
        <w:t xml:space="preserve">To situate this work, </w:t>
      </w:r>
      <w:r w:rsidRPr="003C59D6">
        <w:rPr>
          <w:highlight w:val="yellow"/>
        </w:rPr>
        <w:t>I have attended twenty</w:t>
      </w:r>
      <w:r w:rsidR="00ED0B5C">
        <w:rPr>
          <w:highlight w:val="yellow"/>
        </w:rPr>
        <w:t xml:space="preserve">-one </w:t>
      </w:r>
      <w:r w:rsidRPr="003C59D6">
        <w:rPr>
          <w:highlight w:val="yellow"/>
        </w:rPr>
        <w:t xml:space="preserve">online concerts in a variety of formats, participated regularly in livestreaming music communities on Twitch, and watched dozens of recordings of online concerts from various artist, attendee, and broadcast </w:t>
      </w:r>
      <w:r w:rsidRPr="003C59D6">
        <w:rPr>
          <w:highlight w:val="yellow"/>
        </w:rPr>
        <w:lastRenderedPageBreak/>
        <w:t xml:space="preserve">perspectives. At each event, I took </w:t>
      </w:r>
      <w:r w:rsidR="008E2407">
        <w:rPr>
          <w:highlight w:val="yellow"/>
        </w:rPr>
        <w:t xml:space="preserve">detailed </w:t>
      </w:r>
      <w:r w:rsidRPr="003C59D6">
        <w:rPr>
          <w:highlight w:val="yellow"/>
        </w:rPr>
        <w:t>notes on the audiovisual experience, artist performance styles, technical aspects of the event and interfaces, participatory dynamics, interactive elements, and (partly imagined) interpersonal connections</w:t>
      </w:r>
      <w:r w:rsidR="00675E14">
        <w:rPr>
          <w:highlight w:val="yellow"/>
        </w:rPr>
        <w:t>,</w:t>
      </w:r>
      <w:r w:rsidRPr="003C59D6">
        <w:rPr>
          <w:highlight w:val="yellow"/>
        </w:rPr>
        <w:t xml:space="preserve"> in addition to promotional materials, write-ups, and reaction videos. Observations based on my immersion in online music events inform the discursive work directed </w:t>
      </w:r>
      <w:r>
        <w:rPr>
          <w:highlight w:val="yellow"/>
        </w:rPr>
        <w:t xml:space="preserve">towards </w:t>
      </w:r>
      <w:r w:rsidRPr="003C59D6">
        <w:rPr>
          <w:highlight w:val="yellow"/>
        </w:rPr>
        <w:t xml:space="preserve">academic, journalistic, and other online commentary below. Most events were hosted in the United Kingdom, the United States, and Australia, streamed to an English-speaking audience, but a small handful of international examples, especially from </w:t>
      </w:r>
      <w:r w:rsidR="00675E14">
        <w:rPr>
          <w:highlight w:val="yellow"/>
        </w:rPr>
        <w:t xml:space="preserve">mainland </w:t>
      </w:r>
      <w:r w:rsidRPr="003C59D6">
        <w:rPr>
          <w:highlight w:val="yellow"/>
        </w:rPr>
        <w:t xml:space="preserve">Europe and South Korea, allow a broader purview on the live music imaginaries I discuss. All events I directly attended could be straightforwardly associated with popular music, with an emphasis on pop, hip hop, metal, </w:t>
      </w:r>
      <w:r w:rsidR="009E59CE">
        <w:rPr>
          <w:highlight w:val="yellow"/>
        </w:rPr>
        <w:t xml:space="preserve">indie rock, </w:t>
      </w:r>
      <w:r w:rsidRPr="003C59D6">
        <w:rPr>
          <w:highlight w:val="yellow"/>
        </w:rPr>
        <w:t xml:space="preserve">and singer-songwriter, </w:t>
      </w:r>
      <w:r w:rsidR="00905C20">
        <w:rPr>
          <w:highlight w:val="yellow"/>
        </w:rPr>
        <w:t>complemented</w:t>
      </w:r>
      <w:r w:rsidRPr="003C59D6">
        <w:rPr>
          <w:highlight w:val="yellow"/>
        </w:rPr>
        <w:t xml:space="preserve"> by a few recordings of contemporary classical and operatic performances that were originally streamed online.</w:t>
      </w:r>
    </w:p>
    <w:p w14:paraId="49199470" w14:textId="77777777" w:rsidR="00AD2CDB" w:rsidRDefault="00AD2CDB" w:rsidP="00085CED">
      <w:pPr>
        <w:rPr>
          <w:highlight w:val="green"/>
        </w:rPr>
      </w:pPr>
    </w:p>
    <w:p w14:paraId="2F8D3E63" w14:textId="28A717E6" w:rsidR="00DB6726" w:rsidRDefault="00F40C33" w:rsidP="00085CED">
      <w:r w:rsidRPr="00F40C33">
        <w:rPr>
          <w:highlight w:val="green"/>
        </w:rPr>
        <w:t>This</w:t>
      </w:r>
      <w:r w:rsidR="00C8709C" w:rsidRPr="00F40C33">
        <w:rPr>
          <w:highlight w:val="green"/>
        </w:rPr>
        <w:t xml:space="preserve"> article</w:t>
      </w:r>
      <w:r w:rsidR="00C8709C">
        <w:t xml:space="preserve"> is primarily influenced by two recent research interventions.</w:t>
      </w:r>
      <w:r w:rsidR="004F378B">
        <w:t xml:space="preserve"> </w:t>
      </w:r>
      <w:r w:rsidR="00C8709C">
        <w:t xml:space="preserve">First, it </w:t>
      </w:r>
      <w:r w:rsidR="00C21B83">
        <w:t xml:space="preserve">draws on the approach </w:t>
      </w:r>
      <w:r w:rsidR="00C21B83" w:rsidRPr="00F40C33">
        <w:rPr>
          <w:highlight w:val="green"/>
        </w:rPr>
        <w:t xml:space="preserve">taken </w:t>
      </w:r>
      <w:r w:rsidRPr="00F40C33">
        <w:rPr>
          <w:highlight w:val="green"/>
        </w:rPr>
        <w:t xml:space="preserve">in </w:t>
      </w:r>
      <w:r w:rsidR="00EF2B41" w:rsidRPr="00F40C33">
        <w:rPr>
          <w:highlight w:val="green"/>
        </w:rPr>
        <w:t>David Hesmondhalgh</w:t>
      </w:r>
      <w:r w:rsidRPr="00F40C33">
        <w:rPr>
          <w:highlight w:val="green"/>
        </w:rPr>
        <w:t>’s</w:t>
      </w:r>
      <w:r w:rsidR="00EF2B41" w:rsidRPr="00F40C33">
        <w:rPr>
          <w:highlight w:val="green"/>
        </w:rPr>
        <w:t xml:space="preserve"> </w:t>
      </w:r>
      <w:r w:rsidR="00EF2B41" w:rsidRPr="00F40C33">
        <w:rPr>
          <w:highlight w:val="green"/>
        </w:rPr>
        <w:fldChar w:fldCharType="begin"/>
      </w:r>
      <w:r w:rsidR="00912509">
        <w:rPr>
          <w:highlight w:val="green"/>
        </w:rPr>
        <w:instrText xml:space="preserve"> ADDIN ZOTERO_ITEM CSL_CITATION {"citationID":"AqRigCHB","properties":{"unsorted":false,"formattedCitation":"(Hesmondhalgh, 2021)","plainCitation":"(Hesmondhalgh, 2021)","dontUpdate":true,"noteIndex":0},"citationItems":[{"id":172,"uris":["http://zotero.org/users/3635637/items/6YSEDUC5"],"itemData":{"id":172,"type":"article-journal","abstract":"This article identifies five key themes, or sets of criticisms, that have emerged in online commentary on the new musical system centred on streaming platforms, and in related academic research:, , The article addresses each of these themes in turn, examining the degree to which criticisms of streaming’s effects on musical experience along these lines might be considered valid, and the degree to which they might genuinely enhance critical understanding of contemporary musical experience. It also considers these themes in relation to older forms of evaluation, particularly those that developed in the 20th century in response to the industrialisation of music, and argues that many recent criticisms problematically reproduce older anxieties and assumptions.","container-title":"Cultural Sociology","DOI":"10.1177/17499755211019974","ISSN":"1749-9755","journalAbbreviation":"Cultural Sociology","language":"en","note":"publisher: SAGE Publications","page":"3–24","source":"SAGE Journals","title":"Streaming’s Effects on Music Culture: Old Anxieties and New Simplifications","title-short":"Streaming’s Effects on Music Culture","author":[{"family":"Hesmondhalgh","given":"David"}],"issued":{"date-parts":[["2021",6,16]]}}}],"schema":"https://github.com/citation-style-language/schema/raw/master/csl-citation.json"} </w:instrText>
      </w:r>
      <w:r w:rsidR="00EF2B41" w:rsidRPr="00F40C33">
        <w:rPr>
          <w:highlight w:val="green"/>
        </w:rPr>
        <w:fldChar w:fldCharType="separate"/>
      </w:r>
      <w:r w:rsidR="00EF2B41" w:rsidRPr="00F40C33">
        <w:rPr>
          <w:noProof/>
          <w:highlight w:val="green"/>
        </w:rPr>
        <w:t>(2021)</w:t>
      </w:r>
      <w:r w:rsidR="00EF2B41" w:rsidRPr="00F40C33">
        <w:rPr>
          <w:highlight w:val="green"/>
        </w:rPr>
        <w:fldChar w:fldCharType="end"/>
      </w:r>
      <w:r w:rsidRPr="00F40C33">
        <w:rPr>
          <w:highlight w:val="green"/>
        </w:rPr>
        <w:t xml:space="preserve"> influential piece</w:t>
      </w:r>
      <w:r w:rsidR="00EF2B41">
        <w:t xml:space="preserve"> </w:t>
      </w:r>
      <w:r w:rsidR="00C8709C">
        <w:t xml:space="preserve">addressing </w:t>
      </w:r>
      <w:r w:rsidR="00EF2B41">
        <w:t xml:space="preserve">academic and public debate </w:t>
      </w:r>
      <w:r w:rsidR="00C8709C">
        <w:t xml:space="preserve">on </w:t>
      </w:r>
      <w:r w:rsidR="00EF2B41">
        <w:t>the digitalisation of music culture. At a pivotal moment in music streaming research, he identified five themes</w:t>
      </w:r>
      <w:proofErr w:type="gramStart"/>
      <w:r w:rsidR="00EF2B41">
        <w:t>—‘</w:t>
      </w:r>
      <w:proofErr w:type="gramEnd"/>
      <w:r w:rsidR="00EF2B41">
        <w:t xml:space="preserve">myths and anxieties’—concerning the effects of new streaming technologies on everyday music practices. </w:t>
      </w:r>
      <w:r w:rsidR="00C8709C">
        <w:t>Here, I similarly interrogate commentary on online concerts</w:t>
      </w:r>
      <w:r w:rsidR="00017038">
        <w:t xml:space="preserve"> and </w:t>
      </w:r>
      <w:r w:rsidR="00EB290F">
        <w:t xml:space="preserve">indicate </w:t>
      </w:r>
      <w:r w:rsidR="00017038">
        <w:t>potential course-corrections considering their place in cultural life</w:t>
      </w:r>
      <w:r w:rsidR="00843BC5">
        <w:t>, supplemented by four years of hybrid ethnography</w:t>
      </w:r>
      <w:r w:rsidR="002A3585">
        <w:t xml:space="preserve"> </w:t>
      </w:r>
      <w:r w:rsidR="002A3585">
        <w:fldChar w:fldCharType="begin"/>
      </w:r>
      <w:r w:rsidR="00912509">
        <w:instrText xml:space="preserve"> ADDIN ZOTERO_ITEM CSL_CITATION {"citationID":"4qGsgMwc","properties":{"unsorted":false,"formattedCitation":"(Przybylski, 2021)","plainCitation":"(Przybylski, 2021)","noteIndex":0},"citationItems":[{"id":3595,"uris":["http://zotero.org/users/3635637/items/WAV43FFK"],"itemData":{"id":3595,"type":"book","abstract":"Today′s research landscape requires an updated set of analytical skills to tell the story of how people interact with and make meaning from contemporary culture. Hybrid Ethnography: Online, Offline, and In Between provides researchers with concrete and theory-based processes to combine online and offline research methods to tell the story of how and why people are interacting with expressive culture. This book provides a roadmap for combining online and in-person ethnographic research in an explicit manner to support the reality of much contemporary fieldwork. In the tradition of the Qualitative Research Methods series, this concise book serves graduate students and faculty learning ethnography and field methods, as well as those designing, conducting, and writing up their own dissertations and research studies. From choosing the pursue a hybrid ethnographic strategy to collecting data to analyzing and sharing results, author Liz Przybylski covers all aspects of conducting a hybrid ethnography study.  Hybrid Ethnography was awarded Honorable Mention for the 2021 Bruno Nettle Prize given by the Society for Ethnomusicology!","event-place":"Thousand Oaks, CA","ISBN":"978-1-5443-2031-1","language":"en","number-of-pages":"196","publisher":"SAGE","publisher-place":"Thousand Oaks, CA","title":"Hybrid Ethnography: Online, Offline, and In Between","title-short":"Hybrid Ethnography","author":[{"family":"Przybylski","given":"Liz"}],"issued":{"date-parts":[["2021"]]}}}],"schema":"https://github.com/citation-style-language/schema/raw/master/csl-citation.json"} </w:instrText>
      </w:r>
      <w:r w:rsidR="002A3585">
        <w:fldChar w:fldCharType="separate"/>
      </w:r>
      <w:r w:rsidR="002A3585">
        <w:rPr>
          <w:noProof/>
        </w:rPr>
        <w:t>(Przybylski, 2021)</w:t>
      </w:r>
      <w:r w:rsidR="002A3585">
        <w:fldChar w:fldCharType="end"/>
      </w:r>
      <w:r w:rsidR="00843BC5">
        <w:t xml:space="preserve"> and </w:t>
      </w:r>
      <w:proofErr w:type="spellStart"/>
      <w:r w:rsidR="00843BC5">
        <w:t>technocultural</w:t>
      </w:r>
      <w:proofErr w:type="spellEnd"/>
      <w:r w:rsidR="00843BC5">
        <w:t xml:space="preserve"> critical discourse analysis </w:t>
      </w:r>
      <w:r w:rsidR="00843BC5">
        <w:fldChar w:fldCharType="begin"/>
      </w:r>
      <w:r w:rsidR="00912509">
        <w:instrText xml:space="preserve"> ADDIN ZOTERO_ITEM CSL_CITATION {"citationID":"Qwl2rSL7","properties":{"unsorted":false,"formattedCitation":"(Brock, 2018)","plainCitation":"(Brock, 2018)","noteIndex":0},"citationItems":[{"id":2950,"uris":["http://zotero.org/users/3635637/items/V3W8QEG7"],"itemData":{"id":2950,"type":"article-journal","abstract":"Critical Technocultural Discourse Analysis (CTDA) is a multimodal analytic technique for the investigation of Internet and digital phenomena, artifacts, and culture. It integrates an analysis of the technological artifact and user discourse, framed by cultural theory, to unpack semiotic and material connections between form, function, belief, and meaning of information and communication technologies (ICTs). CTDA requires the incorporation of critical theory—critical race, feminism, queer theory, and so on—to incorporate the epistemological standpoint of underserved ICT users so as to avoid deficit-based models of underrepresented populations’ technology use. This article describes in detail the formulation and execution of the technique, using the author’s research on Black Twitter as an exemplar. Utilizing CTDA, the author found that Black discursive identity interpellated Twitter’s mechanics to produce explicit cultural technocultural digital practices—defined by one investor as “the use case for Twitter.” Researchers interested in using this technique will find it an intervention into normative and analytic technology analyses, as CTDA formulates technology as cultural representations and social structures in order to simultaneously interrogate culture and technology as intertwined concepts.","container-title":"New Media &amp; Society","DOI":"10.1177/1461444816677532","ISSN":"1461-4448","issue":"3","language":"en","note":"publisher: SAGE Publications","page":"1012-1030","source":"SAGE Journals","title":"Critical technocultural discourse analysis","volume":"20","author":[{"family":"Brock","given":"André"}],"issued":{"date-parts":[["2018",3,1]]}}}],"schema":"https://github.com/citation-style-language/schema/raw/master/csl-citation.json"} </w:instrText>
      </w:r>
      <w:r w:rsidR="00843BC5">
        <w:fldChar w:fldCharType="separate"/>
      </w:r>
      <w:r w:rsidR="00261304">
        <w:rPr>
          <w:noProof/>
        </w:rPr>
        <w:t>(Brock, 2018)</w:t>
      </w:r>
      <w:r w:rsidR="00843BC5">
        <w:fldChar w:fldCharType="end"/>
      </w:r>
      <w:r w:rsidR="00843BC5">
        <w:t xml:space="preserve">. </w:t>
      </w:r>
      <w:r w:rsidR="004F378B">
        <w:t xml:space="preserve">Second, </w:t>
      </w:r>
      <w:r w:rsidR="00DB6726">
        <w:t xml:space="preserve">this article follows Billard and Lee’s </w:t>
      </w:r>
      <w:r w:rsidR="00DB6726">
        <w:fldChar w:fldCharType="begin"/>
      </w:r>
      <w:r w:rsidR="00912509">
        <w:instrText xml:space="preserve"> ADDIN ZOTERO_ITEM CSL_CITATION {"citationID":"ZS74LDeL","properties":{"unsorted":false,"formattedCitation":"(Billard and Lee, 2025)","plainCitation":"(Billard and Lee, 2025)","dontUpdate":true,"noteIndex":0},"citationItems":[{"id":72,"uris":["http://zotero.org/users/3635637/items/L7CH237P"],"itemData":{"id":72,"type":"paper-conference","event-place":"Denver, Colorado","event-title":"International Communication Association","publisher-place":"Denver, Colorado","title":"Once More, With Fieldwork: Rebuilding Qualitative Methods in Communication Research from the Ground Up","author":[{"family":"Billard","given":"Thomas J."},{"family":"Lee","given":"Yena"}],"issued":{"date-parts":[["2025"]]}}}],"schema":"https://github.com/citation-style-language/schema/raw/master/csl-citation.json"} </w:instrText>
      </w:r>
      <w:r w:rsidR="00DB6726">
        <w:fldChar w:fldCharType="separate"/>
      </w:r>
      <w:r w:rsidR="00DB6726">
        <w:rPr>
          <w:noProof/>
        </w:rPr>
        <w:t>(2025)</w:t>
      </w:r>
      <w:r w:rsidR="00DB6726">
        <w:fldChar w:fldCharType="end"/>
      </w:r>
      <w:r w:rsidR="00DB6726">
        <w:t xml:space="preserve"> provocation to rethink qualitative </w:t>
      </w:r>
      <w:r w:rsidR="00C27166">
        <w:t xml:space="preserve">methods </w:t>
      </w:r>
      <w:r w:rsidR="00DB6726">
        <w:t xml:space="preserve">using abductive logic, theory-driven approaches, and qualitative-specific standards of rigour. Here, I </w:t>
      </w:r>
      <w:r w:rsidR="00241218">
        <w:t xml:space="preserve">heed their call to set </w:t>
      </w:r>
      <w:r w:rsidR="00DB6726">
        <w:t>about ‘anomaly hunting</w:t>
      </w:r>
      <w:r w:rsidR="00AC14B9">
        <w:t>’</w:t>
      </w:r>
      <w:r w:rsidR="00643369">
        <w:t xml:space="preserve"> in </w:t>
      </w:r>
      <w:r w:rsidR="002024DC">
        <w:t xml:space="preserve">the reception of </w:t>
      </w:r>
      <w:r w:rsidR="00643369">
        <w:t>online concer</w:t>
      </w:r>
      <w:r w:rsidR="002024DC">
        <w:t>ts</w:t>
      </w:r>
      <w:r w:rsidR="00DB6726">
        <w:t xml:space="preserve">, i.e., examining </w:t>
      </w:r>
      <w:r w:rsidR="00D9377B">
        <w:t xml:space="preserve">conventional </w:t>
      </w:r>
      <w:r w:rsidR="00050FDE">
        <w:t xml:space="preserve">values </w:t>
      </w:r>
      <w:r w:rsidR="00DB6726">
        <w:t>to tease out surprising observations that warrant further theoretical attention.</w:t>
      </w:r>
      <w:r w:rsidR="00362583">
        <w:t xml:space="preserve"> </w:t>
      </w:r>
    </w:p>
    <w:p w14:paraId="6E2519E9" w14:textId="77777777" w:rsidR="00DB6726" w:rsidRDefault="00DB6726" w:rsidP="00085CED"/>
    <w:p w14:paraId="13322571" w14:textId="7F12B602" w:rsidR="00D05EE1" w:rsidRDefault="001A393A" w:rsidP="00F426D2">
      <w:r w:rsidRPr="00364B01">
        <w:rPr>
          <w:highlight w:val="yellow"/>
        </w:rPr>
        <w:t xml:space="preserve">I </w:t>
      </w:r>
      <w:r w:rsidRPr="00D16805">
        <w:rPr>
          <w:highlight w:val="yellow"/>
        </w:rPr>
        <w:t xml:space="preserve">identify </w:t>
      </w:r>
      <w:r w:rsidR="0062019E">
        <w:rPr>
          <w:highlight w:val="yellow"/>
        </w:rPr>
        <w:t xml:space="preserve">values applied to online music performances </w:t>
      </w:r>
      <w:r w:rsidRPr="00D16805">
        <w:rPr>
          <w:highlight w:val="yellow"/>
        </w:rPr>
        <w:t xml:space="preserve">in a selection of 91 </w:t>
      </w:r>
      <w:r w:rsidR="00D16805" w:rsidRPr="00D16805">
        <w:rPr>
          <w:highlight w:val="yellow"/>
        </w:rPr>
        <w:t xml:space="preserve">online </w:t>
      </w:r>
      <w:r w:rsidRPr="00D16805">
        <w:rPr>
          <w:highlight w:val="yellow"/>
        </w:rPr>
        <w:t>texts</w:t>
      </w:r>
      <w:r w:rsidR="00D16805" w:rsidRPr="00D16805">
        <w:rPr>
          <w:highlight w:val="yellow"/>
        </w:rPr>
        <w:t xml:space="preserve"> and</w:t>
      </w:r>
      <w:r w:rsidRPr="00D16805">
        <w:rPr>
          <w:highlight w:val="yellow"/>
        </w:rPr>
        <w:t xml:space="preserve"> </w:t>
      </w:r>
      <w:r w:rsidR="00364B01" w:rsidRPr="00D16805">
        <w:rPr>
          <w:highlight w:val="yellow"/>
        </w:rPr>
        <w:t>68 academic publication</w:t>
      </w:r>
      <w:r w:rsidR="00C35BB4">
        <w:rPr>
          <w:highlight w:val="yellow"/>
        </w:rPr>
        <w:t xml:space="preserve">s. Sources </w:t>
      </w:r>
      <w:r w:rsidR="00364B01" w:rsidRPr="00D16805">
        <w:rPr>
          <w:highlight w:val="yellow"/>
        </w:rPr>
        <w:t xml:space="preserve">were chosen for inclusion based on clear relevance to the topic, </w:t>
      </w:r>
      <w:r w:rsidR="00D16805">
        <w:rPr>
          <w:highlight w:val="yellow"/>
        </w:rPr>
        <w:t xml:space="preserve">found </w:t>
      </w:r>
      <w:r w:rsidR="00364B01" w:rsidRPr="00D16805">
        <w:rPr>
          <w:highlight w:val="yellow"/>
        </w:rPr>
        <w:t>using keywords such as ‘online concert’, ‘livestream’ (then filtering for music), ‘virtual concert</w:t>
      </w:r>
      <w:r w:rsidR="006425BD" w:rsidRPr="00D16805">
        <w:rPr>
          <w:highlight w:val="yellow"/>
        </w:rPr>
        <w:t>’, and evaluated manually for rigour, trying to avoid obviously AI-generated text, to focus on human-expressed values.</w:t>
      </w:r>
      <w:r w:rsidR="00F87E12">
        <w:t xml:space="preserve"> </w:t>
      </w:r>
      <w:r w:rsidR="00DB35C0">
        <w:t xml:space="preserve">Online texts include concert reviews, articles aggregating forthcoming events, commentary pieces, and blog posts by fans. </w:t>
      </w:r>
      <w:r w:rsidR="007B59E7">
        <w:t xml:space="preserve">Text was tagged individually by a single researcher, with academic texts placed in broader categories by a research assistant, </w:t>
      </w:r>
      <w:r w:rsidR="002B716E">
        <w:t>then themes identified abductively and cross-referenced with research notes.</w:t>
      </w:r>
    </w:p>
    <w:p w14:paraId="34DAB51F" w14:textId="77777777" w:rsidR="0062019E" w:rsidRDefault="0062019E" w:rsidP="00F426D2"/>
    <w:p w14:paraId="08D218A9" w14:textId="4380F471" w:rsidR="00F426D2" w:rsidRDefault="0062019E" w:rsidP="00F426D2">
      <w:r>
        <w:t>By far the most prevalent perspective is viewing online concerts merely as a COVID-19 era lifeline for live music: a short-lived, unfortunate necessity</w:t>
      </w:r>
      <w:r w:rsidR="00F426D2">
        <w:t>. Other common salient themes include:</w:t>
      </w:r>
    </w:p>
    <w:p w14:paraId="7F08C6F6" w14:textId="704D0356" w:rsidR="00F426D2" w:rsidRDefault="00F426D2" w:rsidP="00F426D2">
      <w:pPr>
        <w:pStyle w:val="ListParagraph"/>
        <w:numPr>
          <w:ilvl w:val="0"/>
          <w:numId w:val="1"/>
        </w:numPr>
      </w:pPr>
      <w:r>
        <w:t xml:space="preserve">the irreplaceability of the </w:t>
      </w:r>
      <w:r w:rsidR="00D725C2">
        <w:t xml:space="preserve">idealised, </w:t>
      </w:r>
      <w:r>
        <w:t xml:space="preserve">in-person live music </w:t>
      </w:r>
      <w:proofErr w:type="gramStart"/>
      <w:r>
        <w:t>experience;</w:t>
      </w:r>
      <w:proofErr w:type="gramEnd"/>
    </w:p>
    <w:p w14:paraId="0EC5B4B8" w14:textId="7D719C30" w:rsidR="00F426D2" w:rsidRDefault="00F426D2" w:rsidP="00F426D2">
      <w:pPr>
        <w:pStyle w:val="ListParagraph"/>
        <w:numPr>
          <w:ilvl w:val="0"/>
          <w:numId w:val="1"/>
        </w:numPr>
      </w:pPr>
      <w:r>
        <w:t xml:space="preserve">online concerts being inherently limited by technical obstacles, which are only occasionally </w:t>
      </w:r>
      <w:proofErr w:type="gramStart"/>
      <w:r>
        <w:t>overcome;</w:t>
      </w:r>
      <w:proofErr w:type="gramEnd"/>
    </w:p>
    <w:p w14:paraId="51B2B928" w14:textId="03DE31D1" w:rsidR="00F426D2" w:rsidRDefault="00F426D2" w:rsidP="00F426D2">
      <w:pPr>
        <w:pStyle w:val="ListParagraph"/>
        <w:numPr>
          <w:ilvl w:val="0"/>
          <w:numId w:val="1"/>
        </w:numPr>
      </w:pPr>
      <w:r>
        <w:t>the development of online concerts being principally driven by technological innovation and spectacle;</w:t>
      </w:r>
      <w:r w:rsidR="00D2123E">
        <w:t xml:space="preserve"> and</w:t>
      </w:r>
    </w:p>
    <w:p w14:paraId="507603DB" w14:textId="7E29DA91" w:rsidR="00F426D2" w:rsidRDefault="00A03398" w:rsidP="00F426D2">
      <w:pPr>
        <w:pStyle w:val="ListParagraph"/>
        <w:numPr>
          <w:ilvl w:val="0"/>
          <w:numId w:val="1"/>
        </w:numPr>
      </w:pPr>
      <w:r>
        <w:t xml:space="preserve">viewing </w:t>
      </w:r>
      <w:r w:rsidR="00F426D2">
        <w:t>online concerts as the inevitable future of artist–audience connection.</w:t>
      </w:r>
    </w:p>
    <w:p w14:paraId="5A7EB79B" w14:textId="77777777" w:rsidR="00F426D2" w:rsidRDefault="00F426D2" w:rsidP="00F426D2"/>
    <w:p w14:paraId="0FC64056" w14:textId="5292649F" w:rsidR="00D2123E" w:rsidRDefault="00D2123E" w:rsidP="00F426D2">
      <w:r>
        <w:t xml:space="preserve">These views are strikingly common, and their ubiquity leaves little room for counternarratives. </w:t>
      </w:r>
      <w:r w:rsidR="00455958">
        <w:t>F</w:t>
      </w:r>
      <w:r>
        <w:t xml:space="preserve">ound </w:t>
      </w:r>
      <w:r w:rsidR="00D51275">
        <w:t xml:space="preserve">only </w:t>
      </w:r>
      <w:r>
        <w:t>rarely in journalistic and scholarly writing, but meriting further consideration</w:t>
      </w:r>
      <w:r w:rsidR="00E04013">
        <w:t xml:space="preserve"> in future work</w:t>
      </w:r>
      <w:r>
        <w:t>,</w:t>
      </w:r>
      <w:r w:rsidR="00455958">
        <w:t xml:space="preserve"> are ideas</w:t>
      </w:r>
      <w:r>
        <w:t xml:space="preserve"> </w:t>
      </w:r>
      <w:r w:rsidR="00D51275">
        <w:t>concern</w:t>
      </w:r>
      <w:r w:rsidR="00455958">
        <w:t>ing</w:t>
      </w:r>
      <w:r w:rsidR="00D51275">
        <w:t>:</w:t>
      </w:r>
    </w:p>
    <w:p w14:paraId="42CD9DEB" w14:textId="77777777" w:rsidR="00D2123E" w:rsidRDefault="00D2123E" w:rsidP="00F426D2"/>
    <w:p w14:paraId="1D7A56E0" w14:textId="792C575E" w:rsidR="00446E20" w:rsidRDefault="00446E20" w:rsidP="00F24CDB">
      <w:pPr>
        <w:pStyle w:val="ListParagraph"/>
        <w:numPr>
          <w:ilvl w:val="0"/>
          <w:numId w:val="1"/>
        </w:numPr>
      </w:pPr>
      <w:r>
        <w:t xml:space="preserve">various </w:t>
      </w:r>
      <w:r w:rsidR="003D1C43">
        <w:t xml:space="preserve">uniquely </w:t>
      </w:r>
      <w:r>
        <w:t xml:space="preserve">enjoyable </w:t>
      </w:r>
      <w:r w:rsidR="00F24CDB">
        <w:t xml:space="preserve">audiovisual and social </w:t>
      </w:r>
      <w:r>
        <w:t xml:space="preserve">aspects </w:t>
      </w:r>
      <w:r w:rsidR="00F24CDB">
        <w:t xml:space="preserve">of </w:t>
      </w:r>
      <w:r w:rsidR="00C71517">
        <w:t xml:space="preserve">live </w:t>
      </w:r>
      <w:r>
        <w:t xml:space="preserve">music </w:t>
      </w:r>
      <w:proofErr w:type="gramStart"/>
      <w:r>
        <w:t>online;</w:t>
      </w:r>
      <w:proofErr w:type="gramEnd"/>
    </w:p>
    <w:p w14:paraId="49AB9A65" w14:textId="4ABDA8EE" w:rsidR="00F426D2" w:rsidRDefault="00F426D2" w:rsidP="00F426D2">
      <w:pPr>
        <w:pStyle w:val="ListParagraph"/>
        <w:numPr>
          <w:ilvl w:val="0"/>
          <w:numId w:val="1"/>
        </w:numPr>
      </w:pPr>
      <w:r>
        <w:t>the actual experiences of artists, audiences, and organisers</w:t>
      </w:r>
      <w:r w:rsidR="00C43319">
        <w:t xml:space="preserve"> of online concerts</w:t>
      </w:r>
      <w:r>
        <w:t>;</w:t>
      </w:r>
      <w:r w:rsidR="00C43319">
        <w:t xml:space="preserve"> and</w:t>
      </w:r>
    </w:p>
    <w:p w14:paraId="574EE8D6" w14:textId="5BB3C235" w:rsidR="00F426D2" w:rsidRDefault="00F426D2" w:rsidP="00F426D2">
      <w:pPr>
        <w:pStyle w:val="ListParagraph"/>
        <w:numPr>
          <w:ilvl w:val="0"/>
          <w:numId w:val="1"/>
        </w:numPr>
      </w:pPr>
      <w:r>
        <w:t xml:space="preserve">potential accessibility </w:t>
      </w:r>
      <w:r w:rsidR="00737DAB">
        <w:t xml:space="preserve">and sustainability </w:t>
      </w:r>
      <w:r w:rsidR="009A7D6C">
        <w:t xml:space="preserve">benefits </w:t>
      </w:r>
      <w:r>
        <w:t xml:space="preserve">of online concerts, </w:t>
      </w:r>
      <w:r w:rsidR="005E676E">
        <w:t xml:space="preserve">particularly thinking about </w:t>
      </w:r>
      <w:r>
        <w:t xml:space="preserve">who </w:t>
      </w:r>
      <w:r w:rsidR="009A7D6C">
        <w:t>they may serve</w:t>
      </w:r>
      <w:r>
        <w:t>.</w:t>
      </w:r>
    </w:p>
    <w:p w14:paraId="7277ED70" w14:textId="77777777" w:rsidR="004F6738" w:rsidRDefault="004F6738" w:rsidP="00F426D2"/>
    <w:p w14:paraId="1E3F49EC" w14:textId="4345804E" w:rsidR="00765057" w:rsidRDefault="00802447" w:rsidP="00F426D2">
      <w:r>
        <w:t xml:space="preserve">Although the dominant themes (and much more rarely the counterthemes) are often combined in </w:t>
      </w:r>
      <w:r w:rsidR="00C8562C">
        <w:t>practice</w:t>
      </w:r>
      <w:r>
        <w:t>, I address them individually below.</w:t>
      </w:r>
      <w:r w:rsidR="000A3A7B">
        <w:t xml:space="preserve"> I </w:t>
      </w:r>
      <w:r w:rsidR="00250FDB">
        <w:t>call these themes</w:t>
      </w:r>
      <w:r w:rsidR="000A3A7B">
        <w:t xml:space="preserve"> imaginaries, drawing on work </w:t>
      </w:r>
      <w:r w:rsidR="00250FDB">
        <w:t xml:space="preserve">on </w:t>
      </w:r>
      <w:r w:rsidR="00765057">
        <w:t>digital media</w:t>
      </w:r>
      <w:r w:rsidR="00250FDB">
        <w:t xml:space="preserve"> platforms interested in ‘</w:t>
      </w:r>
      <w:r w:rsidR="000A3A7B" w:rsidRPr="000A3A7B">
        <w:t>the ways in which social actors understand, envision, and orient themselves toward a particular phenomenon</w:t>
      </w:r>
      <w:r w:rsidR="00250FDB">
        <w:t xml:space="preserve">’ </w:t>
      </w:r>
      <w:r w:rsidR="002F0553">
        <w:fldChar w:fldCharType="begin"/>
      </w:r>
      <w:r w:rsidR="00912509">
        <w:instrText xml:space="preserve"> ADDIN ZOTERO_ITEM CSL_CITATION {"citationID":"xOdeM0gg","properties":{"unsorted":false,"formattedCitation":"(van Es and Poell, 2020: 3)","plainCitation":"(van Es and Poell, 2020: 3)","noteIndex":0},"citationItems":[{"id":136,"uris":["http://zotero.org/users/3635637/items/F3QNT58I"],"itemData":{"id":136,"type":"article-journal","abstract":"Over the past decade, public service media (PSM) have increasingly distributed content through digital platforms, most prominently YouTube, Facebook, Twitter, and Instagram. This article explores how this process of platformization, the integration of digital platforms in PSM, affects the public service remit of promoting key public values, such as universality, independence, and diversity. Specifically, it interrogates how Dutch PSM imagine platforms and their users, as well as how these imaginaries affect online public service strategies. The starting point is the notion of platform imaginaries: the ways in which social actors understand and organize their activities in relation to platform algorithms, interfaces, data infrastructures, moderation procedures, business models, user practices, and audiences. The analysis of these imaginaries builds on key public service policy documents and 15 interviews with employees from the NPO (Nederlandse Publieke Omroep; the governing body), the broadcasting associations, SKO (audience measurement service), and the Ministry of Education, Culture and Science. Our analysis of these materials shows that the online strategies of Dutch PSM are guided by three imaginations of platforms as (a) intermediaries that function on the basis of specific “laws,” (b) places where new audiences reside, and (c) powerful corporations that largely operate beyond the national sphere of influence. These platform imaginaries consist of a complex of interrelated observations, arguments, ideas, and practices, which are generally accepted and partly contested. The main bone of contention is how platform audiences should be seen. It has been difficult to reconcile competing ideas about audiences and, consequently, about the role of PSM in a platform environment, as broadcasters and policy makers lack the necessary (aggregate) data to determine how the media landscape is exactly changing and what the best public service response is. The conclusion of the article proposes a number of steps to resolve this deadlock.","container-title":"Social Media + Society","DOI":"10.1177/2056305120933289","ISSN":"2056-3051","issue":"2","language":"EN","note":"publisher: SAGE Publications Ltd","page":"2056305120933289","source":"SAGE Journals","title":"Platform Imaginaries and Dutch Public Service Media","volume":"6","author":[{"family":"Es","given":"Karin","non-dropping-particle":"van"},{"family":"Poell","given":"Thomas"}],"issued":{"date-parts":[["2020",4,1]]}},"locator":"3","label":"page"}],"schema":"https://github.com/citation-style-language/schema/raw/master/csl-citation.json"} </w:instrText>
      </w:r>
      <w:r w:rsidR="002F0553">
        <w:fldChar w:fldCharType="separate"/>
      </w:r>
      <w:r w:rsidR="002F0553">
        <w:rPr>
          <w:noProof/>
        </w:rPr>
        <w:t>(van Es and Poell, 2020: 3)</w:t>
      </w:r>
      <w:r w:rsidR="002F0553">
        <w:fldChar w:fldCharType="end"/>
      </w:r>
      <w:r w:rsidR="002F0553">
        <w:t xml:space="preserve">. </w:t>
      </w:r>
      <w:r w:rsidR="00B97B1A">
        <w:t xml:space="preserve">It is a helpful term in </w:t>
      </w:r>
      <w:r w:rsidR="00C35DCC">
        <w:t xml:space="preserve">this case, where commentary almost always </w:t>
      </w:r>
      <w:r w:rsidR="00C6147B">
        <w:t xml:space="preserve">examines </w:t>
      </w:r>
      <w:r w:rsidR="00C35DCC">
        <w:t xml:space="preserve">online concerts </w:t>
      </w:r>
      <w:r w:rsidR="00C6147B">
        <w:t xml:space="preserve">in </w:t>
      </w:r>
      <w:r w:rsidR="00C35DCC">
        <w:t>comparison to</w:t>
      </w:r>
      <w:r w:rsidR="007E4147">
        <w:t xml:space="preserve"> far more established,</w:t>
      </w:r>
      <w:r w:rsidR="00C35DCC">
        <w:t xml:space="preserve"> in-person </w:t>
      </w:r>
      <w:r w:rsidR="00D46891">
        <w:t>performance practices</w:t>
      </w:r>
      <w:r w:rsidR="000F1959">
        <w:t xml:space="preserve">. </w:t>
      </w:r>
      <w:r w:rsidR="000F1959">
        <w:rPr>
          <w:highlight w:val="yellow"/>
        </w:rPr>
        <w:t>In other words, this</w:t>
      </w:r>
      <w:r w:rsidR="000F1959" w:rsidRPr="000F1959">
        <w:rPr>
          <w:highlight w:val="yellow"/>
        </w:rPr>
        <w:t xml:space="preserve"> framing provides important connective tissue between what concert attendees expect to experience and what they </w:t>
      </w:r>
      <w:proofErr w:type="gramStart"/>
      <w:r w:rsidR="000F1959" w:rsidRPr="000F1959">
        <w:rPr>
          <w:highlight w:val="yellow"/>
        </w:rPr>
        <w:t>actually experience</w:t>
      </w:r>
      <w:proofErr w:type="gramEnd"/>
      <w:r w:rsidR="000F1959" w:rsidRPr="000F1959">
        <w:rPr>
          <w:highlight w:val="yellow"/>
        </w:rPr>
        <w:t xml:space="preserve"> as live music becomes mediated by online platforms.</w:t>
      </w:r>
      <w:r w:rsidR="000F1959">
        <w:t xml:space="preserve"> </w:t>
      </w:r>
      <w:r w:rsidR="000D0849">
        <w:t xml:space="preserve">Further, much of the commentary about online music </w:t>
      </w:r>
      <w:r w:rsidR="00806DAE">
        <w:t>events</w:t>
      </w:r>
      <w:r w:rsidR="000D0849">
        <w:t xml:space="preserve"> </w:t>
      </w:r>
      <w:r w:rsidR="00806DAE">
        <w:t>rel</w:t>
      </w:r>
      <w:r w:rsidR="004E3946">
        <w:t>ies</w:t>
      </w:r>
      <w:r w:rsidR="00806DAE">
        <w:t xml:space="preserve"> </w:t>
      </w:r>
      <w:r w:rsidR="00637216">
        <w:t xml:space="preserve">on </w:t>
      </w:r>
      <w:r w:rsidR="000D0849">
        <w:t xml:space="preserve">ideas of </w:t>
      </w:r>
      <w:r w:rsidR="00514200">
        <w:t xml:space="preserve">technology and </w:t>
      </w:r>
      <w:r w:rsidR="000D0849">
        <w:t>temporality—</w:t>
      </w:r>
      <w:r w:rsidR="00053658">
        <w:t xml:space="preserve">the technical </w:t>
      </w:r>
      <w:r w:rsidR="00497014">
        <w:t>capacities</w:t>
      </w:r>
      <w:r w:rsidR="00053658">
        <w:t xml:space="preserve"> of </w:t>
      </w:r>
      <w:r w:rsidR="000D0849">
        <w:t xml:space="preserve">online concerts </w:t>
      </w:r>
      <w:r w:rsidR="00053658">
        <w:t>at earlier stages of development</w:t>
      </w:r>
      <w:r w:rsidR="000D0849">
        <w:t xml:space="preserve">, </w:t>
      </w:r>
      <w:r w:rsidR="00163EED">
        <w:t>their future potential</w:t>
      </w:r>
      <w:r w:rsidR="00053658">
        <w:t>, and so on</w:t>
      </w:r>
      <w:r w:rsidR="000D0849">
        <w:t xml:space="preserve">—warranting consideration of distinctly </w:t>
      </w:r>
      <w:r w:rsidR="000D0849" w:rsidRPr="000D0849">
        <w:rPr>
          <w:i/>
          <w:iCs/>
        </w:rPr>
        <w:t>sociotechnical</w:t>
      </w:r>
      <w:r w:rsidR="000D0849">
        <w:t xml:space="preserve"> imaginaries</w:t>
      </w:r>
      <w:r w:rsidR="00053658">
        <w:t xml:space="preserve"> </w:t>
      </w:r>
      <w:r w:rsidR="00053658">
        <w:fldChar w:fldCharType="begin"/>
      </w:r>
      <w:r w:rsidR="00912509">
        <w:instrText xml:space="preserve"> ADDIN ZOTERO_ITEM CSL_CITATION {"citationID":"U9s49Yyn","properties":{"unsorted":false,"formattedCitation":"(Mager and Katzenbach, 2021)","plainCitation":"(Mager and Katzenbach, 2021)","noteIndex":0},"citationItems":[{"id":123,"uris":["http://zotero.org/users/3635637/items/CJRSSH4H"],"itemData":{"id":123,"type":"article-journal","abstract":"Visions of the future are omnipresent in current debates about the digital transformation. This introductory article and the full special issue are concerned with the function, power, and performativity of future visions and how they relate to the making and governing of digital technology. Revisiting existing concepts, we particularly discuss and advance the concept of sociotechnical imaginaries. In difference to ephemeral visions and partisan ideas, imaginaries are collectively held and institutionally stabilized. Nonetheless, we hold that they are multiple, contested, and commodified rather than monolithic, linear visions of future trajectories enacted by state actors. Introducing and summarizing the articles of the special issue, we conclude that imaginaries are increasingly dominated by technology companies that not only take over the imaginative power of shaping future society, but also partly absorb public institutions’ ability to govern these very futures with their rhetoric, technologies, and business models.","container-title":"New Media &amp; Society","DOI":"10.1177/1461444820929321","ISSN":"1461-4448","issue":"2","language":"EN","note":"publisher: SAGE Publications","page":"223-236","source":"SAGE Journals","title":"Future imaginaries in the making and governing of digital technology: Multiple, contested, commodified","title-short":"Future imaginaries in the making and governing of digital technology","volume":"23","author":[{"family":"Mager","given":"Astrid"},{"family":"Katzenbach","given":"Christian"}],"issued":{"date-parts":[["2021",2,1]]}}}],"schema":"https://github.com/citation-style-language/schema/raw/master/csl-citation.json"} </w:instrText>
      </w:r>
      <w:r w:rsidR="00053658">
        <w:fldChar w:fldCharType="separate"/>
      </w:r>
      <w:r w:rsidR="00053658">
        <w:rPr>
          <w:noProof/>
        </w:rPr>
        <w:t>(Mager and Katzenbach, 2021)</w:t>
      </w:r>
      <w:r w:rsidR="00053658">
        <w:fldChar w:fldCharType="end"/>
      </w:r>
      <w:r w:rsidR="000D0849">
        <w:t>.</w:t>
      </w:r>
      <w:r w:rsidR="00863AF7">
        <w:t xml:space="preserve"> </w:t>
      </w:r>
      <w:r w:rsidR="00912509" w:rsidRPr="00532A43">
        <w:rPr>
          <w:highlight w:val="yellow"/>
        </w:rPr>
        <w:t xml:space="preserve">This study draws influence from previous work on the sociotechnical dimensions of music platforms, especially </w:t>
      </w:r>
      <w:proofErr w:type="spellStart"/>
      <w:r w:rsidR="00912509" w:rsidRPr="00532A43">
        <w:rPr>
          <w:highlight w:val="yellow"/>
        </w:rPr>
        <w:t>Muchitsch</w:t>
      </w:r>
      <w:proofErr w:type="spellEnd"/>
      <w:r w:rsidR="00912509" w:rsidRPr="00532A43">
        <w:rPr>
          <w:highlight w:val="yellow"/>
        </w:rPr>
        <w:t xml:space="preserve"> et al. </w:t>
      </w:r>
      <w:r w:rsidR="00912509" w:rsidRPr="00532A43">
        <w:rPr>
          <w:highlight w:val="yellow"/>
        </w:rPr>
        <w:fldChar w:fldCharType="begin"/>
      </w:r>
      <w:r w:rsidR="008E0AB1">
        <w:rPr>
          <w:highlight w:val="yellow"/>
        </w:rPr>
        <w:instrText xml:space="preserve"> ADDIN ZOTERO_ITEM CSL_CITATION {"citationID":"NgXgOUMw","properties":{"formattedCitation":"(Muchitsch et al., 2025)","plainCitation":"(Muchitsch et al., 2025)","dontUpdate":true,"noteIndex":0},"citationItems":[{"id":7770,"uris":["http://zotero.org/users/3635637/items/KC5IRY9I"],"itemData":{"id":7770,"type":"article-journal","abstract":"This article investigates independent musicians’ engagement with music streaming services, social media, and other algorithmic technologies in a music industry increasingly structured around digital media platforms. Based on nine interviews with experimental musicians from the UK, Portugal, and Sweden, the article introduces “music platform imaginary” as a term for analyzing how independent artists position their working practices and artistic values in relation to digital music and media platforms. It critically examines the assumption that the platform age stifles alternative modes of production by forcing independent artists to adapt to the sociotechnical logics of algorithmic systems. The findings show that these independent creators strategically engage with platforms including Bandcamp, Spotify, and Instagram in the distribution and promotion of their work. At the same time, artists frequently regard the technological and economic logics of platforms—and the literacies they draw on in navigating these logics—critically, and as conflicting with their professional values. Artists’ experiences of change within a volatile digital media landscape further highlight this ambivalence. Nostalgic depictions of early twenty-first-century online music cultures and technologies are used to convey criticisms of the centralized corporate logics associated with the platform age. Theorizing artists’ experiences of different platforms, the article discusses democratization, visibility, algorithms, and fatigue as four music platform imaginaries that underpin their navigation of the platform system. The ambivalence towards platformed music culture that frames these imaginaries highlights a need for further research on artistic practices and value systems that exist alongside, and at times fully disconnected from, the platform economy.","container-title":"Journal of Popular Music Studies","DOI":"10.1525/jpms.2025.37.4.19","issue":"4","journalAbbreviation":"Journal of Popular Music Studies","language":"en","note":"publisher: University of California Press","page":"19-41","source":"online.ucpress.edu","title":"Swimming Upstream? Independent Musicians and Music Platform Imaginaries","title-short":"Swimming Upstream?","volume":"37","author":[{"family":"Muchitsch","given":"Veronika"},{"family":"Moura","given":"Luiz Alberto"},{"family":"Perevedentseva","given":"Maria"}],"issued":{"date-parts":[["2025",12,1]]}}}],"schema":"https://github.com/citation-style-language/schema/raw/master/csl-citation.json"} </w:instrText>
      </w:r>
      <w:r w:rsidR="00912509" w:rsidRPr="00532A43">
        <w:rPr>
          <w:highlight w:val="yellow"/>
        </w:rPr>
        <w:fldChar w:fldCharType="separate"/>
      </w:r>
      <w:r w:rsidR="00912509" w:rsidRPr="00532A43">
        <w:rPr>
          <w:noProof/>
          <w:highlight w:val="yellow"/>
        </w:rPr>
        <w:t>(2025)</w:t>
      </w:r>
      <w:r w:rsidR="00912509" w:rsidRPr="00532A43">
        <w:rPr>
          <w:highlight w:val="yellow"/>
        </w:rPr>
        <w:fldChar w:fldCharType="end"/>
      </w:r>
      <w:r w:rsidR="00912509" w:rsidRPr="00532A43">
        <w:rPr>
          <w:highlight w:val="yellow"/>
        </w:rPr>
        <w:t xml:space="preserve"> on musicians’ experiences of streaming and social media platforms.</w:t>
      </w:r>
      <w:r w:rsidR="00532A43">
        <w:t xml:space="preserve"> </w:t>
      </w:r>
      <w:r w:rsidR="00907375">
        <w:t xml:space="preserve">Relatedly, my </w:t>
      </w:r>
      <w:r w:rsidR="007F2ED2">
        <w:t>use</w:t>
      </w:r>
      <w:r w:rsidR="00C35DCC">
        <w:t xml:space="preserve"> of the term </w:t>
      </w:r>
      <w:r w:rsidR="00F71BE2">
        <w:t xml:space="preserve">live music imaginaries </w:t>
      </w:r>
      <w:r w:rsidR="00C72C62">
        <w:t xml:space="preserve">attempts to </w:t>
      </w:r>
      <w:r w:rsidR="00C35DCC">
        <w:t xml:space="preserve">capture </w:t>
      </w:r>
      <w:r w:rsidR="00B97B1A">
        <w:t xml:space="preserve">the </w:t>
      </w:r>
      <w:r w:rsidR="00BC7101">
        <w:t xml:space="preserve">depth and </w:t>
      </w:r>
      <w:r w:rsidR="00B97B1A">
        <w:t xml:space="preserve">breadth of how stakeholders </w:t>
      </w:r>
      <w:r w:rsidR="00765057">
        <w:t>understand, experience, and value online concerts</w:t>
      </w:r>
      <w:r w:rsidR="00181E88">
        <w:t>, and articulate beliefs about them in writing.</w:t>
      </w:r>
    </w:p>
    <w:p w14:paraId="797EBE24" w14:textId="77777777" w:rsidR="00802447" w:rsidRDefault="00802447" w:rsidP="00085CED"/>
    <w:p w14:paraId="641D5FDF" w14:textId="72EC4514" w:rsidR="00802447" w:rsidRDefault="00D63D04" w:rsidP="00D63D04">
      <w:pPr>
        <w:pStyle w:val="Heading1"/>
      </w:pPr>
      <w:r>
        <w:t xml:space="preserve">Online concerts </w:t>
      </w:r>
      <w:r w:rsidR="00D725C2">
        <w:t>as</w:t>
      </w:r>
      <w:r>
        <w:t xml:space="preserve"> a </w:t>
      </w:r>
      <w:r w:rsidR="00334C17">
        <w:t>short-term</w:t>
      </w:r>
      <w:r>
        <w:t xml:space="preserve"> </w:t>
      </w:r>
      <w:r w:rsidR="00334C17">
        <w:t>substitute</w:t>
      </w:r>
      <w:r>
        <w:t xml:space="preserve"> for live music during COVID-19</w:t>
      </w:r>
    </w:p>
    <w:p w14:paraId="340D265B" w14:textId="49DE9069" w:rsidR="00F426D2" w:rsidRDefault="00F426D2" w:rsidP="00085CED"/>
    <w:p w14:paraId="3055D6FF" w14:textId="06B933D0" w:rsidR="00334C17" w:rsidRDefault="00D63D04" w:rsidP="00085CED">
      <w:r>
        <w:t>Restrictions on in-person live music events due to COVID-19</w:t>
      </w:r>
      <w:r w:rsidR="00E46435">
        <w:t xml:space="preserve"> </w:t>
      </w:r>
      <w:r>
        <w:t>health and safety regulations inspired a range of online performance</w:t>
      </w:r>
      <w:r w:rsidR="008444B4">
        <w:t xml:space="preserve"> practices</w:t>
      </w:r>
      <w:r>
        <w:t>.</w:t>
      </w:r>
      <w:r w:rsidR="00B71B3C">
        <w:t xml:space="preserve"> There is a conventional history </w:t>
      </w:r>
      <w:r w:rsidR="006442DC">
        <w:t xml:space="preserve">of </w:t>
      </w:r>
      <w:r w:rsidR="00810342">
        <w:t xml:space="preserve">performance in </w:t>
      </w:r>
      <w:r w:rsidR="00B71B3C">
        <w:t xml:space="preserve">2020 and 2021 told in music industry journalism: first, </w:t>
      </w:r>
      <w:r w:rsidR="002309C1">
        <w:t>musicians</w:t>
      </w:r>
      <w:r w:rsidR="000279EF">
        <w:t xml:space="preserve"> took to social media </w:t>
      </w:r>
      <w:r w:rsidR="002D252C">
        <w:t xml:space="preserve">in droves </w:t>
      </w:r>
      <w:r w:rsidR="000279EF">
        <w:t xml:space="preserve">with </w:t>
      </w:r>
      <w:r w:rsidR="009A5417">
        <w:t xml:space="preserve">impromptu, </w:t>
      </w:r>
      <w:r w:rsidR="000279EF">
        <w:t>amateurish</w:t>
      </w:r>
      <w:r w:rsidR="00922A17">
        <w:t>,</w:t>
      </w:r>
      <w:r w:rsidR="000279EF">
        <w:t xml:space="preserve"> </w:t>
      </w:r>
      <w:r w:rsidR="009A5417">
        <w:t xml:space="preserve">at-home </w:t>
      </w:r>
      <w:r w:rsidR="005724A7">
        <w:t>livestreams</w:t>
      </w:r>
      <w:r w:rsidR="000279EF">
        <w:t xml:space="preserve">; </w:t>
      </w:r>
      <w:r w:rsidR="009A5417">
        <w:t>next,</w:t>
      </w:r>
      <w:r w:rsidR="000279EF">
        <w:t xml:space="preserve"> </w:t>
      </w:r>
      <w:r w:rsidR="000279EF" w:rsidRPr="002B36A8">
        <w:rPr>
          <w:highlight w:val="green"/>
        </w:rPr>
        <w:t xml:space="preserve">rescheduled </w:t>
      </w:r>
      <w:r w:rsidR="00C76ECC" w:rsidRPr="002B36A8">
        <w:rPr>
          <w:highlight w:val="green"/>
        </w:rPr>
        <w:t xml:space="preserve">shows </w:t>
      </w:r>
      <w:r w:rsidR="000279EF" w:rsidRPr="002B36A8">
        <w:rPr>
          <w:highlight w:val="green"/>
        </w:rPr>
        <w:t>led to performances</w:t>
      </w:r>
      <w:r w:rsidR="000279EF">
        <w:t xml:space="preserve"> </w:t>
      </w:r>
      <w:r w:rsidR="005724A7">
        <w:t>broadcast from</w:t>
      </w:r>
      <w:r w:rsidR="000279EF">
        <w:t xml:space="preserve"> empty venues</w:t>
      </w:r>
      <w:r w:rsidR="00647F95">
        <w:t>, studios,</w:t>
      </w:r>
      <w:r w:rsidR="000279EF">
        <w:t xml:space="preserve"> or soundstages; later, artists developed </w:t>
      </w:r>
      <w:r w:rsidR="000279EF" w:rsidRPr="00D31B37">
        <w:rPr>
          <w:highlight w:val="green"/>
        </w:rPr>
        <w:t xml:space="preserve">sophisticated </w:t>
      </w:r>
      <w:r w:rsidR="009A5417" w:rsidRPr="00D31B37">
        <w:rPr>
          <w:highlight w:val="green"/>
        </w:rPr>
        <w:t>pay-per-view</w:t>
      </w:r>
      <w:r w:rsidR="009A5417">
        <w:t xml:space="preserve"> online concert experiences</w:t>
      </w:r>
      <w:r w:rsidR="006B4970">
        <w:t>.</w:t>
      </w:r>
      <w:r w:rsidR="002309C1">
        <w:t xml:space="preserve"> </w:t>
      </w:r>
      <w:r w:rsidR="00FB0C0A" w:rsidRPr="00910EE3">
        <w:rPr>
          <w:highlight w:val="green"/>
        </w:rPr>
        <w:t>F</w:t>
      </w:r>
      <w:r w:rsidR="004B075A" w:rsidRPr="00910EE3">
        <w:rPr>
          <w:highlight w:val="green"/>
        </w:rPr>
        <w:t>inally</w:t>
      </w:r>
      <w:r w:rsidR="004B075A">
        <w:t xml:space="preserve">, </w:t>
      </w:r>
      <w:r w:rsidR="00334C17">
        <w:t xml:space="preserve">writers </w:t>
      </w:r>
      <w:r w:rsidR="00E46D7A">
        <w:t xml:space="preserve">hopefully </w:t>
      </w:r>
      <w:r w:rsidR="00334C17">
        <w:t>looked ahead</w:t>
      </w:r>
      <w:r w:rsidR="00E46D7A">
        <w:t xml:space="preserve"> ‘for the sector to return to “normal”’ </w:t>
      </w:r>
      <w:r w:rsidR="00E46D7A">
        <w:fldChar w:fldCharType="begin"/>
      </w:r>
      <w:r w:rsidR="00912509">
        <w:instrText xml:space="preserve"> ADDIN ZOTERO_ITEM CSL_CITATION {"citationID":"PEk1JK66","properties":{"unsorted":false,"formattedCitation":"(Mulligan, 2020)","plainCitation":"(Mulligan, 2020)","noteIndex":0},"citationItems":[{"id":11,"uris":["http://zotero.org/users/3635637/items/ZN4VU8SI"],"itemData":{"id":11,"type":"post-weblog","abstract":"2020 will go down as a rough year for many artists, largely because of the income they lost when live ground to a halt. Unfortunately, the live music sector is still going to be disrupted in 2021 a…","container-title":"Music Industry Blog","language":"en","title":"Who will own the virtual concert space?","URL":"https://musicindustryblog.wordpress.com/2020/08/28/who-will-own-the-virtual-concert-space/","author":[{"family":"Mulligan","given":"Mark"}],"accessed":{"date-parts":[["2025",7,31]]},"issued":{"date-parts":[["2020",8,28]]}}}],"schema":"https://github.com/citation-style-language/schema/raw/master/csl-citation.json"} </w:instrText>
      </w:r>
      <w:r w:rsidR="00E46D7A">
        <w:fldChar w:fldCharType="separate"/>
      </w:r>
      <w:r w:rsidR="00E46D7A">
        <w:rPr>
          <w:noProof/>
        </w:rPr>
        <w:t>(Mulligan, 2020)</w:t>
      </w:r>
      <w:r w:rsidR="00E46D7A">
        <w:fldChar w:fldCharType="end"/>
      </w:r>
      <w:r w:rsidR="00E46D7A">
        <w:t>.</w:t>
      </w:r>
      <w:r w:rsidR="002B0A26">
        <w:t xml:space="preserve"> </w:t>
      </w:r>
      <w:r w:rsidR="00334C17">
        <w:t>In this narrative context, three subthemes emerge, worth attention in turn: online concerts as a reaction</w:t>
      </w:r>
      <w:r w:rsidR="00D45A9B">
        <w:t xml:space="preserve"> to COVID-19, cultural survival and </w:t>
      </w:r>
      <w:r w:rsidR="00D45A9B" w:rsidRPr="00207AE2">
        <w:rPr>
          <w:highlight w:val="green"/>
        </w:rPr>
        <w:t>solidarity</w:t>
      </w:r>
      <w:r w:rsidR="00D45A9B">
        <w:t>, and artist precarity.</w:t>
      </w:r>
    </w:p>
    <w:p w14:paraId="790A03A9" w14:textId="77777777" w:rsidR="00D45A9B" w:rsidRDefault="00D45A9B" w:rsidP="00085CED"/>
    <w:p w14:paraId="6715622B" w14:textId="28A2D036" w:rsidR="003B5262" w:rsidRDefault="000640B5" w:rsidP="00C56BAB">
      <w:r>
        <w:t xml:space="preserve">In March and April of 2020, there was particularly widespread reportage which viewed livestreaming </w:t>
      </w:r>
      <w:r w:rsidR="008837B0" w:rsidRPr="008837B0">
        <w:rPr>
          <w:highlight w:val="green"/>
        </w:rPr>
        <w:t>as a</w:t>
      </w:r>
      <w:r w:rsidR="008837B0">
        <w:t xml:space="preserve"> </w:t>
      </w:r>
      <w:r>
        <w:t>brand</w:t>
      </w:r>
      <w:r w:rsidR="008837B0">
        <w:t>-</w:t>
      </w:r>
      <w:r>
        <w:t xml:space="preserve">new phenomenon, one emerging purely </w:t>
      </w:r>
      <w:r w:rsidR="00AF01CA" w:rsidRPr="00AF01CA">
        <w:rPr>
          <w:highlight w:val="green"/>
        </w:rPr>
        <w:t xml:space="preserve">in </w:t>
      </w:r>
      <w:r w:rsidR="00D45A9B" w:rsidRPr="00AF01CA">
        <w:rPr>
          <w:highlight w:val="green"/>
        </w:rPr>
        <w:t>response</w:t>
      </w:r>
      <w:r w:rsidR="00D45A9B">
        <w:t xml:space="preserve"> to the pause on in-person events. </w:t>
      </w:r>
      <w:r w:rsidR="00434F44">
        <w:t xml:space="preserve">Presenting this </w:t>
      </w:r>
      <w:r w:rsidR="00D852FA" w:rsidRPr="00D852FA">
        <w:rPr>
          <w:highlight w:val="green"/>
        </w:rPr>
        <w:t xml:space="preserve">idea </w:t>
      </w:r>
      <w:r w:rsidR="006E7427" w:rsidRPr="00D852FA">
        <w:rPr>
          <w:highlight w:val="green"/>
        </w:rPr>
        <w:t>neutrally</w:t>
      </w:r>
      <w:r w:rsidR="006E7427">
        <w:t xml:space="preserve"> in </w:t>
      </w:r>
      <w:r w:rsidR="00A04198">
        <w:rPr>
          <w:i/>
          <w:iCs/>
        </w:rPr>
        <w:t>t</w:t>
      </w:r>
      <w:r w:rsidR="006E7427" w:rsidRPr="00DA7AC6">
        <w:rPr>
          <w:i/>
          <w:iCs/>
        </w:rPr>
        <w:t>he Guardian</w:t>
      </w:r>
      <w:r w:rsidR="006E7427">
        <w:t xml:space="preserve">, Imogen </w:t>
      </w:r>
      <w:r w:rsidR="006E7427">
        <w:fldChar w:fldCharType="begin"/>
      </w:r>
      <w:r w:rsidR="00912509">
        <w:instrText xml:space="preserve"> ADDIN ZOTERO_ITEM CSL_CITATION {"citationID":"KwPY1xS7","properties":{"unsorted":false,"formattedCitation":"(Tilden, 2020)","plainCitation":"(Tilden, 2020)","dontUpdate":true,"noteIndex":0},"citationItems":[{"id":179,"uris":["http://zotero.org/users/3635637/items/PYLB6PH4"],"itemData":{"id":179,"type":"article-newspaper","abstract":"With concert halls and opera houses closed, organisations and musicians across the world are livestreaming concerts and opening up their digital archives","container-title":"The Guardian","ISSN":"0261-3077","language":"en-GB","section":"Music","source":"The Guardian","title":"Lockdown listening: classical music and opera to stream at home","title-short":"Lockdown listening","URL":"https://www.theguardian.com/music/2020/mar/16/classical-music-opera-livestream-at-home-coronavirus","author":[{"family":"Tilden","given":"Imogen"}],"accessed":{"date-parts":[["2025",7,31]]},"issued":{"date-parts":[["2020",7,29]]}}}],"schema":"https://github.com/citation-style-language/schema/raw/master/csl-citation.json"} </w:instrText>
      </w:r>
      <w:r w:rsidR="006E7427">
        <w:fldChar w:fldCharType="separate"/>
      </w:r>
      <w:r w:rsidR="006E7427">
        <w:rPr>
          <w:noProof/>
        </w:rPr>
        <w:t xml:space="preserve">Tilden </w:t>
      </w:r>
      <w:r w:rsidR="006E7427">
        <w:rPr>
          <w:noProof/>
        </w:rPr>
        <w:lastRenderedPageBreak/>
        <w:t>(2020)</w:t>
      </w:r>
      <w:r w:rsidR="006E7427">
        <w:fldChar w:fldCharType="end"/>
      </w:r>
      <w:r w:rsidR="006E7427">
        <w:t xml:space="preserve"> writes that ‘w</w:t>
      </w:r>
      <w:r w:rsidR="006E7427" w:rsidRPr="00FF77F1">
        <w:t>ith concert halls and opera houses closed, organisations and musicians across the world are livestreaming concerts</w:t>
      </w:r>
      <w:r w:rsidR="006E7427">
        <w:t xml:space="preserve">’. </w:t>
      </w:r>
      <w:r w:rsidR="0040203F">
        <w:t>Others evoke ideas of replacement</w:t>
      </w:r>
      <w:r w:rsidR="00B75312">
        <w:t xml:space="preserve">, </w:t>
      </w:r>
      <w:r w:rsidR="00F3090F" w:rsidRPr="00F3090F">
        <w:rPr>
          <w:highlight w:val="green"/>
        </w:rPr>
        <w:t xml:space="preserve">such </w:t>
      </w:r>
      <w:r w:rsidR="00B75312" w:rsidRPr="00F3090F">
        <w:rPr>
          <w:highlight w:val="green"/>
        </w:rPr>
        <w:t>as</w:t>
      </w:r>
      <w:r w:rsidR="0040203F" w:rsidRPr="00F3090F">
        <w:rPr>
          <w:highlight w:val="green"/>
        </w:rPr>
        <w:t xml:space="preserve"> </w:t>
      </w:r>
      <w:r w:rsidR="00F3090F" w:rsidRPr="00F3090F">
        <w:rPr>
          <w:highlight w:val="green"/>
        </w:rPr>
        <w:t>observing that</w:t>
      </w:r>
      <w:r w:rsidR="00F3090F">
        <w:t xml:space="preserve"> </w:t>
      </w:r>
      <w:r w:rsidR="0040203F" w:rsidRPr="0040203F">
        <w:t>livestreaming</w:t>
      </w:r>
      <w:r w:rsidR="007D743B">
        <w:t xml:space="preserve">—‘“a new genre, a new form of entertainment”’ according to one </w:t>
      </w:r>
      <w:proofErr w:type="spellStart"/>
      <w:r w:rsidR="007D743B">
        <w:t>Bandsintown</w:t>
      </w:r>
      <w:proofErr w:type="spellEnd"/>
      <w:r w:rsidR="007D743B">
        <w:t xml:space="preserve"> executive—‘</w:t>
      </w:r>
      <w:r w:rsidR="0040203F" w:rsidRPr="0040203F">
        <w:t>has taken over in the COVID-induced absence of live music</w:t>
      </w:r>
      <w:r w:rsidR="0040203F">
        <w:t xml:space="preserve">’ </w:t>
      </w:r>
      <w:r w:rsidR="0040203F">
        <w:fldChar w:fldCharType="begin"/>
      </w:r>
      <w:r w:rsidR="00912509">
        <w:instrText xml:space="preserve"> ADDIN ZOTERO_ITEM CSL_CITATION {"citationID":"uQey8NzV","properties":{"unsorted":false,"formattedCitation":"(Millman, 2020)","plainCitation":"(Millman, 2020)","noteIndex":0},"citationItems":[{"id":13,"uris":["http://zotero.org/users/3635637/items/HWMWSJVC"],"itemData":{"id":13,"type":"post-weblog","abstract":"With BTS's record-breaking Bang Bang Con, the K-Pop supergroup has further stirred the pot for how livestreams can make money for artists.","container-title":"Rolling Stone","language":"en-US","title":"BTS Just Proved That Paid Livestreaming Is Here to Stay","URL":"https://www.rollingstone.com/pro/news/bts-paid-livestream-bang-bang-con-1015696/","author":[{"family":"Millman","given":"Ethan"}],"accessed":{"date-parts":[["2025",7,31]]},"issued":{"date-parts":[["2020",6,16]]}}}],"schema":"https://github.com/citation-style-language/schema/raw/master/csl-citation.json"} </w:instrText>
      </w:r>
      <w:r w:rsidR="0040203F">
        <w:fldChar w:fldCharType="separate"/>
      </w:r>
      <w:r w:rsidR="0040203F">
        <w:rPr>
          <w:noProof/>
        </w:rPr>
        <w:t>(Millman, 2020)</w:t>
      </w:r>
      <w:r w:rsidR="0040203F">
        <w:fldChar w:fldCharType="end"/>
      </w:r>
      <w:r w:rsidR="0040203F">
        <w:t xml:space="preserve">. </w:t>
      </w:r>
      <w:r w:rsidR="00C56BAB">
        <w:t xml:space="preserve">Online music experiences are consistently framed as a sudden ‘workaround’ </w:t>
      </w:r>
      <w:r w:rsidR="00C56BAB">
        <w:fldChar w:fldCharType="begin"/>
      </w:r>
      <w:r w:rsidR="00912509">
        <w:instrText xml:space="preserve"> ADDIN ZOTERO_ITEM CSL_CITATION {"citationID":"CD7CQXDX","properties":{"unsorted":false,"formattedCitation":"(Bodegon-Hikino et al., 2021)","plainCitation":"(Bodegon-Hikino et al., 2021)","noteIndex":0},"citationItems":[{"id":42,"uris":["http://zotero.org/users/3635637/items/EQB7ZXKI"],"itemData":{"id":42,"type":"webpage","abstract":"The first few months of lockdown in 2020 introduced us to a world void of live music.\nGig-goers craved for that heart-racing hour of singing and s...","container-title":"Breaking into the new normal: 20 virtual concerts in 2020 | Bandwagon | Music media championing and spotlighting music in Asia.","language":"en","title":"Breaking into the new normal: 20 virtual concerts in 2020","title-short":"Breaking into the new normal","URL":"https://www.bandwagon.asia/articles/virtual-concert-show-dua-lipa-billie-eilish-bts-joji-justin-bieber-nct-sb19-alden-richards-woodz-tesseract-lamb-of-god-linkin-park-tomorrowland-new-normal-pandemic-quarantine-2020","author":[{"family":"Bodegon-Hikino","given":"Kara"},{"family":"Palma","given":"Ginny"},{"family":"Almazan","given":"Isa"},{"family":"Basbas","given":"Franchesca Judine"},{"family":"Lim","given":"Cherrie"}],"accessed":{"date-parts":[["2025",7,31]]},"issued":{"date-parts":[["2021",1,7]]}}}],"schema":"https://github.com/citation-style-language/schema/raw/master/csl-citation.json"} </w:instrText>
      </w:r>
      <w:r w:rsidR="00C56BAB">
        <w:fldChar w:fldCharType="separate"/>
      </w:r>
      <w:r w:rsidR="00C56BAB">
        <w:rPr>
          <w:noProof/>
        </w:rPr>
        <w:t>(Bodegon-Hikino et al., 2021)</w:t>
      </w:r>
      <w:r w:rsidR="00C56BAB">
        <w:fldChar w:fldCharType="end"/>
      </w:r>
      <w:r w:rsidR="00680C84">
        <w:t xml:space="preserve"> to conventional concerts</w:t>
      </w:r>
      <w:r w:rsidR="00C56BAB">
        <w:t>,</w:t>
      </w:r>
      <w:r w:rsidR="00E46D7A">
        <w:t xml:space="preserve"> the pandemic having ‘forced the development of new […] methods to create online music performances’ </w:t>
      </w:r>
      <w:r w:rsidR="00E46D7A">
        <w:fldChar w:fldCharType="begin"/>
      </w:r>
      <w:r w:rsidR="00912509">
        <w:instrText xml:space="preserve"> ADDIN ZOTERO_ITEM CSL_CITATION {"citationID":"aNOBXJ8U","properties":{"unsorted":false,"formattedCitation":"(Bratus et al., 2022: 178)","plainCitation":"(Bratus et al., 2022: 178)","noteIndex":0},"citationItems":[{"id":3477,"uris":["http://zotero.org/users/3635637/items/J24JCL6H"],"itemData":{"id":3477,"type":"chapter","abstract":"All of the dimensions related to music performance have experienced deep transformations, crisis, and reinventions during the COVID-19 pandemic. The scope of our interdisciplinary research team – including musicologists, ethnomusicologists, sociologists, and popular music scholars – is to map different ways of attributing meaning to the actions related to any form of organised sound production. The act of music making was, since then, digitally remembered, represented, reimagined, relocated, and remediated in a variety of forms. At the same time, the performance of music – especially since it became impossible, as its practical organisation seems incompatible with any effective form of physical distancing – has become an ideal referent and an arena. All of the identitarian stances related to music as a form of personal and collective self-recognition and construction of cultural values confront themselves around the (now impossible) act of performing live. These dynamics will be observed through the lens of a number of case studies related to traditional religious rituals, operatic performance, discourses about live clubs, and the circulation of musical performance through social media. We will discuss how much they reflect our current understanding of the cultural activities generally referred to as music production and consumption, and how much they foreshadow future developments in these sectors.","container-title":"Sounds of the Pandemic","ISBN":"978-1-003-20036-9","note":"number-of-pages: 15","publisher":"Focal Press","title":"Musical Performance during and after the COVID-19 Pandemic: Days of Future Passed?","title-short":"Musical Performance during and after the COVID-19 Pandemic","author":[{"family":"Bratus","given":"Alessandro"},{"family":"Caliandro","given":"Alessandro"},{"family":"Caruso","given":"Fulvia"},{"family":"Ceravolo","given":"Flavio Antonio"},{"family":"Garda","given":"Michela"}],"issued":{"date-parts":[["2022"]]}},"locator":"178","label":"page"}],"schema":"https://github.com/citation-style-language/schema/raw/master/csl-citation.json"} </w:instrText>
      </w:r>
      <w:r w:rsidR="00E46D7A">
        <w:fldChar w:fldCharType="separate"/>
      </w:r>
      <w:r w:rsidR="00E46D7A">
        <w:rPr>
          <w:noProof/>
        </w:rPr>
        <w:t>(Bratus et al., 2022: 178)</w:t>
      </w:r>
      <w:r w:rsidR="00E46D7A">
        <w:fldChar w:fldCharType="end"/>
      </w:r>
      <w:r w:rsidR="00E46D7A">
        <w:t>,</w:t>
      </w:r>
      <w:r w:rsidR="00C56BAB">
        <w:t xml:space="preserve"> rather than a </w:t>
      </w:r>
      <w:proofErr w:type="spellStart"/>
      <w:r w:rsidR="00372BB6">
        <w:t>well established</w:t>
      </w:r>
      <w:proofErr w:type="spellEnd"/>
      <w:r w:rsidR="00E46D7A">
        <w:t xml:space="preserve"> or</w:t>
      </w:r>
      <w:r w:rsidR="00372BB6">
        <w:t xml:space="preserve"> </w:t>
      </w:r>
      <w:r w:rsidR="003B5262">
        <w:t xml:space="preserve">pre-existing tradition. </w:t>
      </w:r>
      <w:r w:rsidR="0065251C">
        <w:t xml:space="preserve">Femke </w:t>
      </w:r>
      <w:r w:rsidR="0065251C">
        <w:fldChar w:fldCharType="begin"/>
      </w:r>
      <w:r w:rsidR="00912509">
        <w:instrText xml:space="preserve"> ADDIN ZOTERO_ITEM CSL_CITATION {"citationID":"TBdKhqh1","properties":{"unsorted":false,"formattedCitation":"(Vandenberg et al., 2021: 5142)","plainCitation":"(Vandenberg et al., 2021: 5142)","dontUpdate":true,"noteIndex":0},"citationItems":[{"id":3576,"uris":["http://zotero.org/users/3635637/items/TQPTIUCX"],"itemData":{"id":3576,"type":"article-journal","abstract":"This paper offers an explorative analysis of the online social practices of livestreamed concerts as one of the most popular cultural outlets during the COVID-19 imposed ‘lockdown’ in Europe. Ritual theory is used to investigate the potential of these virtual concerts in generating a collective consciousness, and the related feelings of social solidarity and resilience, specifically important in times of physical isolation. Through a thematic content analysis of the comments (n = 1501) posted during livestreamed techno concerts in the Netherlands, we find that both old and new ritual actions are used to form online communities. While these ritual activities mark participation and remind members of a previous collective feeling, the omission of visceral elements of a physical audience hampers the establishment of a renewed sense of social solidarity.","container-title":"European Societies","DOI":"10.1080/14616696.2020.1818271","ISSN":"1461-6696","issue":"sup1","note":"publisher: Routledge\n_eprint: https://doi.org/10.1080/14616696.2020.1818271","page":"S141-S152","source":"Taylor and Francis+NEJM","title":"The ‘lonely raver’: music livestreams during COVID-19 as a hotline to collective consciousness?","title-short":"The ‘lonely raver’","volume":"23","author":[{"family":"Vandenberg","given":"Femke"},{"family":"Berghman","given":"Michaël"},{"family":"Schaap","given":"Julian"}],"issued":{"date-parts":[["2021",2,19]]}},"locator":"5142","label":"page"}],"schema":"https://github.com/citation-style-language/schema/raw/master/csl-citation.json"} </w:instrText>
      </w:r>
      <w:r w:rsidR="0065251C">
        <w:fldChar w:fldCharType="separate"/>
      </w:r>
      <w:r w:rsidR="0065251C">
        <w:rPr>
          <w:noProof/>
        </w:rPr>
        <w:t>Vandenberg et al. (2021: 5142)</w:t>
      </w:r>
      <w:r w:rsidR="0065251C">
        <w:fldChar w:fldCharType="end"/>
      </w:r>
      <w:r w:rsidR="0065251C">
        <w:t xml:space="preserve"> </w:t>
      </w:r>
      <w:r w:rsidR="00F70E93">
        <w:t>describe</w:t>
      </w:r>
      <w:r w:rsidR="0065251C">
        <w:t xml:space="preserve"> the online migration of live performance as</w:t>
      </w:r>
      <w:r w:rsidR="00F8040B">
        <w:t xml:space="preserve"> almost</w:t>
      </w:r>
      <w:r w:rsidR="0065251C">
        <w:t xml:space="preserve"> inevitable in noting that ‘</w:t>
      </w:r>
      <w:r w:rsidR="0065251C" w:rsidRPr="0065251C">
        <w:t>when venues closed, there was little choice but to shift focus to the free and accessible livestreaming services of Facebook, Instagram and YouTube</w:t>
      </w:r>
      <w:r w:rsidR="0065251C">
        <w:t xml:space="preserve">’. </w:t>
      </w:r>
      <w:r w:rsidR="00680C84">
        <w:t xml:space="preserve">This is surprisingly myopic given </w:t>
      </w:r>
      <w:r w:rsidR="00F70E93">
        <w:t xml:space="preserve">the </w:t>
      </w:r>
      <w:r w:rsidR="00CA66AF">
        <w:t>variety</w:t>
      </w:r>
      <w:r w:rsidR="00F70E93">
        <w:t xml:space="preserve"> </w:t>
      </w:r>
      <w:r w:rsidR="00221A68">
        <w:t>of</w:t>
      </w:r>
      <w:r w:rsidR="00CA66AF">
        <w:t xml:space="preserve"> pre-existing</w:t>
      </w:r>
      <w:r w:rsidR="00221A68">
        <w:t xml:space="preserve"> online performance</w:t>
      </w:r>
      <w:r w:rsidR="00CA66AF">
        <w:t>s</w:t>
      </w:r>
      <w:r w:rsidR="00AA2A45">
        <w:t xml:space="preserve">. I mentioned the birth of the form in the early 1990s, but it was </w:t>
      </w:r>
      <w:r w:rsidR="00D66EAF">
        <w:t xml:space="preserve">already a popular </w:t>
      </w:r>
      <w:r w:rsidR="00AA2A45">
        <w:t>activity by the mid-2010s:</w:t>
      </w:r>
      <w:r w:rsidR="00372BB6">
        <w:t xml:space="preserve"> </w:t>
      </w:r>
      <w:r w:rsidR="003024AC">
        <w:t>YouTube Live ran in November 2008</w:t>
      </w:r>
      <w:r w:rsidR="0043500B">
        <w:t>;</w:t>
      </w:r>
      <w:r w:rsidR="00946661">
        <w:t xml:space="preserve"> </w:t>
      </w:r>
      <w:r w:rsidR="0043500B">
        <w:t xml:space="preserve">Twitch, </w:t>
      </w:r>
      <w:r w:rsidR="00372BB6">
        <w:t xml:space="preserve">perhaps the most prominent </w:t>
      </w:r>
      <w:r w:rsidR="003B5262">
        <w:t xml:space="preserve">livestreaming </w:t>
      </w:r>
      <w:r w:rsidR="000969A7">
        <w:t>platform</w:t>
      </w:r>
      <w:r w:rsidR="003B5262">
        <w:t>, added Music as a category in 2015</w:t>
      </w:r>
      <w:r w:rsidR="0043500B">
        <w:t>;</w:t>
      </w:r>
      <w:r w:rsidR="0039678A">
        <w:t xml:space="preserve"> Instagram Live had facilitated performances since 2017 </w:t>
      </w:r>
      <w:r w:rsidR="0039678A">
        <w:fldChar w:fldCharType="begin"/>
      </w:r>
      <w:r w:rsidR="00912509">
        <w:instrText xml:space="preserve"> ADDIN ZOTERO_ITEM CSL_CITATION {"citationID":"7UBRPH95","properties":{"unsorted":false,"formattedCitation":"(Thomas, 2020: 86)","plainCitation":"(Thomas, 2020: 86)","noteIndex":0},"citationItems":[{"id":3434,"uris":["http://zotero.org/users/3635637/items/5NADNISP"],"itemData":{"id":3434,"type":"chapter","abstract":"What 'live music' means for one generation or culture does not necessarily mean 'live' for another. This book examines how changes in economy, culture and technology pertaining to post-digital times affect production, performance and reception of live music. Considering established examples of live music, such as music festivals, alongside practices influenced by developments in technology, including live streaming and holograms, the book examines whether new forms stand the test of 'live authenticity' for their audiences. It also speculates how live music might develop in the future, its relationship to recorded music and mediated performance and how business is conducted in the popular music industry.","container-title":"The Future of Live Music","event-place":"New York and London","ISBN":"978-1-5013-5588-2","language":"en","note":"Google-Books-ID: soDZDwAAQBAJ","page":"83–96","publisher":"Bloomsbury Academic","publisher-place":"New York and London","source":"Google Books","title":"Digital performances: Live-streaming music and the documentation of the creative process","editor":[{"family":"Mazierska","given":"Ewa"},{"family":"Gillon","given":"Les"},{"family":"Rigg","given":"Tony"}],"author":[{"family":"Thomas","given":"Mark Daman"}],"issued":{"date-parts":[["2020",5,14]]}},"locator":"86","label":"page"}],"schema":"https://github.com/citation-style-language/schema/raw/master/csl-citation.json"} </w:instrText>
      </w:r>
      <w:r w:rsidR="0039678A">
        <w:fldChar w:fldCharType="separate"/>
      </w:r>
      <w:r w:rsidR="0039678A">
        <w:rPr>
          <w:noProof/>
        </w:rPr>
        <w:t>(Thomas, 2020: 86)</w:t>
      </w:r>
      <w:r w:rsidR="0039678A">
        <w:fldChar w:fldCharType="end"/>
      </w:r>
      <w:r w:rsidR="00EE6608">
        <w:t>;</w:t>
      </w:r>
      <w:r w:rsidR="0039678A">
        <w:t xml:space="preserve"> </w:t>
      </w:r>
      <w:r w:rsidR="00B64F56">
        <w:t xml:space="preserve">and Open Pit had been running music festivals </w:t>
      </w:r>
      <w:r w:rsidR="007254B4">
        <w:t>using</w:t>
      </w:r>
      <w:r w:rsidR="00B64F56">
        <w:t xml:space="preserve"> Minecraft since 2018</w:t>
      </w:r>
      <w:r w:rsidR="00372BB6">
        <w:t xml:space="preserve"> </w:t>
      </w:r>
      <w:r w:rsidR="00372BB6">
        <w:fldChar w:fldCharType="begin"/>
      </w:r>
      <w:r w:rsidR="00912509">
        <w:instrText xml:space="preserve"> ADDIN ZOTERO_ITEM CSL_CITATION {"citationID":"PQJn1RYf","properties":{"unsorted":false,"formattedCitation":"(Gordon, 2019)","plainCitation":"(Gordon, 2019)","noteIndex":0},"citationItems":[{"id":132,"uris":["http://zotero.org/users/3635637/items/9DMRLBYW"],"itemData":{"id":132,"type":"post-weblog","abstract":"With sets by Hudson Mohawke and PC Music's A.G. Cook, Fire Festival—no not that one—was an incredibly hype DIY fest put together by some passionate weirdos.","container-title":"VICE","language":"en-US","title":"The Best New Music Festival Is in 'Minecraft'","URL":"https://www.vice.com/en/article/the-best-new-music-festival-is-in-minecraft-fire-festival/","author":[{"family":"Gordon","given":"Lewis"}],"accessed":{"date-parts":[["2025",9,17]]},"issued":{"date-parts":[["2019",1,17]]}}}],"schema":"https://github.com/citation-style-language/schema/raw/master/csl-citation.json"} </w:instrText>
      </w:r>
      <w:r w:rsidR="00372BB6">
        <w:fldChar w:fldCharType="separate"/>
      </w:r>
      <w:r w:rsidR="00372BB6">
        <w:rPr>
          <w:noProof/>
        </w:rPr>
        <w:t>(Gordon, 2019)</w:t>
      </w:r>
      <w:r w:rsidR="00372BB6">
        <w:fldChar w:fldCharType="end"/>
      </w:r>
      <w:r w:rsidR="00372BB6">
        <w:t>.</w:t>
      </w:r>
    </w:p>
    <w:p w14:paraId="63CCE8D9" w14:textId="77777777" w:rsidR="005F03E7" w:rsidRDefault="005F03E7" w:rsidP="00C56BAB"/>
    <w:p w14:paraId="711628CB" w14:textId="1846EAC7" w:rsidR="00DB3E19" w:rsidRDefault="004B6F91" w:rsidP="00DB3E19">
      <w:r>
        <w:t>Assumptions that online concerts are a new and short-term alternative are not only held by commentators, but also by industry bodies such as PRS, which instantiated an interim licensing rate, the ‘Online Live Concert’ license, while ‘</w:t>
      </w:r>
      <w:r w:rsidRPr="00B11B65">
        <w:t>while the physical sector is facing restrictions on its ability to operate as normal</w:t>
      </w:r>
      <w:r>
        <w:t xml:space="preserve">’ </w:t>
      </w:r>
      <w:r>
        <w:fldChar w:fldCharType="begin"/>
      </w:r>
      <w:r w:rsidR="00912509">
        <w:instrText xml:space="preserve"> ADDIN ZOTERO_ITEM CSL_CITATION {"citationID":"BoX7yytd","properties":{"unsorted":false,"formattedCitation":"(Paine, 2021)","plainCitation":"(Paine, 2021)","noteIndex":0},"citationItems":[{"id":6,"uris":["http://zotero.org/users/3635637/items/SP96K2J8"],"itemData":{"id":6,"type":"webpage","abstract":"PRS for Music members performing their own work (where they control 100% of the rights) can also obtain a discretionary licence, no matter how much revenue is generated from the events. Read on for the full story…","container-title":"MusicWeek","language":"en","title":"PRS For Music introduces discounted rate for livestream licence following 'healthy debate'","URL":"https://www.musicweek.com/live/read/prs-for-music-introduces-discounted-rate-for-livestream-licence-following-healthy-debate/083204","author":[{"family":"Paine","given":"Andre"}],"accessed":{"date-parts":[["2025",7,31]]},"issued":{"date-parts":[["2021"]]}}}],"schema":"https://github.com/citation-style-language/schema/raw/master/csl-citation.json"} </w:instrText>
      </w:r>
      <w:r>
        <w:fldChar w:fldCharType="separate"/>
      </w:r>
      <w:r>
        <w:rPr>
          <w:noProof/>
        </w:rPr>
        <w:t>(Paine, 2021)</w:t>
      </w:r>
      <w:r>
        <w:fldChar w:fldCharType="end"/>
      </w:r>
      <w:r>
        <w:t xml:space="preserve">. The inevitable return to conventional </w:t>
      </w:r>
      <w:r w:rsidR="00345814">
        <w:t>live music</w:t>
      </w:r>
      <w:r>
        <w:t xml:space="preserve"> practices is invoked in indicating that ‘</w:t>
      </w:r>
      <w:r w:rsidRPr="00B11B65">
        <w:t>the new rules are subject to change once gigs are fully up and running again</w:t>
      </w:r>
      <w:r>
        <w:t xml:space="preserve">’ </w:t>
      </w:r>
      <w:r>
        <w:fldChar w:fldCharType="begin"/>
      </w:r>
      <w:r w:rsidR="00912509">
        <w:instrText xml:space="preserve"> ADDIN ZOTERO_ITEM CSL_CITATION {"citationID":"R1i450gt","properties":{"unsorted":false,"formattedCitation":"(Paine, 2021)","plainCitation":"(Paine, 2021)","noteIndex":0},"citationItems":[{"id":6,"uris":["http://zotero.org/users/3635637/items/SP96K2J8"],"itemData":{"id":6,"type":"webpage","abstract":"PRS for Music members performing their own work (where they control 100% of the rights) can also obtain a discretionary licence, no matter how much revenue is generated from the events. Read on for the full story…","container-title":"MusicWeek","language":"en","title":"PRS For Music introduces discounted rate for livestream licence following 'healthy debate'","URL":"https://www.musicweek.com/live/read/prs-for-music-introduces-discounted-rate-for-livestream-licence-following-healthy-debate/083204","author":[{"family":"Paine","given":"Andre"}],"accessed":{"date-parts":[["2025",7,31]]},"issued":{"date-parts":[["2021"]]}}}],"schema":"https://github.com/citation-style-language/schema/raw/master/csl-citation.json"} </w:instrText>
      </w:r>
      <w:r>
        <w:fldChar w:fldCharType="separate"/>
      </w:r>
      <w:r>
        <w:rPr>
          <w:noProof/>
        </w:rPr>
        <w:t>(Paine, 2021)</w:t>
      </w:r>
      <w:r>
        <w:fldChar w:fldCharType="end"/>
      </w:r>
      <w:r>
        <w:t>.</w:t>
      </w:r>
      <w:r w:rsidR="00F902AD">
        <w:t xml:space="preserve"> </w:t>
      </w:r>
      <w:r w:rsidR="00DB3E19">
        <w:t xml:space="preserve">Writing on Mexican audiences’ responses to online concerts, Michaël </w:t>
      </w:r>
      <w:r w:rsidR="00DB3E19">
        <w:fldChar w:fldCharType="begin"/>
      </w:r>
      <w:r w:rsidR="00912509">
        <w:instrText xml:space="preserve"> ADDIN ZOTERO_ITEM CSL_CITATION {"citationID":"YSz6rbLp","properties":{"unsorted":false,"formattedCitation":"(Spanu, 2022: 110)","plainCitation":"(Spanu, 2022: 110)","dontUpdate":true,"noteIndex":0},"citationItems":[{"id":3439,"uris":["http://zotero.org/users/3635637/items/F76YJGLM"],"itemData":{"id":3439,"type":"chapter","abstract":"Like most of the world’s megapolises, Mexico City used to have a vibrant, yet ambivalent, music industry before the coronavirus crisis. In a way, the pandemic revealed and emphasised the pre-existing polarisation of the Mexican music sector. On a more global scale, the pandemic stressed and questioned the mediated nature of live music. This chapter explores these questions through the example of cumbia sonidera in Mexico City, a musical culture mainly related to low-income populations that challenges familiar notions of live music. For this purpose, I address the case of YouTube videos related to sonideros before and after the pandemic, showing how they function as ambiguous yet popular media within the sonidero economy. At the same time, these videos reshape sonidero culture through gendered and localised representations of poor neighbourhoods. I discuss this video production in relation to notions of popular music heritage on digital platforms.","container-title":"Sounds of the Pandemic","ISBN":"978-1-003-20036-9","note":"number-of-pages: 15","publisher":"Focal Press","title":"‘Why do they Dance in the Middle of the Pandemic?’: Post-Pandemic Cumbia, Mediated Live Music, and Digital Heritage from Mexico City","title-short":"‘Why do they Dance in the Middle of the Pandemic?","author":[{"family":"Spanu","given":"Michaël"}],"issued":{"date-parts":[["2022"]]}},"locator":"110","label":"page"}],"schema":"https://github.com/citation-style-language/schema/raw/master/csl-citation.json"} </w:instrText>
      </w:r>
      <w:r w:rsidR="00DB3E19">
        <w:fldChar w:fldCharType="separate"/>
      </w:r>
      <w:r w:rsidR="00DB3E19">
        <w:rPr>
          <w:noProof/>
        </w:rPr>
        <w:t>Spanu (2022: 110)</w:t>
      </w:r>
      <w:r w:rsidR="00DB3E19">
        <w:fldChar w:fldCharType="end"/>
      </w:r>
      <w:r w:rsidR="00DB3E19">
        <w:t xml:space="preserve"> paints a picture of abject failure:</w:t>
      </w:r>
    </w:p>
    <w:p w14:paraId="7A27F2D2" w14:textId="77777777" w:rsidR="00DB3E19" w:rsidRDefault="00DB3E19" w:rsidP="00DB3E19"/>
    <w:p w14:paraId="009D3E5D" w14:textId="335E042D" w:rsidR="00C12F1F" w:rsidRDefault="00DB3E19" w:rsidP="00DB3E19">
      <w:pPr>
        <w:ind w:left="720"/>
      </w:pPr>
      <w:r w:rsidRPr="00243DF7">
        <w:t xml:space="preserve">Platforms such as YouTube, Twitch, and Facebook worked as digital venues. However, the possibilities they offered quickly fell short, as no sustainable business model emerged from the pandemic experiment, nor were people engaged in live music virtual content satisfied with it as a replacement or proxy for in-person events. </w:t>
      </w:r>
    </w:p>
    <w:p w14:paraId="5E838B19" w14:textId="77777777" w:rsidR="00F902AD" w:rsidRDefault="00F902AD" w:rsidP="004B6F91"/>
    <w:p w14:paraId="51D56936" w14:textId="3F5C9268" w:rsidR="008A63D0" w:rsidRDefault="00F902AD" w:rsidP="00085CED">
      <w:r>
        <w:t>Commentary which imagines online concerts as a</w:t>
      </w:r>
      <w:r w:rsidR="003A1657">
        <w:t xml:space="preserve"> </w:t>
      </w:r>
      <w:r w:rsidR="007D5FC3">
        <w:t xml:space="preserve">recently invented </w:t>
      </w:r>
      <w:r w:rsidR="00C23654">
        <w:t>substitute</w:t>
      </w:r>
      <w:r>
        <w:t xml:space="preserve"> </w:t>
      </w:r>
      <w:r w:rsidR="00926D6C">
        <w:t xml:space="preserve">frequently </w:t>
      </w:r>
      <w:r>
        <w:t xml:space="preserve">relies on romanticised ideas about </w:t>
      </w:r>
      <w:r w:rsidR="00AA7228">
        <w:t xml:space="preserve">community and </w:t>
      </w:r>
      <w:r>
        <w:t>social connection through music</w:t>
      </w:r>
      <w:r w:rsidR="00337119">
        <w:t xml:space="preserve"> which have long been suspect in scholarship</w:t>
      </w:r>
      <w:r w:rsidR="00813855">
        <w:t xml:space="preserve"> </w:t>
      </w:r>
      <w:r w:rsidR="00AA7228">
        <w:fldChar w:fldCharType="begin"/>
      </w:r>
      <w:r w:rsidR="00912509">
        <w:instrText xml:space="preserve"> ADDIN ZOTERO_ITEM CSL_CITATION {"citationID":"W6H3K5wO","properties":{"unsorted":false,"formattedCitation":"(Auslander, 1999: 55\\uc0\\u8211{}57)","plainCitation":"(Auslander, 1999: 55–57)","noteIndex":0},"citationItems":[{"id":111,"uris":["http://zotero.org/users/3635637/items/YVPX7UJF"],"itemData":{"id":111,"type":"book","edition":"1","event-place":"London","ISBN":"0-023-00695-X","language":"en","publisher":"Routledge","publisher-place":"London","title":"Liveness: Performance in a Mediatized Culture","author":[{"family":"Auslander","given":"Philip"}],"issued":{"date-parts":[["1999"]]}},"locator":"55–57","label":"page"}],"schema":"https://github.com/citation-style-language/schema/raw/master/csl-citation.json"} </w:instrText>
      </w:r>
      <w:r w:rsidR="00AA7228">
        <w:fldChar w:fldCharType="separate"/>
      </w:r>
      <w:r w:rsidR="00AA7228" w:rsidRPr="00AA7228">
        <w:rPr>
          <w:rFonts w:ascii="Aptos" w:cs="Times New Roman"/>
          <w:kern w:val="0"/>
        </w:rPr>
        <w:t>(Auslander, 1999: 55–57)</w:t>
      </w:r>
      <w:r w:rsidR="00AA7228">
        <w:fldChar w:fldCharType="end"/>
      </w:r>
      <w:r w:rsidR="00813855">
        <w:t>.</w:t>
      </w:r>
      <w:r>
        <w:t xml:space="preserve"> Some evoke ideas of online concerts as necessary to a sense of </w:t>
      </w:r>
      <w:r w:rsidR="00C12F1F">
        <w:t xml:space="preserve">cultural survival, for example citing </w:t>
      </w:r>
      <w:r w:rsidR="00AE13CD">
        <w:t>‘</w:t>
      </w:r>
      <w:r w:rsidR="00AE13CD" w:rsidRPr="00AE13CD">
        <w:t>the flood of live streams that have popped-up to help us all through these challenging times</w:t>
      </w:r>
      <w:r w:rsidR="00AE13CD">
        <w:t xml:space="preserve">’ </w:t>
      </w:r>
      <w:r w:rsidR="00AE13CD">
        <w:fldChar w:fldCharType="begin"/>
      </w:r>
      <w:r w:rsidR="00912509">
        <w:instrText xml:space="preserve"> ADDIN ZOTERO_ITEM CSL_CITATION {"citationID":"B3jlgx0j","properties":{"unsorted":false,"formattedCitation":"(Cox, 2020)","plainCitation":"(Cox, 2020)","noteIndex":0},"citationItems":[{"id":22,"uris":["http://zotero.org/users/3635637/items/I4PI4BTZ"],"itemData":{"id":22,"type":"webpage","abstract":"Get your live music fix with these online concerts, this weekend featuring the Notting Hill Carnival Access All Areas","container-title":"What Hi-Fi?","language":"en","title":"14 of the best live streams and online virtual concerts","URL":"https://www.whathifi.com/features/best-live-streams-and-concerts","author":[{"family":"Cox","given":"Joe"}],"accessed":{"date-parts":[["2025",7,31]]},"issued":{"date-parts":[["2020",8,28]]}}}],"schema":"https://github.com/citation-style-language/schema/raw/master/csl-citation.json"} </w:instrText>
      </w:r>
      <w:r w:rsidR="00AE13CD">
        <w:fldChar w:fldCharType="separate"/>
      </w:r>
      <w:r w:rsidR="00AE13CD">
        <w:rPr>
          <w:noProof/>
        </w:rPr>
        <w:t>(Cox, 2020)</w:t>
      </w:r>
      <w:r w:rsidR="00AE13CD">
        <w:fldChar w:fldCharType="end"/>
      </w:r>
      <w:r w:rsidR="00AE13CD">
        <w:t xml:space="preserve">, or </w:t>
      </w:r>
      <w:r w:rsidR="00C12F1F">
        <w:t>artists who ‘remained determined to connect with fans</w:t>
      </w:r>
      <w:r w:rsidR="00AE13CD">
        <w:t xml:space="preserve"> through live music</w:t>
      </w:r>
      <w:r w:rsidR="00C12F1F">
        <w:t>’</w:t>
      </w:r>
      <w:r w:rsidR="00AE13CD">
        <w:t xml:space="preserve"> </w:t>
      </w:r>
      <w:r w:rsidR="00AE13CD">
        <w:fldChar w:fldCharType="begin"/>
      </w:r>
      <w:r w:rsidR="00912509">
        <w:instrText xml:space="preserve"> ADDIN ZOTERO_ITEM CSL_CITATION {"citationID":"xi7Xtu0s","properties":{"unsorted":false,"formattedCitation":"(Ahlgrim, 2020)","plainCitation":"(Ahlgrim, 2020)","noteIndex":0},"citationItems":[{"id":33,"uris":["http://zotero.org/users/3635637/items/GBQPXEX3"],"itemData":{"id":33,"type":"webpage","abstract":"Artists like Dua Lipa, BTS, Billie Eilish, and John Legend are encouraging fans to self-isolate with intimate performances from their own homes.","container-title":"Business Insider","language":"en-US","title":"Artists are playing live concerts from their homes amid the coronavirus outbreak — here's how to watch the best ones","URL":"https://www.businessinsider.com/live-private-concerts-coronavirus-watch-online-music-streaming-2020-3","author":[{"family":"Ahlgrim","given":"Callie"}],"accessed":{"date-parts":[["2025",7,31]]},"issued":{"date-parts":[["2020",5,29]]}}}],"schema":"https://github.com/citation-style-language/schema/raw/master/csl-citation.json"} </w:instrText>
      </w:r>
      <w:r w:rsidR="00AE13CD">
        <w:fldChar w:fldCharType="separate"/>
      </w:r>
      <w:r w:rsidR="00AE13CD">
        <w:rPr>
          <w:noProof/>
        </w:rPr>
        <w:t>(Ahlgrim, 2020)</w:t>
      </w:r>
      <w:r w:rsidR="00AE13CD">
        <w:fldChar w:fldCharType="end"/>
      </w:r>
      <w:r w:rsidR="00AE13CD">
        <w:t xml:space="preserve">. </w:t>
      </w:r>
      <w:r w:rsidR="00B2181F">
        <w:t>Live music is</w:t>
      </w:r>
      <w:r w:rsidR="002D4A61">
        <w:t xml:space="preserve"> thereby</w:t>
      </w:r>
      <w:r w:rsidR="00B2181F">
        <w:t xml:space="preserve"> assumed to be a common </w:t>
      </w:r>
      <w:r w:rsidR="002606FE">
        <w:t xml:space="preserve">social </w:t>
      </w:r>
      <w:r w:rsidR="00B2181F">
        <w:t>good</w:t>
      </w:r>
      <w:r w:rsidR="00C20E49">
        <w:t xml:space="preserve"> (that all </w:t>
      </w:r>
      <w:r w:rsidR="004400CB">
        <w:t xml:space="preserve">people </w:t>
      </w:r>
      <w:r w:rsidR="00C20E49">
        <w:t>desire and deserve access</w:t>
      </w:r>
      <w:r w:rsidR="00F2798B">
        <w:t xml:space="preserve"> to</w:t>
      </w:r>
      <w:r w:rsidR="00C20E49">
        <w:t>)</w:t>
      </w:r>
      <w:r w:rsidR="00B2181F">
        <w:t>,</w:t>
      </w:r>
      <w:r w:rsidR="0029090E">
        <w:t xml:space="preserve"> </w:t>
      </w:r>
      <w:r w:rsidR="00B2181F">
        <w:t xml:space="preserve">an important </w:t>
      </w:r>
      <w:r w:rsidR="00AD3B66">
        <w:t>means</w:t>
      </w:r>
      <w:r w:rsidR="00B2181F">
        <w:t xml:space="preserve"> of everyday human togetherness </w:t>
      </w:r>
      <w:r w:rsidR="00191E46">
        <w:t xml:space="preserve">disrupted by </w:t>
      </w:r>
      <w:r w:rsidR="009D0964">
        <w:t>pandemic self-isolation measure</w:t>
      </w:r>
      <w:r w:rsidR="00556A07">
        <w:t>s</w:t>
      </w:r>
      <w:r w:rsidR="00A62524">
        <w:t>.</w:t>
      </w:r>
      <w:r w:rsidR="002D4A61">
        <w:t xml:space="preserve"> </w:t>
      </w:r>
      <w:r w:rsidR="00C12F1F">
        <w:t xml:space="preserve">Sometimes this </w:t>
      </w:r>
      <w:r w:rsidR="00BA22AB">
        <w:t xml:space="preserve">sense of </w:t>
      </w:r>
      <w:r w:rsidR="00C12F1F">
        <w:t xml:space="preserve">survival is more economically </w:t>
      </w:r>
      <w:r w:rsidR="00AF297F">
        <w:t>grounded:</w:t>
      </w:r>
      <w:r w:rsidR="00C12F1F">
        <w:t xml:space="preserve"> </w:t>
      </w:r>
      <w:r w:rsidR="0040203F">
        <w:t>‘</w:t>
      </w:r>
      <w:r w:rsidR="0040203F" w:rsidRPr="0040203F">
        <w:t>the music industry experimented with online concerts and live-streaming as a way to stay afloat</w:t>
      </w:r>
      <w:r w:rsidR="0040203F">
        <w:t xml:space="preserve">’ </w:t>
      </w:r>
      <w:r w:rsidR="0040203F">
        <w:fldChar w:fldCharType="begin"/>
      </w:r>
      <w:r w:rsidR="00912509">
        <w:instrText xml:space="preserve"> ADDIN ZOTERO_ITEM CSL_CITATION {"citationID":"WdKaRx7x","properties":{"unsorted":false,"formattedCitation":"(Kappal, 2020)","plainCitation":"(Kappal, 2020)","noteIndex":0},"citationItems":[{"id":36,"uris":["http://zotero.org/users/3635637/items/PA8QE9IL"],"itemData":{"id":36,"type":"webpage","abstract":"Hit hard by the pandemic and lockdown, the music industry experimented with online concerts and live-streaming as a way to stay afloat this year","container-title":"mint","language":"en","note":"section: Lounge","title":"How virtual concerts became the new normal in 2020","URL":"https://www.livemint.com/mint-lounge/ideas/how-virtual-concerts-became-the-new-normal-in-2020-111608639129110.html","author":[{"family":"Kappal","given":"Bhanuj"}],"accessed":{"date-parts":[["2025",7,31]]},"issued":{"date-parts":[["2020",12,23]]}}}],"schema":"https://github.com/citation-style-language/schema/raw/master/csl-citation.json"} </w:instrText>
      </w:r>
      <w:r w:rsidR="0040203F">
        <w:fldChar w:fldCharType="separate"/>
      </w:r>
      <w:r w:rsidR="0040203F">
        <w:rPr>
          <w:noProof/>
        </w:rPr>
        <w:t>(Kappal, 2020)</w:t>
      </w:r>
      <w:r w:rsidR="0040203F">
        <w:fldChar w:fldCharType="end"/>
      </w:r>
      <w:r w:rsidR="0040203F">
        <w:t>.</w:t>
      </w:r>
      <w:r w:rsidR="00337B16">
        <w:t xml:space="preserve"> </w:t>
      </w:r>
      <w:r w:rsidR="008A63D0" w:rsidRPr="00333A1A">
        <w:rPr>
          <w:highlight w:val="yellow"/>
        </w:rPr>
        <w:t xml:space="preserve">A sense of needing to sustain precarious arts and cultural sectors is </w:t>
      </w:r>
      <w:r w:rsidR="005B793B">
        <w:rPr>
          <w:highlight w:val="yellow"/>
        </w:rPr>
        <w:lastRenderedPageBreak/>
        <w:t>prevalent</w:t>
      </w:r>
      <w:r w:rsidR="008A63D0" w:rsidRPr="00333A1A">
        <w:rPr>
          <w:highlight w:val="yellow"/>
        </w:rPr>
        <w:t xml:space="preserve"> in the United Kingdom and Australia </w:t>
      </w:r>
      <w:r w:rsidR="008A63D0" w:rsidRPr="00333A1A">
        <w:rPr>
          <w:highlight w:val="yellow"/>
        </w:rPr>
        <w:fldChar w:fldCharType="begin"/>
      </w:r>
      <w:r w:rsidR="008A63D0" w:rsidRPr="00333A1A">
        <w:rPr>
          <w:highlight w:val="yellow"/>
        </w:rPr>
        <w:instrText xml:space="preserve"> ADDIN ZOTERO_ITEM CSL_CITATION {"citationID":"3dWq06AE","properties":{"formattedCitation":"(Whiting, 2023)","plainCitation":"(Whiting, 2023)","noteIndex":0},"citationItems":[{"id":7773,"uris":["http://zotero.org/users/3635637/items/VW5SL6GD"],"itemData":{"id":7773,"type":"book","abstract":"Throughout the history of popular music, the careers of many culturally significant artists and groups began on the small stages of local bars clubs, pubs, and discotheques. When the stories of The Beatles, Jimi Hendrix, and the New York punk hardcore and post punk scenes are told, iconic venues such as The Cavern, The Marquee and CBGB&amp;#39;s serve as the settings of their early chapters Small live music venues such as these are pivotal in the narratives and history of popular music. However, very few of them survive. This book focusses on the role of small live music venues as incubators for emerging talent and social hubs for music scene participants. Such venues are grassroots spaces of cultural labor and production that often struggle with issues of financial precarity yet are fundamental to the live music ecology of a city, acting both as platforms for emergent performers and spaces of sociality for local music scenes.","ISBN":"978-1-5013-7991-8","language":"en","note":"Google-Books-ID: uHbDEAAAQBAJ","number-of-pages":"241","publisher":"Bloomsbury Publishing USA","source":"Google Books","title":"Small Venues: Precarity, Vibrancy and Live Music","title-short":"Small Venues","author":[{"family":"Whiting","given":"Sam"}],"issued":{"date-parts":[["2023",8,10]]}}}],"schema":"https://github.com/citation-style-language/schema/raw/master/csl-citation.json"} </w:instrText>
      </w:r>
      <w:r w:rsidR="008A63D0" w:rsidRPr="00333A1A">
        <w:rPr>
          <w:highlight w:val="yellow"/>
        </w:rPr>
        <w:fldChar w:fldCharType="separate"/>
      </w:r>
      <w:r w:rsidR="008A63D0" w:rsidRPr="00333A1A">
        <w:rPr>
          <w:noProof/>
          <w:highlight w:val="yellow"/>
        </w:rPr>
        <w:t>(Whiting, 2023)</w:t>
      </w:r>
      <w:r w:rsidR="008A63D0" w:rsidRPr="00333A1A">
        <w:rPr>
          <w:highlight w:val="yellow"/>
        </w:rPr>
        <w:fldChar w:fldCharType="end"/>
      </w:r>
      <w:r w:rsidR="008A63D0" w:rsidRPr="00333A1A">
        <w:rPr>
          <w:highlight w:val="yellow"/>
        </w:rPr>
        <w:t>, where concern around the number of small venue closures is particularly prominent.</w:t>
      </w:r>
    </w:p>
    <w:p w14:paraId="74BDBEDE" w14:textId="77777777" w:rsidR="001A3E30" w:rsidRDefault="001A3E30" w:rsidP="00085CED"/>
    <w:p w14:paraId="310F817C" w14:textId="1F60460B" w:rsidR="00243DF7" w:rsidRDefault="00BD04A0" w:rsidP="00DB3E19">
      <w:r>
        <w:t>Consequently, o</w:t>
      </w:r>
      <w:r w:rsidR="001A3E30">
        <w:t>nline concerts are viewed as a necessity</w:t>
      </w:r>
      <w:r w:rsidR="005514B5">
        <w:t xml:space="preserve"> to ‘keep music alive</w:t>
      </w:r>
      <w:r w:rsidR="001E2237">
        <w:t xml:space="preserve"> amid coronavirus</w:t>
      </w:r>
      <w:r w:rsidR="005514B5">
        <w:t xml:space="preserve">’ </w:t>
      </w:r>
      <w:r w:rsidR="005514B5">
        <w:fldChar w:fldCharType="begin"/>
      </w:r>
      <w:r w:rsidR="00912509">
        <w:instrText xml:space="preserve"> ADDIN ZOTERO_ITEM CSL_CITATION {"citationID":"VmmXBwCl","properties":{"unsorted":false,"formattedCitation":"(Domanick, 2020)","plainCitation":"(Domanick, 2020)","noteIndex":0},"citationItems":[{"id":197,"uris":["http://zotero.org/users/3635637/items/G8N382AP"],"itemData":{"id":197,"type":"post-weblog","abstract":"Tours and concerts may be on hold for the foreseeable future due to the spreading coronavirus, but musicians around the world are banding together to prove that the show must -- and will -- go on.","container-title":"Billboard","language":"en-US","title":"From Drive-In Concerts to Livestream Raves, Artists Band Together to Keep Music Alive Amid Coronavirus","URL":"https://www.billboard.com/pro/coronavirus-drive-in-concerts-livestream-raves-artists-fans/","author":[{"family":"Domanick","given":"Andrea"}],"accessed":{"date-parts":[["2025",8,21]]},"issued":{"date-parts":[["2020",3,17]]}}}],"schema":"https://github.com/citation-style-language/schema/raw/master/csl-citation.json"} </w:instrText>
      </w:r>
      <w:r w:rsidR="005514B5">
        <w:fldChar w:fldCharType="separate"/>
      </w:r>
      <w:r w:rsidR="005514B5">
        <w:rPr>
          <w:noProof/>
        </w:rPr>
        <w:t>(Domanick, 2020)</w:t>
      </w:r>
      <w:r w:rsidR="005514B5">
        <w:fldChar w:fldCharType="end"/>
      </w:r>
      <w:r w:rsidR="001A3E30">
        <w:t xml:space="preserve">, albeit in some cases barely even worthwhile. In the </w:t>
      </w:r>
      <w:r w:rsidR="001A3E30">
        <w:rPr>
          <w:i/>
          <w:iCs/>
        </w:rPr>
        <w:t>New York Times</w:t>
      </w:r>
      <w:r w:rsidR="001A3E30">
        <w:t>, David Peisner</w:t>
      </w:r>
      <w:r w:rsidR="00B15210">
        <w:t xml:space="preserve"> </w:t>
      </w:r>
      <w:r w:rsidR="00B15210">
        <w:fldChar w:fldCharType="begin"/>
      </w:r>
      <w:r w:rsidR="00912509">
        <w:instrText xml:space="preserve"> ADDIN ZOTERO_ITEM CSL_CITATION {"citationID":"RS7jRmLU","properties":{"unsorted":false,"formattedCitation":"(Peisner, 2020)","plainCitation":"(Peisner, 2020)","dontUpdate":true,"noteIndex":0},"citationItems":[{"id":2,"uris":["http://zotero.org/users/3635637/items/YWAPI2S5"],"itemData":{"id":2,"type":"article-newspaper","abstract":"With no return date for shows in sight, fans and artists are adapting to a new way of experiencing music together. Whether it’ll keep everyone satisfied — and paid — is still unclear.","container-title":"The New York Times","ISSN":"0362-4331","language":"en-US","section":"Arts","source":"NYTimes.com","title":"Concerts Aren’t Back. Livestreams Are Ubiquitous. Can They Do the Job?","URL":"https://www.nytimes.com/2020/07/21/arts/music/concerts-livestreams.html","author":[{"family":"Peisner","given":"David"}],"accessed":{"date-parts":[["2025",7,31]]},"issued":{"date-parts":[["2020",7,21]]}}}],"schema":"https://github.com/citation-style-language/schema/raw/master/csl-citation.json"} </w:instrText>
      </w:r>
      <w:r w:rsidR="00B15210">
        <w:fldChar w:fldCharType="separate"/>
      </w:r>
      <w:r w:rsidR="00B15210">
        <w:rPr>
          <w:noProof/>
        </w:rPr>
        <w:t>(2020)</w:t>
      </w:r>
      <w:r w:rsidR="00B15210">
        <w:fldChar w:fldCharType="end"/>
      </w:r>
      <w:r w:rsidR="001A3E30">
        <w:t xml:space="preserve"> </w:t>
      </w:r>
      <w:r w:rsidR="003E1486">
        <w:t>glumly</w:t>
      </w:r>
      <w:r w:rsidR="001A3E30">
        <w:t xml:space="preserve"> concludes that ‘l</w:t>
      </w:r>
      <w:r w:rsidR="001A3E30" w:rsidRPr="001A3E30">
        <w:t xml:space="preserve">ivestreaming may be an inelegant, unsatisfying remedy for live music’s absence, but </w:t>
      </w:r>
      <w:r w:rsidR="000B7002">
        <w:t xml:space="preserve">… </w:t>
      </w:r>
      <w:r w:rsidR="001A3E30" w:rsidRPr="001A3E30">
        <w:t>for now, it’s what we’ve got</w:t>
      </w:r>
      <w:r w:rsidR="001A3E30">
        <w:t xml:space="preserve">’. </w:t>
      </w:r>
      <w:r w:rsidR="00BC05DE">
        <w:t xml:space="preserve">The assumed function of concerts to generate social </w:t>
      </w:r>
      <w:r w:rsidR="00DB3E19">
        <w:t>connectivity</w:t>
      </w:r>
      <w:r w:rsidR="00BC05DE">
        <w:t xml:space="preserve"> is evoked widely, with livestreamed gigs providing ‘</w:t>
      </w:r>
      <w:r w:rsidR="00BC05DE" w:rsidRPr="00BC05DE">
        <w:t>a much-needed creative outlet and sense of community for artists and fans alike</w:t>
      </w:r>
      <w:r w:rsidR="00BC05DE">
        <w:t xml:space="preserve">’ </w:t>
      </w:r>
      <w:r w:rsidR="00BC05DE">
        <w:fldChar w:fldCharType="begin"/>
      </w:r>
      <w:r w:rsidR="00912509">
        <w:instrText xml:space="preserve"> ADDIN ZOTERO_ITEM CSL_CITATION {"citationID":"MrqqV7m5","properties":{"unsorted":false,"formattedCitation":"(Savage, 2020)","plainCitation":"(Savage, 2020)","noteIndex":0},"citationItems":[{"id":190,"uris":["http://zotero.org/users/3635637/items/63EEBXR9"],"itemData":{"id":190,"type":"article-newspaper","abstract":"Coldplay, Yungblud and Christine And The Queens are among the musicians streaming makeshift gigs.","container-title":"BBC News","language":"en-GB","section":"Entertainment &amp; Arts","source":"www.bbc.co.uk","title":"Pop stars live-stream concerts from home to combat isolation","URL":"https://www.bbc.com/news/entertainment-arts-51924765","author":[{"family":"Savage","given":"Mark"}],"accessed":{"date-parts":[["2025",7,31]]},"issued":{"date-parts":[["2020",3,17]]}}}],"schema":"https://github.com/citation-style-language/schema/raw/master/csl-citation.json"} </w:instrText>
      </w:r>
      <w:r w:rsidR="00BC05DE">
        <w:fldChar w:fldCharType="separate"/>
      </w:r>
      <w:r w:rsidR="00BC05DE">
        <w:rPr>
          <w:noProof/>
        </w:rPr>
        <w:t>(Savage, 2020)</w:t>
      </w:r>
      <w:r w:rsidR="00BC05DE">
        <w:fldChar w:fldCharType="end"/>
      </w:r>
      <w:r w:rsidR="00BC05DE">
        <w:t>.</w:t>
      </w:r>
      <w:r w:rsidR="00597D6D">
        <w:t xml:space="preserve"> </w:t>
      </w:r>
      <w:r w:rsidR="00F07096">
        <w:t>Yet a</w:t>
      </w:r>
      <w:r w:rsidR="00E91ABC">
        <w:t>rtists</w:t>
      </w:r>
      <w:r w:rsidR="006F34C6">
        <w:t xml:space="preserve"> are reportedly not</w:t>
      </w:r>
      <w:r w:rsidR="00E91ABC">
        <w:t xml:space="preserve"> fond of them, with </w:t>
      </w:r>
      <w:r w:rsidR="00E91ABC">
        <w:fldChar w:fldCharType="begin"/>
      </w:r>
      <w:r w:rsidR="00912509">
        <w:instrText xml:space="preserve"> ADDIN ZOTERO_ITEM CSL_CITATION {"citationID":"hKrW32eZ","properties":{"unsorted":false,"formattedCitation":"(Howard et al., 2021: 426\\uc0\\u8211{}427)","plainCitation":"(Howard et al., 2021: 426–427)","dontUpdate":true,"noteIndex":0},"citationItems":[{"id":3463,"uris":["http://zotero.org/users/3635637/items/96MRLDXS"],"itemData":{"id":3463,"type":"article-journal","abstract":"Given the unprecedented circumstances of the COVID-19 pandemic and increasingly uncertain socio-economic conditions, cultural practice remains a stable canvas upon which young people draw the most agency and exercise a sense of freedom. This article reports on an international research collaboration, drawing on the voices of 77 young musicians from three countries—Australia, England and Portugal—who were interviewed about their music-making practices during lockdown. Despite reporting loss of jobs and income and the social distancing restrictions placed upon the ability to make music, most young music-makers were positive about the value of having more time, to be both producers and consumers of music. At the same time, however, our data also highlight increasing forms of inequality among young music-makers. This article argues that despite short-term gains in relation to developing musical practice, the longer-term impacts of COVID-19 on the music industry will affect the sector for years to come.","container-title":"YOUNG","DOI":"10.1177/1103308821998542","ISSN":"1103-3088","issue":"4","language":"en","note":"publisher: SAGE Publications India","page":"417-432","source":"SAGE Journals","title":"‘It’s Turned Me from a Professional to a “Bedroom DJ” Once Again’: COVID-19 and New Forms of Inequality for Young Music-Makers","title-short":"‘It’s Turned Me from a Professional to a “Bedroom DJ” Once Again’","volume":"29","author":[{"family":"Howard","given":"Frances"},{"family":"Bennett","given":"Andy"},{"family":"Green","given":"Ben"},{"family":"Guerra","given":"Paula"},{"family":"Sousa","given":"Sofia"},{"family":"Sofija","given":"Ernesta"}],"issued":{"date-parts":[["2021",9,1]]}},"locator":"426–427","label":"page"}],"schema":"https://github.com/citation-style-language/schema/raw/master/csl-citation.json"} </w:instrText>
      </w:r>
      <w:r w:rsidR="00E91ABC">
        <w:fldChar w:fldCharType="separate"/>
      </w:r>
      <w:r w:rsidR="00E91ABC" w:rsidRPr="00E91ABC">
        <w:rPr>
          <w:rFonts w:ascii="Aptos" w:cs="Times New Roman"/>
          <w:kern w:val="0"/>
        </w:rPr>
        <w:t xml:space="preserve">Howard et al. </w:t>
      </w:r>
      <w:r w:rsidR="00E91ABC">
        <w:rPr>
          <w:rFonts w:ascii="Aptos" w:cs="Times New Roman"/>
          <w:kern w:val="0"/>
        </w:rPr>
        <w:t>(</w:t>
      </w:r>
      <w:r w:rsidR="00E91ABC" w:rsidRPr="00E91ABC">
        <w:rPr>
          <w:rFonts w:ascii="Aptos" w:cs="Times New Roman"/>
          <w:kern w:val="0"/>
        </w:rPr>
        <w:t>2021: 426–427)</w:t>
      </w:r>
      <w:r w:rsidR="00E91ABC">
        <w:fldChar w:fldCharType="end"/>
      </w:r>
      <w:r w:rsidR="00E91ABC">
        <w:t xml:space="preserve"> </w:t>
      </w:r>
      <w:r w:rsidR="006F34C6">
        <w:t xml:space="preserve">concluding </w:t>
      </w:r>
      <w:r w:rsidR="00E91ABC">
        <w:t>that ‘o</w:t>
      </w:r>
      <w:r w:rsidR="00E91ABC" w:rsidRPr="00E91ABC">
        <w:t>nline gigs lacked atmosphere and felt unnatural as environments in which to enjoy music</w:t>
      </w:r>
      <w:r w:rsidR="00E91ABC">
        <w:t xml:space="preserve">’. </w:t>
      </w:r>
      <w:r w:rsidR="0006685B">
        <w:t xml:space="preserve">This rather stark picture of </w:t>
      </w:r>
      <w:r w:rsidR="00AD6EF7">
        <w:t>inadequacy</w:t>
      </w:r>
      <w:r w:rsidR="0006685B">
        <w:t xml:space="preserve"> gives the impression that </w:t>
      </w:r>
      <w:r w:rsidR="00597D6D">
        <w:t xml:space="preserve">online concerts could hardly be interesting or valuable in their own right, but exist </w:t>
      </w:r>
      <w:r w:rsidR="009C6931">
        <w:t xml:space="preserve">only </w:t>
      </w:r>
      <w:r w:rsidR="00444970">
        <w:t xml:space="preserve">in </w:t>
      </w:r>
      <w:r w:rsidR="009C6931">
        <w:t xml:space="preserve">exceptional circumstances </w:t>
      </w:r>
      <w:r w:rsidR="00597D6D">
        <w:t>‘</w:t>
      </w:r>
      <w:r w:rsidR="00597D6D" w:rsidRPr="00597D6D">
        <w:t xml:space="preserve">to combat the </w:t>
      </w:r>
      <w:r w:rsidR="00597D6D">
        <w:t>“</w:t>
      </w:r>
      <w:r w:rsidR="00597D6D" w:rsidRPr="00597D6D">
        <w:t>boredom</w:t>
      </w:r>
      <w:r w:rsidR="00597D6D">
        <w:t>”</w:t>
      </w:r>
      <w:r w:rsidR="00597D6D" w:rsidRPr="00597D6D">
        <w:t xml:space="preserve"> of self-isolation due to coronavirus</w:t>
      </w:r>
      <w:r w:rsidR="00597D6D">
        <w:t xml:space="preserve">’ </w:t>
      </w:r>
      <w:r w:rsidR="00597D6D">
        <w:fldChar w:fldCharType="begin"/>
      </w:r>
      <w:r w:rsidR="00912509">
        <w:instrText xml:space="preserve"> ADDIN ZOTERO_ITEM CSL_CITATION {"citationID":"iUiNOSoz","properties":{"unsorted":false,"formattedCitation":"(Savage, 2020)","plainCitation":"(Savage, 2020)","noteIndex":0},"citationItems":[{"id":190,"uris":["http://zotero.org/users/3635637/items/63EEBXR9"],"itemData":{"id":190,"type":"article-newspaper","abstract":"Coldplay, Yungblud and Christine And The Queens are among the musicians streaming makeshift gigs.","container-title":"BBC News","language":"en-GB","section":"Entertainment &amp; Arts","source":"www.bbc.co.uk","title":"Pop stars live-stream concerts from home to combat isolation","URL":"https://www.bbc.com/news/entertainment-arts-51924765","author":[{"family":"Savage","given":"Mark"}],"accessed":{"date-parts":[["2025",7,31]]},"issued":{"date-parts":[["2020",3,17]]}}}],"schema":"https://github.com/citation-style-language/schema/raw/master/csl-citation.json"} </w:instrText>
      </w:r>
      <w:r w:rsidR="00597D6D">
        <w:fldChar w:fldCharType="separate"/>
      </w:r>
      <w:r w:rsidR="00597D6D">
        <w:rPr>
          <w:noProof/>
        </w:rPr>
        <w:t>(Savage, 2020)</w:t>
      </w:r>
      <w:r w:rsidR="00597D6D">
        <w:fldChar w:fldCharType="end"/>
      </w:r>
      <w:r w:rsidR="00060D98">
        <w:t>.</w:t>
      </w:r>
    </w:p>
    <w:p w14:paraId="76D3BD2F" w14:textId="77777777" w:rsidR="0099729B" w:rsidRDefault="0099729B" w:rsidP="00DB3E19"/>
    <w:p w14:paraId="11E17A13" w14:textId="71D667E5" w:rsidR="007070DD" w:rsidRPr="000E5601" w:rsidRDefault="0099729B" w:rsidP="008A4772">
      <w:pPr>
        <w:rPr>
          <w:highlight w:val="yellow"/>
        </w:rPr>
      </w:pPr>
      <w:r w:rsidRPr="006C2550">
        <w:rPr>
          <w:highlight w:val="yellow"/>
        </w:rPr>
        <w:t xml:space="preserve">These narratives are needlessly pessimistic given that artists frequently report positive experiences of online performances. For one </w:t>
      </w:r>
      <w:r w:rsidR="00D723F3">
        <w:rPr>
          <w:highlight w:val="yellow"/>
        </w:rPr>
        <w:t xml:space="preserve">significant </w:t>
      </w:r>
      <w:proofErr w:type="gramStart"/>
      <w:r w:rsidRPr="006C2550">
        <w:rPr>
          <w:highlight w:val="yellow"/>
        </w:rPr>
        <w:t>counter-example</w:t>
      </w:r>
      <w:proofErr w:type="gramEnd"/>
      <w:r w:rsidRPr="006C2550">
        <w:rPr>
          <w:highlight w:val="yellow"/>
        </w:rPr>
        <w:t xml:space="preserve">, British pop artist L Devine </w:t>
      </w:r>
      <w:r w:rsidR="00145FC5" w:rsidRPr="006C2550">
        <w:rPr>
          <w:highlight w:val="yellow"/>
        </w:rPr>
        <w:t xml:space="preserve">describes a careful process of selecting </w:t>
      </w:r>
      <w:r w:rsidR="008A4772" w:rsidRPr="006C2550">
        <w:rPr>
          <w:highlight w:val="yellow"/>
        </w:rPr>
        <w:t xml:space="preserve">several </w:t>
      </w:r>
      <w:r w:rsidR="00273AAD" w:rsidRPr="006C2550">
        <w:rPr>
          <w:highlight w:val="yellow"/>
        </w:rPr>
        <w:t xml:space="preserve">livestreaming services </w:t>
      </w:r>
      <w:r w:rsidR="008A4772" w:rsidRPr="006C2550">
        <w:rPr>
          <w:highlight w:val="yellow"/>
        </w:rPr>
        <w:t>and customising performances</w:t>
      </w:r>
      <w:r w:rsidR="00273AAD" w:rsidRPr="006C2550">
        <w:rPr>
          <w:highlight w:val="yellow"/>
        </w:rPr>
        <w:t xml:space="preserve"> to suit </w:t>
      </w:r>
      <w:r w:rsidR="004A6563" w:rsidRPr="006C2550">
        <w:rPr>
          <w:highlight w:val="yellow"/>
        </w:rPr>
        <w:t xml:space="preserve">the </w:t>
      </w:r>
      <w:r w:rsidR="00E52EC2" w:rsidRPr="006C2550">
        <w:rPr>
          <w:highlight w:val="yellow"/>
        </w:rPr>
        <w:t>idiosyncrasies</w:t>
      </w:r>
      <w:r w:rsidR="004A6563" w:rsidRPr="006C2550">
        <w:rPr>
          <w:highlight w:val="yellow"/>
        </w:rPr>
        <w:t xml:space="preserve"> of each platform</w:t>
      </w:r>
      <w:r w:rsidR="007070DD" w:rsidRPr="006C2550">
        <w:rPr>
          <w:highlight w:val="yellow"/>
        </w:rPr>
        <w:t xml:space="preserve"> on her “URL Tour”. In a </w:t>
      </w:r>
      <w:r w:rsidR="007070DD" w:rsidRPr="00FA02ED">
        <w:rPr>
          <w:i/>
          <w:iCs/>
          <w:highlight w:val="yellow"/>
        </w:rPr>
        <w:t>Billboard</w:t>
      </w:r>
      <w:r w:rsidR="007070DD" w:rsidRPr="006C2550">
        <w:rPr>
          <w:highlight w:val="yellow"/>
        </w:rPr>
        <w:t xml:space="preserve"> profile by Nolan Feeney </w:t>
      </w:r>
      <w:r w:rsidR="007070DD" w:rsidRPr="006C2550">
        <w:rPr>
          <w:highlight w:val="yellow"/>
        </w:rPr>
        <w:fldChar w:fldCharType="begin"/>
      </w:r>
      <w:r w:rsidR="00C31220">
        <w:rPr>
          <w:highlight w:val="yellow"/>
        </w:rPr>
        <w:instrText xml:space="preserve"> ADDIN ZOTERO_ITEM CSL_CITATION {"citationID":"5d44lSPe","properties":{"formattedCitation":"(Feeney, 2020)","plainCitation":"(Feeney, 2020)","dontUpdate":true,"noteIndex":0},"citationItems":[{"id":196,"uris":["http://zotero.org/users/3635637/items/QAYBAP22"],"itemData":{"id":196,"type":"post-weblog","abstract":"After canceling a tour with Fletcher because of the coronavirus pandemic, the British pop star pulled off the most inventive livestream series yet","container-title":"Billboard","language":"en-US","title":"How L Devine Pulled Off The Most Inventive Livestream Series Yet","URL":"https://www.billboard.com/pro/l-devine-url-tour-livestream-diary/","author":[{"family":"Feeney","given":"Nolan"}],"accessed":{"date-parts":[["2025",8,21]]},"issued":{"date-parts":[["2020",4,2]]}}}],"schema":"https://github.com/citation-style-language/schema/raw/master/csl-citation.json"} </w:instrText>
      </w:r>
      <w:r w:rsidR="007070DD" w:rsidRPr="006C2550">
        <w:rPr>
          <w:highlight w:val="yellow"/>
        </w:rPr>
        <w:fldChar w:fldCharType="separate"/>
      </w:r>
      <w:r w:rsidR="000A6C6D">
        <w:rPr>
          <w:noProof/>
          <w:highlight w:val="yellow"/>
        </w:rPr>
        <w:t>(2020)</w:t>
      </w:r>
      <w:r w:rsidR="007070DD" w:rsidRPr="006C2550">
        <w:rPr>
          <w:highlight w:val="yellow"/>
        </w:rPr>
        <w:fldChar w:fldCharType="end"/>
      </w:r>
      <w:r w:rsidR="007070DD" w:rsidRPr="006C2550">
        <w:rPr>
          <w:highlight w:val="yellow"/>
        </w:rPr>
        <w:t xml:space="preserve">, she reports planning the audiovisual aesthetics of her shows, receiving heartfelt messages from fans, and facilitating different kinds of real-time interaction. She also </w:t>
      </w:r>
      <w:r w:rsidR="000E5601">
        <w:rPr>
          <w:highlight w:val="yellow"/>
        </w:rPr>
        <w:t xml:space="preserve">exceeded her goals concerning merchandise sales and fanbase growth. </w:t>
      </w:r>
      <w:r w:rsidR="001C4C03" w:rsidRPr="006C2550">
        <w:rPr>
          <w:highlight w:val="yellow"/>
        </w:rPr>
        <w:t xml:space="preserve">Although </w:t>
      </w:r>
      <w:r w:rsidR="007070DD" w:rsidRPr="006C2550">
        <w:rPr>
          <w:highlight w:val="yellow"/>
        </w:rPr>
        <w:t xml:space="preserve">she admits </w:t>
      </w:r>
      <w:r w:rsidR="00781CAE" w:rsidRPr="006C2550">
        <w:rPr>
          <w:highlight w:val="yellow"/>
        </w:rPr>
        <w:t xml:space="preserve">she is </w:t>
      </w:r>
      <w:r w:rsidR="007070DD" w:rsidRPr="006C2550">
        <w:rPr>
          <w:highlight w:val="yellow"/>
        </w:rPr>
        <w:t>‘</w:t>
      </w:r>
      <w:r w:rsidR="007070DD" w:rsidRPr="006C2550">
        <w:rPr>
          <w:highlight w:val="yellow"/>
        </w:rPr>
        <w:t>gagging to go back on tour</w:t>
      </w:r>
      <w:r w:rsidR="007070DD" w:rsidRPr="006C2550">
        <w:rPr>
          <w:highlight w:val="yellow"/>
        </w:rPr>
        <w:t>’</w:t>
      </w:r>
      <w:r w:rsidR="00781CAE" w:rsidRPr="006C2550">
        <w:rPr>
          <w:highlight w:val="yellow"/>
        </w:rPr>
        <w:t>, since ‘</w:t>
      </w:r>
      <w:r w:rsidR="00781CAE" w:rsidRPr="006C2550">
        <w:rPr>
          <w:highlight w:val="yellow"/>
        </w:rPr>
        <w:t>performing to a responsive crowd is totally different</w:t>
      </w:r>
      <w:r w:rsidR="00781CAE" w:rsidRPr="006C2550">
        <w:rPr>
          <w:highlight w:val="yellow"/>
        </w:rPr>
        <w:t>’</w:t>
      </w:r>
      <w:r w:rsidR="006C2550">
        <w:rPr>
          <w:highlight w:val="yellow"/>
        </w:rPr>
        <w:t xml:space="preserve"> </w:t>
      </w:r>
      <w:r w:rsidR="006C2550">
        <w:rPr>
          <w:highlight w:val="yellow"/>
        </w:rPr>
        <w:fldChar w:fldCharType="begin"/>
      </w:r>
      <w:r w:rsidR="006C2550">
        <w:rPr>
          <w:highlight w:val="yellow"/>
        </w:rPr>
        <w:instrText xml:space="preserve"> ADDIN ZOTERO_ITEM CSL_CITATION {"citationID":"mSUYC4gO","properties":{"formattedCitation":"(Feeney, 2020)","plainCitation":"(Feeney, 2020)","noteIndex":0},"citationItems":[{"id":196,"uris":["http://zotero.org/users/3635637/items/QAYBAP22"],"itemData":{"id":196,"type":"post-weblog","abstract":"After canceling a tour with Fletcher because of the coronavirus pandemic, the British pop star pulled off the most inventive livestream series yet","container-title":"Billboard","language":"en-US","title":"How L Devine Pulled Off The Most Inventive Livestream Series Yet","URL":"https://www.billboard.com/pro/l-devine-url-tour-livestream-diary/","author":[{"family":"Feeney","given":"Nolan"}],"accessed":{"date-parts":[["2025",8,21]]},"issued":{"date-parts":[["2020",4,2]]}}}],"schema":"https://github.com/citation-style-language/schema/raw/master/csl-citation.json"} </w:instrText>
      </w:r>
      <w:r w:rsidR="006C2550">
        <w:rPr>
          <w:highlight w:val="yellow"/>
        </w:rPr>
        <w:fldChar w:fldCharType="separate"/>
      </w:r>
      <w:r w:rsidR="006C2550">
        <w:rPr>
          <w:noProof/>
          <w:highlight w:val="yellow"/>
        </w:rPr>
        <w:t>(Feeney, 2020)</w:t>
      </w:r>
      <w:r w:rsidR="006C2550">
        <w:rPr>
          <w:highlight w:val="yellow"/>
        </w:rPr>
        <w:fldChar w:fldCharType="end"/>
      </w:r>
      <w:r w:rsidR="00781CAE" w:rsidRPr="006C2550">
        <w:rPr>
          <w:highlight w:val="yellow"/>
        </w:rPr>
        <w:t xml:space="preserve">, </w:t>
      </w:r>
      <w:r w:rsidR="001C4C03" w:rsidRPr="006C2550">
        <w:rPr>
          <w:highlight w:val="yellow"/>
        </w:rPr>
        <w:t>t</w:t>
      </w:r>
      <w:r w:rsidR="00CB004D" w:rsidRPr="006C2550">
        <w:rPr>
          <w:highlight w:val="yellow"/>
        </w:rPr>
        <w:t xml:space="preserve">his example is hardly the </w:t>
      </w:r>
      <w:r w:rsidR="000D2E97">
        <w:rPr>
          <w:highlight w:val="yellow"/>
        </w:rPr>
        <w:t xml:space="preserve">disappointing failure </w:t>
      </w:r>
      <w:r w:rsidR="003C39CA">
        <w:rPr>
          <w:highlight w:val="yellow"/>
        </w:rPr>
        <w:t xml:space="preserve">evoked by </w:t>
      </w:r>
      <w:r w:rsidR="00CB004D" w:rsidRPr="006C2550">
        <w:rPr>
          <w:highlight w:val="yellow"/>
        </w:rPr>
        <w:t>commentaries about bored, desperate, or reluctant artists.</w:t>
      </w:r>
    </w:p>
    <w:p w14:paraId="16501C5B" w14:textId="77777777" w:rsidR="00243DF7" w:rsidRDefault="00243DF7" w:rsidP="00085CED"/>
    <w:p w14:paraId="4C6A8E71" w14:textId="6369505F" w:rsidR="001117CB" w:rsidRDefault="00E52EC2" w:rsidP="00085CED">
      <w:r>
        <w:t xml:space="preserve">Still, commentators are justified in noting </w:t>
      </w:r>
      <w:r w:rsidR="00641D3F">
        <w:t xml:space="preserve">that precarious artists face additional pressure without the expected revenue from cancelled </w:t>
      </w:r>
      <w:r w:rsidR="00D37271">
        <w:t>shows</w:t>
      </w:r>
      <w:r w:rsidR="00641D3F">
        <w:t>. Some journalists encourage watching live performances and donating to artists</w:t>
      </w:r>
      <w:r w:rsidR="00AC070E">
        <w:t xml:space="preserve"> </w:t>
      </w:r>
      <w:r w:rsidR="00486142">
        <w:t xml:space="preserve">in order to support </w:t>
      </w:r>
      <w:r w:rsidR="00AC070E">
        <w:t>them during this period</w:t>
      </w:r>
      <w:r w:rsidR="00641D3F">
        <w:t xml:space="preserve">, in the </w:t>
      </w:r>
      <w:r w:rsidR="00682340">
        <w:t>model</w:t>
      </w:r>
      <w:r w:rsidR="00641D3F">
        <w:t xml:space="preserve"> of online busking </w:t>
      </w:r>
      <w:r w:rsidR="00641D3F">
        <w:fldChar w:fldCharType="begin"/>
      </w:r>
      <w:r w:rsidR="00912509">
        <w:instrText xml:space="preserve"> ADDIN ZOTERO_ITEM CSL_CITATION {"citationID":"HG9Rb8HU","properties":{"unsorted":false,"formattedCitation":"(Thomas, 2020: 88)","plainCitation":"(Thomas, 2020: 88)","noteIndex":0},"citationItems":[{"id":3434,"uris":["http://zotero.org/users/3635637/items/5NADNISP"],"itemData":{"id":3434,"type":"chapter","abstract":"What 'live music' means for one generation or culture does not necessarily mean 'live' for another. This book examines how changes in economy, culture and technology pertaining to post-digital times affect production, performance and reception of live music. Considering established examples of live music, such as music festivals, alongside practices influenced by developments in technology, including live streaming and holograms, the book examines whether new forms stand the test of 'live authenticity' for their audiences. It also speculates how live music might develop in the future, its relationship to recorded music and mediated performance and how business is conducted in the popular music industry.","container-title":"The Future of Live Music","event-place":"New York and London","ISBN":"978-1-5013-5588-2","language":"en","note":"Google-Books-ID: soDZDwAAQBAJ","page":"83–96","publisher":"Bloomsbury Academic","publisher-place":"New York and London","source":"Google Books","title":"Digital performances: Live-streaming music and the documentation of the creative process","editor":[{"family":"Mazierska","given":"Ewa"},{"family":"Gillon","given":"Les"},{"family":"Rigg","given":"Tony"}],"author":[{"family":"Thomas","given":"Mark Daman"}],"issued":{"date-parts":[["2020",5,14]]}},"locator":"88","label":"page"}],"schema":"https://github.com/citation-style-language/schema/raw/master/csl-citation.json"} </w:instrText>
      </w:r>
      <w:r w:rsidR="00641D3F">
        <w:fldChar w:fldCharType="separate"/>
      </w:r>
      <w:r w:rsidR="00641D3F">
        <w:rPr>
          <w:noProof/>
        </w:rPr>
        <w:t>(Thomas, 2020: 88)</w:t>
      </w:r>
      <w:r w:rsidR="00641D3F">
        <w:fldChar w:fldCharType="end"/>
      </w:r>
      <w:r w:rsidR="00641D3F">
        <w:t>.</w:t>
      </w:r>
      <w:r w:rsidR="00DB3E19">
        <w:t xml:space="preserve"> </w:t>
      </w:r>
      <w:r w:rsidR="00F168B1">
        <w:t>In this way</w:t>
      </w:r>
      <w:r w:rsidR="00DB3E19">
        <w:t>, online music events are portrayed as a necessary evil, since ‘</w:t>
      </w:r>
      <w:r w:rsidR="00DB3E19" w:rsidRPr="00DB3E19">
        <w:t>artists who relied on live performances and concerts</w:t>
      </w:r>
      <w:r w:rsidR="00DB3E19">
        <w:t xml:space="preserve"> </w:t>
      </w:r>
      <w:r w:rsidR="00DB3E19" w:rsidRPr="00DB3E19">
        <w:t>suddenly had the rug pulled out beneath them</w:t>
      </w:r>
      <w:r w:rsidR="00DB3E19">
        <w:t xml:space="preserve">’ </w:t>
      </w:r>
      <w:r w:rsidR="00DB3E19">
        <w:fldChar w:fldCharType="begin"/>
      </w:r>
      <w:r w:rsidR="00912509">
        <w:instrText xml:space="preserve"> ADDIN ZOTERO_ITEM CSL_CITATION {"citationID":"Uesjg7OD","properties":{"unsorted":false,"formattedCitation":"(Perez and Lunden, 2020)","plainCitation":"(Perez and Lunden, 2020)","noteIndex":0},"citationItems":[{"id":195,"uris":["http://zotero.org/users/3635637/items/KT3A43KC"],"itemData":{"id":195,"type":"post-weblog","abstract":"The coronavirus pandemic has had a significant impact on the music industry, as artists who relied on live performances and concerts suddenly had the rug","container-title":"TechCrunch","language":"en-US","title":"Spotify is developing a 'virtual events' feature","URL":"https://techcrunch.com/2020/08/26/spotify-is-developing-a-virtual-events-feature/","author":[{"family":"Perez","given":"Sarah"},{"family":"Lunden","given":"Ingrid"}],"accessed":{"date-parts":[["2025",8,18]]},"issued":{"date-parts":[["2020",8,26]]}}}],"schema":"https://github.com/citation-style-language/schema/raw/master/csl-citation.json"} </w:instrText>
      </w:r>
      <w:r w:rsidR="00DB3E19">
        <w:fldChar w:fldCharType="separate"/>
      </w:r>
      <w:r w:rsidR="00DB3E19">
        <w:rPr>
          <w:noProof/>
        </w:rPr>
        <w:t>(Perez and Lunden, 2020)</w:t>
      </w:r>
      <w:r w:rsidR="00DB3E19">
        <w:fldChar w:fldCharType="end"/>
      </w:r>
      <w:r w:rsidR="00DB3E19">
        <w:t xml:space="preserve">. They are supposedly valuable only insofar as </w:t>
      </w:r>
      <w:r w:rsidR="00CD03CF">
        <w:t>online performance</w:t>
      </w:r>
      <w:r w:rsidR="00DB3E19">
        <w:t xml:space="preserve"> keeps the spirit of art and culture alive, and artists financially stable: ‘t</w:t>
      </w:r>
      <w:r w:rsidR="00DB3E19" w:rsidRPr="00DB3E19">
        <w:t>echnology once deemed a novel addition to festivals and gigs has become a lifeline for performers wanting to connect with fans in lockdown</w:t>
      </w:r>
      <w:r w:rsidR="00DB3E19">
        <w:t xml:space="preserve">’ </w:t>
      </w:r>
      <w:r w:rsidR="00DB3E19">
        <w:fldChar w:fldCharType="begin"/>
      </w:r>
      <w:r w:rsidR="00912509">
        <w:instrText xml:space="preserve"> ADDIN ZOTERO_ITEM CSL_CITATION {"citationID":"9z7Ft3jj","properties":{"unsorted":false,"formattedCitation":"(Woods, 2020)","plainCitation":"(Woods, 2020)","noteIndex":0},"citationItems":[{"id":182,"uris":["http://zotero.org/users/3635637/items/GINXB49U"],"itemData":{"id":182,"type":"article-newspaper","abstract":"Technology once deemed a novel addition to festivals and gigs has become a lifeline for performers wanting to connect with fans in lockdown","container-title":"The Telegraph","ISSN":"0307-1235","language":"en-GB","source":"www.telegraph.co.uk","title":"Pop stars keep the music playing with livestream concerts","URL":"https://www.telegraph.co.uk/business/2020/11/13/pop-stars-keep-music-playing-livestream-concerts/","author":[{"family":"Woods","given":"Ben"}],"accessed":{"date-parts":[["2025",7,31]]},"issued":{"date-parts":[["2020",11,13]]}}}],"schema":"https://github.com/citation-style-language/schema/raw/master/csl-citation.json"} </w:instrText>
      </w:r>
      <w:r w:rsidR="00DB3E19">
        <w:fldChar w:fldCharType="separate"/>
      </w:r>
      <w:r w:rsidR="00DB3E19">
        <w:rPr>
          <w:noProof/>
        </w:rPr>
        <w:t>(Woods, 2020)</w:t>
      </w:r>
      <w:r w:rsidR="00DB3E19">
        <w:fldChar w:fldCharType="end"/>
      </w:r>
      <w:r w:rsidR="00DB3E19">
        <w:t xml:space="preserve">. Only occasionally do commentators acknowledge that livestreaming may </w:t>
      </w:r>
      <w:r w:rsidR="00647B3E">
        <w:t>offer</w:t>
      </w:r>
      <w:r w:rsidR="00DB3E19">
        <w:t xml:space="preserve"> more than ‘just a hack that got us through the pandemic’ </w:t>
      </w:r>
      <w:r w:rsidR="00DB3E19">
        <w:fldChar w:fldCharType="begin"/>
      </w:r>
      <w:r w:rsidR="00912509">
        <w:instrText xml:space="preserve"> ADDIN ZOTERO_ITEM CSL_CITATION {"citationID":"QPa11NDP","properties":{"unsorted":false,"formattedCitation":"(Schabel, 2021)","plainCitation":"(Schabel, 2021)","noteIndex":0},"citationItems":[{"id":186,"uris":["http://zotero.org/users/3635637/items/9CXVN6E4"],"itemData":{"id":186,"type":"post-weblog","abstract":"Every livestreaming failure is a setback for artists, fans, and ultimately, everyone working in the space, writes Mike Schabel, CEO and president of Kiswe.","container-title":"Billboard","language":"en-US","title":"Livestreaming Failures Hurt Everyone. Here’s How We Can Improve (Guest Column)","URL":"https://www.billboard.com/pro/how-we-can-improve-livestreaming-mike-schabel-kiswe/","author":[{"family":"Schabel","given":"Mike"}],"accessed":{"date-parts":[["2025",8,21]]},"issued":{"date-parts":[["2021",6,23]]}}}],"schema":"https://github.com/citation-style-language/schema/raw/master/csl-citation.json"} </w:instrText>
      </w:r>
      <w:r w:rsidR="00DB3E19">
        <w:fldChar w:fldCharType="separate"/>
      </w:r>
      <w:r w:rsidR="00DB3E19">
        <w:rPr>
          <w:noProof/>
        </w:rPr>
        <w:t>(Schabel, 2021)</w:t>
      </w:r>
      <w:r w:rsidR="00DB3E19">
        <w:fldChar w:fldCharType="end"/>
      </w:r>
      <w:r w:rsidR="00DB3E19">
        <w:t xml:space="preserve">. </w:t>
      </w:r>
      <w:r w:rsidR="0035622F">
        <w:t>Broadly, o</w:t>
      </w:r>
      <w:r w:rsidR="001117CB">
        <w:t>nline concerts are hardly given much of a chance to prove themselves to be more than a short-lived</w:t>
      </w:r>
      <w:r w:rsidR="007F41E4">
        <w:t xml:space="preserve">, </w:t>
      </w:r>
      <w:r w:rsidR="00C23654">
        <w:t>stand-in</w:t>
      </w:r>
      <w:r w:rsidR="001117CB">
        <w:t xml:space="preserve"> for live</w:t>
      </w:r>
      <w:r w:rsidR="00C23654">
        <w:t xml:space="preserve"> music</w:t>
      </w:r>
      <w:r w:rsidR="001117CB" w:rsidRPr="001117CB">
        <w:t>,</w:t>
      </w:r>
      <w:r w:rsidR="001117CB">
        <w:t xml:space="preserve"> due </w:t>
      </w:r>
      <w:r w:rsidR="00485494">
        <w:t xml:space="preserve">in large part </w:t>
      </w:r>
      <w:r w:rsidR="001117CB">
        <w:t xml:space="preserve">to </w:t>
      </w:r>
      <w:r w:rsidR="00135A59">
        <w:t xml:space="preserve">a related </w:t>
      </w:r>
      <w:r w:rsidR="001117CB">
        <w:t xml:space="preserve">live music imaginary: that the in-person </w:t>
      </w:r>
      <w:r w:rsidR="008C3483">
        <w:t>concert</w:t>
      </w:r>
      <w:r w:rsidR="001117CB">
        <w:t xml:space="preserve"> experience </w:t>
      </w:r>
      <w:r w:rsidR="005C494B">
        <w:t>is irreplaceable.</w:t>
      </w:r>
    </w:p>
    <w:p w14:paraId="4D73A0DD" w14:textId="77777777" w:rsidR="00D725C2" w:rsidRDefault="00D725C2" w:rsidP="00085CED"/>
    <w:p w14:paraId="5BC226AF" w14:textId="7C5EB817" w:rsidR="00D725C2" w:rsidRDefault="00D725C2" w:rsidP="00D725C2">
      <w:pPr>
        <w:pStyle w:val="Heading1"/>
      </w:pPr>
      <w:r>
        <w:t>The irreplaceability of the idealised, in-person live music experience</w:t>
      </w:r>
    </w:p>
    <w:p w14:paraId="53ECF41B" w14:textId="77777777" w:rsidR="00D725C2" w:rsidRDefault="00D725C2" w:rsidP="00D725C2"/>
    <w:p w14:paraId="17516A86" w14:textId="4406D87F" w:rsidR="00EB4B16" w:rsidRDefault="00807BD5" w:rsidP="00EB4B16">
      <w:r>
        <w:lastRenderedPageBreak/>
        <w:t>Journalism and</w:t>
      </w:r>
      <w:r w:rsidR="00790124">
        <w:t>,</w:t>
      </w:r>
      <w:r>
        <w:t xml:space="preserve"> to a lesser but still notable extent, scholarship, are rife with uncritical </w:t>
      </w:r>
      <w:r w:rsidR="00FB3BC8">
        <w:t>exaltations</w:t>
      </w:r>
      <w:r>
        <w:t xml:space="preserve"> </w:t>
      </w:r>
      <w:r w:rsidR="004C6BD1">
        <w:t>of</w:t>
      </w:r>
      <w:r>
        <w:t xml:space="preserve"> the live music experience</w:t>
      </w:r>
      <w:r w:rsidR="00FB3BC8">
        <w:t xml:space="preserve">. No poor sound quality, sticky floors, or drunk, bolshy strangers appear in such visions of the </w:t>
      </w:r>
      <w:r w:rsidR="00371358">
        <w:t xml:space="preserve">idealised </w:t>
      </w:r>
      <w:r w:rsidR="00FB3BC8">
        <w:t xml:space="preserve">concert: attending live music events is </w:t>
      </w:r>
      <w:r w:rsidR="00405299">
        <w:t>often imagined</w:t>
      </w:r>
      <w:r w:rsidR="00FB3BC8">
        <w:t xml:space="preserve"> as a life-changing celebration of camaraderie, </w:t>
      </w:r>
      <w:r w:rsidR="00B035F0">
        <w:t>ineffable connectedness, and wonder</w:t>
      </w:r>
      <w:r w:rsidR="00454814">
        <w:t>.</w:t>
      </w:r>
      <w:r w:rsidR="00B3559E">
        <w:t xml:space="preserve"> Illustrating this point</w:t>
      </w:r>
      <w:r w:rsidR="00454814">
        <w:t xml:space="preserve">, </w:t>
      </w:r>
      <w:proofErr w:type="spellStart"/>
      <w:r w:rsidR="00454814" w:rsidRPr="00454814">
        <w:t>Knockengorroch</w:t>
      </w:r>
      <w:proofErr w:type="spellEnd"/>
      <w:r w:rsidR="00454814">
        <w:t xml:space="preserve"> Festival organiser Katch Holmes</w:t>
      </w:r>
      <w:r w:rsidR="00900BE3">
        <w:t xml:space="preserve"> </w:t>
      </w:r>
      <w:r w:rsidR="00900BE3">
        <w:fldChar w:fldCharType="begin"/>
      </w:r>
      <w:r w:rsidR="00912509">
        <w:instrText xml:space="preserve"> ADDIN ZOTERO_ITEM CSL_CITATION {"citationID":"Px60T0v7","properties":{"unsorted":false,"formattedCitation":"(Holmes, 2020)","plainCitation":"(Holmes, 2020)","dontUpdate":true,"noteIndex":0},"citationItems":[{"id":125,"uris":["http://zotero.org/users/3635637/items/8IANQBW2"],"itemData":{"id":125,"type":"post-weblog","language":"en-US","title":"‘Virtually Knockengorroch’ The festival season goes virtual: one promoter’s perspective","title-short":"‘Virtually Knockengorroch’ The festival season goes virtual","URL":"https://livemusicexchange.org/blog/virtually-knockengorroch-the-festival-season-goes-virtual-one-promoters-perspective-katch-holmes/","author":[{"family":"Holmes","given":"Katch"}],"accessed":{"date-parts":[["2025",8,28]]},"issued":{"date-parts":[["2020",6,11]]}}}],"schema":"https://github.com/citation-style-language/schema/raw/master/csl-citation.json"} </w:instrText>
      </w:r>
      <w:r w:rsidR="00900BE3">
        <w:fldChar w:fldCharType="separate"/>
      </w:r>
      <w:r w:rsidR="00900BE3">
        <w:rPr>
          <w:noProof/>
        </w:rPr>
        <w:t>(2020)</w:t>
      </w:r>
      <w:r w:rsidR="00900BE3">
        <w:fldChar w:fldCharType="end"/>
      </w:r>
      <w:r w:rsidR="00697520">
        <w:t xml:space="preserve">—even </w:t>
      </w:r>
      <w:r w:rsidR="00454814">
        <w:t>after a highly successful and enriching online festival</w:t>
      </w:r>
      <w:r w:rsidR="00697520">
        <w:t>—</w:t>
      </w:r>
      <w:r w:rsidR="00454814">
        <w:t>reflects that ‘t</w:t>
      </w:r>
      <w:r w:rsidR="00454814" w:rsidRPr="00454814">
        <w:t>he full poetry of human contact will always be my priority, bringing people and music together in situ – breathing a shared place that binds us together through the land’s geography, history and memories</w:t>
      </w:r>
      <w:r w:rsidR="00454814">
        <w:t>’.</w:t>
      </w:r>
      <w:r w:rsidR="00900BE3">
        <w:t xml:space="preserve"> On the whole, d</w:t>
      </w:r>
      <w:r w:rsidR="008A4793">
        <w:t>uring COVID-19</w:t>
      </w:r>
      <w:r w:rsidR="00900BE3">
        <w:t>,</w:t>
      </w:r>
      <w:r w:rsidR="008A4793">
        <w:t xml:space="preserve"> ‘</w:t>
      </w:r>
      <w:r w:rsidR="008A4793" w:rsidRPr="008A4793">
        <w:t>music lovers are left longing for that sense of emotional connection that comes from an inspiring performance</w:t>
      </w:r>
      <w:r w:rsidR="008A4793">
        <w:t xml:space="preserve">’ </w:t>
      </w:r>
      <w:r w:rsidR="008A4793">
        <w:fldChar w:fldCharType="begin"/>
      </w:r>
      <w:r w:rsidR="00912509">
        <w:instrText xml:space="preserve"> ADDIN ZOTERO_ITEM CSL_CITATION {"citationID":"76uGCbuv","properties":{"unsorted":false,"formattedCitation":"(McLeod, 2021)","plainCitation":"(McLeod, 2021)","noteIndex":0},"citationItems":[{"id":18,"uris":["http://zotero.org/users/3635637/items/5FC2MDI8"],"itemData":{"id":18,"type":"post-weblog","abstract":"Whoa, What a Year It’s Been!","container-title":"Pocket Concerts","language":"en","title":"For Some People, Online Concerts Might Actually Be Better than Live Ones","URL":"https://medium.com/pocket-concerts/for-some-people-online-concerts-might-actually-be-better-than-live-ones-d7f0d009701","author":[{"family":"McLeod","given":"Rory"}],"accessed":{"date-parts":[["2025",7,31]]},"issued":{"date-parts":[["2021",5,1]]}}}],"schema":"https://github.com/citation-style-language/schema/raw/master/csl-citation.json"} </w:instrText>
      </w:r>
      <w:r w:rsidR="008A4793">
        <w:fldChar w:fldCharType="separate"/>
      </w:r>
      <w:r w:rsidR="008A4793">
        <w:rPr>
          <w:noProof/>
        </w:rPr>
        <w:t>(McLeod, 2021)</w:t>
      </w:r>
      <w:r w:rsidR="008A4793">
        <w:fldChar w:fldCharType="end"/>
      </w:r>
      <w:r w:rsidR="00454814">
        <w:t>, or</w:t>
      </w:r>
      <w:r w:rsidR="00D16A02">
        <w:t xml:space="preserve"> for</w:t>
      </w:r>
      <w:r w:rsidR="00454814">
        <w:t xml:space="preserve"> ‘</w:t>
      </w:r>
      <w:r w:rsidR="00454814" w:rsidRPr="00454814">
        <w:t>the singular bond with music that a concert provides</w:t>
      </w:r>
      <w:r w:rsidR="00454814">
        <w:t xml:space="preserve">’ </w:t>
      </w:r>
      <w:r w:rsidR="00454814">
        <w:fldChar w:fldCharType="begin"/>
      </w:r>
      <w:r w:rsidR="00912509">
        <w:instrText xml:space="preserve"> ADDIN ZOTERO_ITEM CSL_CITATION {"citationID":"FVpyA3Rm","properties":{"unsorted":false,"formattedCitation":"(Pareles, 2020b)","plainCitation":"(Pareles, 2020b)","noteIndex":0},"citationItems":[{"id":1,"uris":["http://zotero.org/users/3635637/items/LPXU2CB5"],"itemData":{"id":1,"type":"article-newspaper","abstract":"What’s lost when audiences can’t be close to musicians, applause is virtual and over-the-top artists are crammed into screens? So much.","container-title":"The New York Times","ISSN":"0362-4331","language":"en-US","section":"Arts","source":"NYTimes.com","title":"Intimacy Is Overrated: Concerts in the Livestream Era","title-short":"Intimacy Is Overrated","URL":"https://www.nytimes.com/2020/07/21/arts/music/livestreams-intimacy.html","author":[{"family":"Pareles","given":"Jon"}],"accessed":{"date-parts":[["2025",8,20]]},"issued":{"date-parts":[["2020",7,21]]}}}],"schema":"https://github.com/citation-style-language/schema/raw/master/csl-citation.json"} </w:instrText>
      </w:r>
      <w:r w:rsidR="00454814">
        <w:fldChar w:fldCharType="separate"/>
      </w:r>
      <w:r w:rsidR="00454814">
        <w:rPr>
          <w:noProof/>
        </w:rPr>
        <w:t>(Pareles, 2020b)</w:t>
      </w:r>
      <w:r w:rsidR="00454814">
        <w:fldChar w:fldCharType="end"/>
      </w:r>
      <w:r w:rsidR="00454814">
        <w:t>.</w:t>
      </w:r>
      <w:r w:rsidR="00EB4B16">
        <w:t xml:space="preserve"> </w:t>
      </w:r>
    </w:p>
    <w:p w14:paraId="75C1FC7A" w14:textId="77777777" w:rsidR="00DF6DCB" w:rsidRDefault="00DF6DCB" w:rsidP="00EB4B16"/>
    <w:p w14:paraId="7AA6E871" w14:textId="00B85B5F" w:rsidR="005B78A2" w:rsidRDefault="003C26B2" w:rsidP="008D7647">
      <w:r>
        <w:t>I</w:t>
      </w:r>
      <w:r w:rsidR="00DF6DCB">
        <w:t xml:space="preserve">t is </w:t>
      </w:r>
      <w:r w:rsidR="00CF641F">
        <w:t xml:space="preserve">unsurprising that </w:t>
      </w:r>
      <w:r w:rsidR="00DF6DCB">
        <w:t xml:space="preserve">writers recall their favourite concert moments through rose-tinted glasses during a </w:t>
      </w:r>
      <w:r w:rsidR="00DF6DCB" w:rsidRPr="00CF51BA">
        <w:rPr>
          <w:highlight w:val="green"/>
        </w:rPr>
        <w:t xml:space="preserve">period of </w:t>
      </w:r>
      <w:r w:rsidR="006A3DC0" w:rsidRPr="00CF51BA">
        <w:rPr>
          <w:highlight w:val="green"/>
        </w:rPr>
        <w:t>largely</w:t>
      </w:r>
      <w:r w:rsidR="00DF6DCB" w:rsidRPr="00CF51BA">
        <w:rPr>
          <w:highlight w:val="green"/>
        </w:rPr>
        <w:t xml:space="preserve"> unprecedented disorder</w:t>
      </w:r>
      <w:r w:rsidR="000D5223">
        <w:t xml:space="preserve"> </w:t>
      </w:r>
      <w:r w:rsidR="00DF6DCB">
        <w:t>and loneliness</w:t>
      </w:r>
      <w:r w:rsidR="005967E4">
        <w:t>.</w:t>
      </w:r>
      <w:r w:rsidR="00DF6DCB">
        <w:t xml:space="preserve"> </w:t>
      </w:r>
      <w:r w:rsidR="005967E4">
        <w:t xml:space="preserve">Yet reflections sometimes </w:t>
      </w:r>
      <w:r w:rsidR="00DF6DCB" w:rsidRPr="00CF51BA">
        <w:rPr>
          <w:highlight w:val="green"/>
        </w:rPr>
        <w:t>go beyond</w:t>
      </w:r>
      <w:r w:rsidR="00DF6DCB">
        <w:t xml:space="preserve"> mere nostalgic memories, </w:t>
      </w:r>
      <w:r w:rsidR="00CF51BA" w:rsidRPr="00CF51BA">
        <w:rPr>
          <w:highlight w:val="green"/>
        </w:rPr>
        <w:t>assuming that</w:t>
      </w:r>
      <w:r w:rsidR="00CF51BA">
        <w:t xml:space="preserve"> </w:t>
      </w:r>
      <w:r w:rsidR="00A7390F">
        <w:t xml:space="preserve">live music </w:t>
      </w:r>
      <w:r w:rsidR="00CF51BA">
        <w:t xml:space="preserve">is </w:t>
      </w:r>
      <w:r w:rsidR="00CF51BA" w:rsidRPr="00CF51BA">
        <w:rPr>
          <w:highlight w:val="green"/>
        </w:rPr>
        <w:t>universally</w:t>
      </w:r>
      <w:r w:rsidR="00CF51BA">
        <w:t xml:space="preserve"> </w:t>
      </w:r>
      <w:r w:rsidR="008E2F39">
        <w:t xml:space="preserve">transformative or </w:t>
      </w:r>
      <w:r w:rsidR="00F825BE">
        <w:t>transcendental</w:t>
      </w:r>
      <w:r w:rsidR="00DF6DCB">
        <w:t>.</w:t>
      </w:r>
      <w:r w:rsidR="004801A9">
        <w:t xml:space="preserve"> For instance,</w:t>
      </w:r>
      <w:r w:rsidR="00A2005B">
        <w:t xml:space="preserve"> </w:t>
      </w:r>
      <w:r w:rsidR="001D7065">
        <w:t>Billboard</w:t>
      </w:r>
      <w:r w:rsidR="00764E99">
        <w:t xml:space="preserve"> editor</w:t>
      </w:r>
      <w:r w:rsidR="001D7065">
        <w:t xml:space="preserve"> Nolan Feeney </w:t>
      </w:r>
      <w:r w:rsidR="001D7065">
        <w:fldChar w:fldCharType="begin"/>
      </w:r>
      <w:r w:rsidR="00912509">
        <w:instrText xml:space="preserve"> ADDIN ZOTERO_ITEM CSL_CITATION {"citationID":"cLxRwztQ","properties":{"unsorted":false,"formattedCitation":"(Feeney, 2020)","plainCitation":"(Feeney, 2020)","dontUpdate":true,"noteIndex":0},"citationItems":[{"id":196,"uris":["http://zotero.org/users/3635637/items/QAYBAP22"],"itemData":{"id":196,"type":"post-weblog","abstract":"After canceling a tour with Fletcher because of the coronavirus pandemic, the British pop star pulled off the most inventive livestream series yet","container-title":"Billboard","language":"en-US","title":"How L Devine Pulled Off The Most Inventive Livestream Series Yet","URL":"https://www.billboard.com/pro/l-devine-url-tour-livestream-diary/","author":[{"family":"Feeney","given":"Nolan"}],"accessed":{"date-parts":[["2025",8,21]]},"issued":{"date-parts":[["2020",4,2]]}}}],"schema":"https://github.com/citation-style-language/schema/raw/master/csl-citation.json"} </w:instrText>
      </w:r>
      <w:r w:rsidR="001D7065">
        <w:fldChar w:fldCharType="separate"/>
      </w:r>
      <w:r w:rsidR="001D7065">
        <w:rPr>
          <w:noProof/>
        </w:rPr>
        <w:t>(2020)</w:t>
      </w:r>
      <w:r w:rsidR="001D7065">
        <w:fldChar w:fldCharType="end"/>
      </w:r>
      <w:r w:rsidR="0093404C">
        <w:t xml:space="preserve"> </w:t>
      </w:r>
      <w:r w:rsidR="0093404C" w:rsidRPr="0093404C">
        <w:rPr>
          <w:highlight w:val="green"/>
        </w:rPr>
        <w:t>emphatically defines</w:t>
      </w:r>
      <w:r w:rsidR="00CC2A26">
        <w:t xml:space="preserve"> </w:t>
      </w:r>
      <w:r w:rsidR="001D7065">
        <w:t>‘</w:t>
      </w:r>
      <w:r w:rsidR="001D7065" w:rsidRPr="001D7065">
        <w:t>what live music is—everyone’s in a room together for the same reason: to forget about the outside world</w:t>
      </w:r>
      <w:r w:rsidR="001D7065">
        <w:t>’. Naturally, the suggestion of socially distanced concerts</w:t>
      </w:r>
      <w:r w:rsidR="00A555B2">
        <w:t xml:space="preserve"> (</w:t>
      </w:r>
      <w:r w:rsidR="00F06865">
        <w:t xml:space="preserve">among other </w:t>
      </w:r>
      <w:r w:rsidR="00A555B2">
        <w:t>variations</w:t>
      </w:r>
      <w:r w:rsidR="00F06865">
        <w:t xml:space="preserve"> on the in-person norm</w:t>
      </w:r>
      <w:r w:rsidR="00A555B2">
        <w:t>)</w:t>
      </w:r>
      <w:r w:rsidR="001D7065">
        <w:t xml:space="preserve"> </w:t>
      </w:r>
      <w:r w:rsidR="0093404C" w:rsidRPr="0093404C">
        <w:rPr>
          <w:highlight w:val="green"/>
        </w:rPr>
        <w:t>violate</w:t>
      </w:r>
      <w:r w:rsidR="001D7065">
        <w:t xml:space="preserve"> this ideal, since live music is ‘</w:t>
      </w:r>
      <w:r w:rsidR="008A4793">
        <w:t>“</w:t>
      </w:r>
      <w:r w:rsidR="001D7065" w:rsidRPr="001D7065">
        <w:t>not a clinical space, it’s about people coming together and enjoying a shared experience, not standing two metres apart on their own</w:t>
      </w:r>
      <w:r w:rsidR="008A4793">
        <w:t>”</w:t>
      </w:r>
      <w:r w:rsidR="001D7065">
        <w:t xml:space="preserve">’ </w:t>
      </w:r>
      <w:r w:rsidR="001D7065">
        <w:fldChar w:fldCharType="begin"/>
      </w:r>
      <w:r w:rsidR="00912509">
        <w:instrText xml:space="preserve"> ADDIN ZOTERO_ITEM CSL_CITATION {"citationID":"Wu1GFqn4","properties":{"unsorted":false,"formattedCitation":"(Iqbal, 2020)","plainCitation":"(Iqbal, 2020)","dontUpdate":true,"noteIndex":0},"citationItems":[{"id":29,"uris":["http://zotero.org/users/3635637/items/SRVC4HH8"],"itemData":{"id":29,"type":"article-newspaper","abstract":"From drive-in concerts to livestreaming on Fortnite, the industry has had to adapt creatively to the current restrictions","container-title":"The Guardian","ISSN":"0261-3077","language":"en-GB","section":"Music","source":"The Guardian","title":"Don’t stand so close: how live music has changed its tune in lockdown","title-short":"Don’t stand so close","URL":"https://www.theguardian.com/music/2020/may/16/dont-stand-so-close-how-live-music-has-changed-its-tune-in-lockdown","author":[{"family":"Iqbal","given":"Nosheen"}],"accessed":{"date-parts":[["2025",7,31]]},"issued":{"date-parts":[["2020",5,16]]}}}],"schema":"https://github.com/citation-style-language/schema/raw/master/csl-citation.json"} </w:instrText>
      </w:r>
      <w:r w:rsidR="001D7065">
        <w:fldChar w:fldCharType="separate"/>
      </w:r>
      <w:r w:rsidR="001D7065">
        <w:rPr>
          <w:noProof/>
        </w:rPr>
        <w:t>(Tom Baker in Iqbal, 2020)</w:t>
      </w:r>
      <w:r w:rsidR="001D7065">
        <w:fldChar w:fldCharType="end"/>
      </w:r>
      <w:r w:rsidR="001D7065">
        <w:t>.</w:t>
      </w:r>
      <w:r w:rsidR="001E4360">
        <w:t xml:space="preserve"> </w:t>
      </w:r>
      <w:r w:rsidR="005B78A2">
        <w:t xml:space="preserve">This comment </w:t>
      </w:r>
      <w:r w:rsidR="006E0F9C">
        <w:t xml:space="preserve">invites </w:t>
      </w:r>
      <w:r w:rsidR="00EB08FB">
        <w:t>a quick personal reflection</w:t>
      </w:r>
      <w:r w:rsidR="005B78A2">
        <w:t xml:space="preserve">: I, for one, </w:t>
      </w:r>
      <w:proofErr w:type="gramStart"/>
      <w:r w:rsidR="00C222DD">
        <w:t xml:space="preserve">actually </w:t>
      </w:r>
      <w:r w:rsidR="00540AAD">
        <w:t>love</w:t>
      </w:r>
      <w:proofErr w:type="gramEnd"/>
      <w:r w:rsidR="00540AAD">
        <w:t xml:space="preserve"> the idea of </w:t>
      </w:r>
      <w:r w:rsidR="001B2E87" w:rsidRPr="00B320FC">
        <w:rPr>
          <w:highlight w:val="green"/>
        </w:rPr>
        <w:t xml:space="preserve">having </w:t>
      </w:r>
      <w:r w:rsidR="00540AAD" w:rsidRPr="00B320FC">
        <w:rPr>
          <w:highlight w:val="green"/>
        </w:rPr>
        <w:t>more</w:t>
      </w:r>
      <w:r w:rsidR="00540AAD">
        <w:t xml:space="preserve"> </w:t>
      </w:r>
      <w:r w:rsidR="00CE6BF7">
        <w:t xml:space="preserve">personal </w:t>
      </w:r>
      <w:r w:rsidR="00540AAD">
        <w:t>space in most venues, and would pay to avoid strangers bumping into</w:t>
      </w:r>
      <w:r w:rsidR="0072671F">
        <w:t xml:space="preserve"> </w:t>
      </w:r>
      <w:r w:rsidR="0068725A">
        <w:t>and</w:t>
      </w:r>
      <w:r w:rsidR="0072671F">
        <w:t xml:space="preserve"> </w:t>
      </w:r>
      <w:r w:rsidR="00540AAD">
        <w:t>brushing past me</w:t>
      </w:r>
      <w:r w:rsidR="0072671F">
        <w:t>, or spilling drinks on my shoes</w:t>
      </w:r>
      <w:r w:rsidR="00540AAD">
        <w:t xml:space="preserve"> (not to mention</w:t>
      </w:r>
      <w:r w:rsidR="00F14EBB">
        <w:t xml:space="preserve"> the epidemiological benefits</w:t>
      </w:r>
      <w:r w:rsidR="002B3884">
        <w:t xml:space="preserve">, </w:t>
      </w:r>
      <w:r w:rsidR="00CE6D5F">
        <w:t>perhaps helping</w:t>
      </w:r>
      <w:r w:rsidR="002B3884">
        <w:t xml:space="preserve"> the </w:t>
      </w:r>
      <w:r w:rsidR="00D653AC">
        <w:t xml:space="preserve">traditional </w:t>
      </w:r>
      <w:r w:rsidR="002B3884">
        <w:t xml:space="preserve">live industry </w:t>
      </w:r>
      <w:r w:rsidR="00B320FC" w:rsidRPr="00B320FC">
        <w:rPr>
          <w:highlight w:val="green"/>
        </w:rPr>
        <w:t>recover more quickly</w:t>
      </w:r>
      <w:r w:rsidR="00F14EBB">
        <w:t>).</w:t>
      </w:r>
    </w:p>
    <w:p w14:paraId="026325C8" w14:textId="77777777" w:rsidR="005B78A2" w:rsidRDefault="005B78A2" w:rsidP="008D7647"/>
    <w:p w14:paraId="147743CC" w14:textId="79183721" w:rsidR="00067CAB" w:rsidRDefault="005B78A2" w:rsidP="008D7647">
      <w:r>
        <w:t xml:space="preserve">Taking the </w:t>
      </w:r>
      <w:r w:rsidR="00B13217">
        <w:t>life-changing</w:t>
      </w:r>
      <w:r>
        <w:t xml:space="preserve"> </w:t>
      </w:r>
      <w:r w:rsidR="00006AFB">
        <w:t>narratives</w:t>
      </w:r>
      <w:r w:rsidR="00B13217">
        <w:t xml:space="preserve"> </w:t>
      </w:r>
      <w:r>
        <w:t xml:space="preserve">of </w:t>
      </w:r>
      <w:r w:rsidR="009D43F1">
        <w:t>gig</w:t>
      </w:r>
      <w:r>
        <w:t xml:space="preserve"> attendance even further</w:t>
      </w:r>
      <w:r w:rsidR="005A75CB">
        <w:t xml:space="preserve">, it is sometimes assumed that concert-going is not only a privilege but a need for personal wellbeing, with </w:t>
      </w:r>
      <w:r w:rsidR="005A75CB">
        <w:fldChar w:fldCharType="begin"/>
      </w:r>
      <w:r w:rsidR="00912509">
        <w:instrText xml:space="preserve"> ADDIN ZOTERO_ITEM CSL_CITATION {"citationID":"dJLtAjYw","properties":{"unsorted":false,"formattedCitation":"(Bratus et al., 2022: 178)","plainCitation":"(Bratus et al., 2022: 178)","dontUpdate":true,"noteIndex":0},"citationItems":[{"id":3477,"uris":["http://zotero.org/users/3635637/items/J24JCL6H"],"itemData":{"id":3477,"type":"chapter","abstract":"All of the dimensions related to music performance have experienced deep transformations, crisis, and reinventions during the COVID-19 pandemic. The scope of our interdisciplinary research team – including musicologists, ethnomusicologists, sociologists, and popular music scholars – is to map different ways of attributing meaning to the actions related to any form of organised sound production. The act of music making was, since then, digitally remembered, represented, reimagined, relocated, and remediated in a variety of forms. At the same time, the performance of music – especially since it became impossible, as its practical organisation seems incompatible with any effective form of physical distancing – has become an ideal referent and an arena. All of the identitarian stances related to music as a form of personal and collective self-recognition and construction of cultural values confront themselves around the (now impossible) act of performing live. These dynamics will be observed through the lens of a number of case studies related to traditional religious rituals, operatic performance, discourses about live clubs, and the circulation of musical performance through social media. We will discuss how much they reflect our current understanding of the cultural activities generally referred to as music production and consumption, and how much they foreshadow future developments in these sectors.","container-title":"Sounds of the Pandemic","ISBN":"978-1-003-20036-9","note":"number-of-pages: 15","publisher":"Focal Press","title":"Musical Performance during and after the COVID-19 Pandemic: Days of Future Passed?","title-short":"Musical Performance during and after the COVID-19 Pandemic","author":[{"family":"Bratus","given":"Alessandro"},{"family":"Caliandro","given":"Alessandro"},{"family":"Caruso","given":"Fulvia"},{"family":"Ceravolo","given":"Flavio Antonio"},{"family":"Garda","given":"Michela"}],"issued":{"date-parts":[["2022"]]}},"locator":"178","label":"page"}],"schema":"https://github.com/citation-style-language/schema/raw/master/csl-citation.json"} </w:instrText>
      </w:r>
      <w:r w:rsidR="005A75CB">
        <w:fldChar w:fldCharType="separate"/>
      </w:r>
      <w:r w:rsidR="005A75CB">
        <w:rPr>
          <w:noProof/>
        </w:rPr>
        <w:t>Bratus et al. (2022: 178)</w:t>
      </w:r>
      <w:r w:rsidR="005A75CB">
        <w:fldChar w:fldCharType="end"/>
      </w:r>
      <w:r w:rsidR="005A75CB">
        <w:t xml:space="preserve"> asserting that ‘t</w:t>
      </w:r>
      <w:r w:rsidR="005A75CB" w:rsidRPr="00EB4B16">
        <w:t xml:space="preserve">he suspension of live events during the pandemic produced </w:t>
      </w:r>
      <w:r w:rsidR="005A75CB">
        <w:t xml:space="preserve">… </w:t>
      </w:r>
      <w:r w:rsidR="005A75CB" w:rsidRPr="00EB4B16">
        <w:t>individual psychological damage</w:t>
      </w:r>
      <w:r w:rsidR="005A75CB">
        <w:t xml:space="preserve">’. </w:t>
      </w:r>
      <w:r w:rsidR="00DC4055">
        <w:t xml:space="preserve">While it is understandable </w:t>
      </w:r>
      <w:r w:rsidR="001B0BE7">
        <w:t>for</w:t>
      </w:r>
      <w:r w:rsidR="00DC4055">
        <w:t xml:space="preserve"> researchers </w:t>
      </w:r>
      <w:r w:rsidR="001B0BE7">
        <w:t xml:space="preserve">to emphasise the </w:t>
      </w:r>
      <w:r w:rsidR="00DC4055">
        <w:t>social and emotional value</w:t>
      </w:r>
      <w:r w:rsidR="001B0BE7">
        <w:t xml:space="preserve"> of live music</w:t>
      </w:r>
      <w:r w:rsidR="00A61725">
        <w:t xml:space="preserve">, claims that position it as an existential necessity are empirically unsubstantiated. </w:t>
      </w:r>
      <w:r w:rsidR="005376E0">
        <w:t xml:space="preserve">Yet </w:t>
      </w:r>
      <w:r w:rsidR="002409E3">
        <w:t xml:space="preserve">they are </w:t>
      </w:r>
      <w:r w:rsidR="005376E0">
        <w:t xml:space="preserve">widespread in popular commentary. </w:t>
      </w:r>
      <w:r w:rsidR="005A75CB">
        <w:t xml:space="preserve">Musician John Grant </w:t>
      </w:r>
      <w:r w:rsidR="005A75CB">
        <w:fldChar w:fldCharType="begin"/>
      </w:r>
      <w:r w:rsidR="00912509">
        <w:instrText xml:space="preserve"> ADDIN ZOTERO_ITEM CSL_CITATION {"citationID":"pT5ulpBf","properties":{"unsorted":false,"formattedCitation":"(Iqbal, 2020)","plainCitation":"(Iqbal, 2020)","dontUpdate":true,"noteIndex":0},"citationItems":[{"id":29,"uris":["http://zotero.org/users/3635637/items/SRVC4HH8"],"itemData":{"id":29,"type":"article-newspaper","abstract":"From drive-in concerts to livestreaming on Fortnite, the industry has had to adapt creatively to the current restrictions","container-title":"The Guardian","ISSN":"0261-3077","language":"en-GB","section":"Music","source":"The Guardian","title":"Don’t stand so close: how live music has changed its tune in lockdown","title-short":"Don’t stand so close","URL":"https://www.theguardian.com/music/2020/may/16/dont-stand-so-close-how-live-music-has-changed-its-tune-in-lockdown","author":[{"family":"Iqbal","given":"Nosheen"}],"accessed":{"date-parts":[["2025",7,31]]},"issued":{"date-parts":[["2020",5,16]]}}}],"schema":"https://github.com/citation-style-language/schema/raw/master/csl-citation.json"} </w:instrText>
      </w:r>
      <w:r w:rsidR="005A75CB">
        <w:fldChar w:fldCharType="separate"/>
      </w:r>
      <w:r w:rsidR="005A75CB">
        <w:rPr>
          <w:noProof/>
        </w:rPr>
        <w:t>(in Iqbal, 2020)</w:t>
      </w:r>
      <w:r w:rsidR="005A75CB">
        <w:fldChar w:fldCharType="end"/>
      </w:r>
      <w:r w:rsidR="005A75CB">
        <w:t xml:space="preserve"> supports </w:t>
      </w:r>
      <w:r w:rsidR="005376E0">
        <w:t xml:space="preserve">the </w:t>
      </w:r>
      <w:r w:rsidR="005A75CB">
        <w:t xml:space="preserve">idea by stating (and not in the economic sense) ‘we can’t </w:t>
      </w:r>
      <w:r w:rsidR="005A75CB">
        <w:rPr>
          <w:i/>
          <w:iCs/>
        </w:rPr>
        <w:t xml:space="preserve">live </w:t>
      </w:r>
      <w:r w:rsidR="005A75CB">
        <w:t>without live music’</w:t>
      </w:r>
      <w:r w:rsidR="00A46A5B">
        <w:t xml:space="preserve">, and a musician interviewed by </w:t>
      </w:r>
      <w:r w:rsidR="00A46A5B">
        <w:fldChar w:fldCharType="begin"/>
      </w:r>
      <w:r w:rsidR="00912509">
        <w:instrText xml:space="preserve"> ADDIN ZOTERO_ITEM CSL_CITATION {"citationID":"DUfIQHtR","properties":{"unsorted":false,"formattedCitation":"(Green et al., 2022: 39)","plainCitation":"(Green et al., 2022: 39)","dontUpdate":true,"noteIndex":0},"citationItems":[{"id":3575,"uris":["http://zotero.org/users/3635637/items/3D57VSB8"],"itemData":{"id":3575,"type":"chapter","abstract":"The rapid spread of COVID-19 during early 2020 had a sudden and devastating impact on live music. Music venues across the world were shut down in a matter of days, festivals cancelled and tours postponed. Music artists from internationally renowned performers such as The Rolling Stones down to amateur musicians responded to this sudden development by holding online performances, which presented as a novel response to a situation that many hoped would pass in a matter of months. As time progressed with no timeframe for a return to face-to-face live music events in physical venue settings, performers faced an uncertain future. This chapter draws on the findings of a project conducted in Australia, the UK, and Portugal during the second half of 2020, during which young musicians (amateur, semi-professional, and professional) between the ages of 18 and 35 were interviewed about the value of music-making as a source of well-being and connectivity during the COVID-19 crisis, as well as their strategies including online performances. The perseverance and innovation of musicians in moving online during the COVID-19 lockdowns underlines the importance of live performance and highlights possibilities for its future development. However, while responses were varied, many respondents felt that online performance restricted core qualities associated with live music including spontaneity, spectacle, and connection with the audience.","container-title":"Remaking Culture and Music Spaces","ISBN":"978-1-003-25480-5","note":"number-of-pages: 13","publisher":"Routledge","title":"How live is live?: COVID-19, live music, and online performances","title-short":"How live is live?","author":[{"family":"Green","given":"Ben"},{"family":"Bennett","given":"Andy"},{"family":"Guerra","given":"Paula"},{"family":"Howard","given":"Frances"},{"family":"Oliveira","given":"Ana"},{"family":"Sousa","given":"Sofia"},{"family":"Sofija","given":"Ernesta"}],"issued":{"date-parts":[["2022"]]}},"locator":"39","label":"page"}],"schema":"https://github.com/citation-style-language/schema/raw/master/csl-citation.json"} </w:instrText>
      </w:r>
      <w:r w:rsidR="00A46A5B">
        <w:fldChar w:fldCharType="separate"/>
      </w:r>
      <w:r w:rsidR="00A46A5B">
        <w:rPr>
          <w:noProof/>
        </w:rPr>
        <w:t>Green et al., (2022: 39)</w:t>
      </w:r>
      <w:r w:rsidR="00A46A5B">
        <w:fldChar w:fldCharType="end"/>
      </w:r>
      <w:r w:rsidR="00A46A5B">
        <w:t xml:space="preserve"> </w:t>
      </w:r>
      <w:r w:rsidR="006F1DA0">
        <w:t>corroborates</w:t>
      </w:r>
      <w:r w:rsidR="00A46A5B">
        <w:t xml:space="preserve"> that ‘m</w:t>
      </w:r>
      <w:r w:rsidR="00A46A5B" w:rsidRPr="00A46A5B">
        <w:t>usic has a unique quality, which is the immediate effect on people, of saving your life in three or four minutes</w:t>
      </w:r>
      <w:r w:rsidR="00A46A5B">
        <w:t>’</w:t>
      </w:r>
      <w:r w:rsidR="00137115">
        <w:t>.</w:t>
      </w:r>
    </w:p>
    <w:p w14:paraId="352A1397" w14:textId="77777777" w:rsidR="005A75CB" w:rsidRDefault="005A75CB" w:rsidP="008D7647"/>
    <w:p w14:paraId="0DE47C58" w14:textId="45A678D8" w:rsidR="005A75CB" w:rsidRDefault="008D7647" w:rsidP="008D7647">
      <w:r>
        <w:t xml:space="preserve">This view is, as </w:t>
      </w:r>
      <w:r>
        <w:fldChar w:fldCharType="begin"/>
      </w:r>
      <w:r w:rsidR="00912509">
        <w:instrText xml:space="preserve"> ADDIN ZOTERO_ITEM CSL_CITATION {"citationID":"tqgi6I5D","properties":{"unsorted":false,"formattedCitation":"(Mazierska et al., 2020: 8)","plainCitation":"(Mazierska et al., 2020: 8)","dontUpdate":true,"noteIndex":0},"citationItems":[{"id":128,"uris":["http://zotero.org/users/3635637/items/TQP2VZ5K"],"itemData":{"id":128,"type":"chapter","abstract":"What 'live music' means for one generation or culture does not necessarily mean 'live' for another. This book examines how changes in economy, culture and technology pertaining to post-digital times affect production, performance and reception of live music. Considering established examples of live music, such as music festivals, alongside practices influenced by developments in technology, including live streaming and holograms, the book examines whether new forms stand the test of 'live authenticity' for their audiences. It also speculates how live music might develop in the future, its relationship to recorded music and mediated performance and how business is conducted in the popular music industry.","container-title":"The Future of Live Music","event-place":"New York and London","ISBN":"978-1-5013-5588-2","language":"en","note":"Google-Books-ID: soDZDwAAQBAJ","page":"1–16","publisher":"Bloomsbury Academic","publisher-place":"New York and London","source":"Google Books","title":"Introduction: The continuous significance of live music","author":[{"family":"Mazierska","given":"Ewa"},{"family":"Gillon","given":"Les"},{"family":"Rigg","given":"Tony"}],"editor":[{"family":"Mazierska","given":"Ewa"},{"family":"Gillon","given":"Les"},{"family":"Rigg","given":"Tony"}],"issued":{"date-parts":[["2020",5,14]]}},"locator":"8","label":"page"}],"schema":"https://github.com/citation-style-language/schema/raw/master/csl-citation.json"} </w:instrText>
      </w:r>
      <w:r>
        <w:fldChar w:fldCharType="separate"/>
      </w:r>
      <w:r>
        <w:rPr>
          <w:noProof/>
        </w:rPr>
        <w:t>Mazierska et al. (2020: 8)</w:t>
      </w:r>
      <w:r>
        <w:fldChar w:fldCharType="end"/>
      </w:r>
      <w:r>
        <w:t xml:space="preserve"> put it, ‘utopian’. </w:t>
      </w:r>
      <w:r w:rsidR="00F867CE">
        <w:t>In-person concerts are not only familiar, comfortable, and enjoyable, but euphoric, inspirational</w:t>
      </w:r>
      <w:r w:rsidR="00F63BF3">
        <w:t>,</w:t>
      </w:r>
      <w:r w:rsidR="00F867CE">
        <w:t xml:space="preserve"> necessary for survival</w:t>
      </w:r>
      <w:r w:rsidR="00F63BF3">
        <w:t xml:space="preserve">. </w:t>
      </w:r>
      <w:r w:rsidR="00C3086F">
        <w:t xml:space="preserve">It hardly seems fair to expect </w:t>
      </w:r>
      <w:r w:rsidR="0009127B">
        <w:t xml:space="preserve">an </w:t>
      </w:r>
      <w:r w:rsidR="00C3086F">
        <w:t xml:space="preserve">online </w:t>
      </w:r>
      <w:r w:rsidR="00470AF6">
        <w:t>music performance</w:t>
      </w:r>
      <w:r w:rsidR="0009127B">
        <w:t xml:space="preserve"> </w:t>
      </w:r>
      <w:r w:rsidR="00C3086F">
        <w:t xml:space="preserve">to </w:t>
      </w:r>
      <w:r w:rsidR="00470AF6">
        <w:t xml:space="preserve">satisfy artists </w:t>
      </w:r>
      <w:r w:rsidR="0009127B">
        <w:t xml:space="preserve">and </w:t>
      </w:r>
      <w:r w:rsidR="00470AF6">
        <w:t xml:space="preserve">audiences if they </w:t>
      </w:r>
      <w:r w:rsidR="0009127B">
        <w:t xml:space="preserve">can </w:t>
      </w:r>
      <w:r w:rsidR="00470AF6">
        <w:t xml:space="preserve">only see </w:t>
      </w:r>
      <w:r w:rsidR="00C40398">
        <w:t xml:space="preserve">it </w:t>
      </w:r>
      <w:r w:rsidR="00C3086F">
        <w:t>as a ‘</w:t>
      </w:r>
      <w:r w:rsidR="00C3086F" w:rsidRPr="00C3086F">
        <w:t xml:space="preserve">simulacrum of </w:t>
      </w:r>
      <w:r w:rsidR="00470AF6">
        <w:t xml:space="preserve">their </w:t>
      </w:r>
      <w:r w:rsidR="00C3086F" w:rsidRPr="00C3086F">
        <w:t>normal concert experience</w:t>
      </w:r>
      <w:r w:rsidR="00C3086F">
        <w:t>’</w:t>
      </w:r>
      <w:r w:rsidR="0009127B">
        <w:t xml:space="preserve"> or something ‘</w:t>
      </w:r>
      <w:r w:rsidR="0009127B" w:rsidRPr="0009127B">
        <w:t>mimicking some of the interactive qualities of a real concert</w:t>
      </w:r>
      <w:r w:rsidR="0009127B">
        <w:t xml:space="preserve">’ </w:t>
      </w:r>
      <w:r w:rsidR="0009127B">
        <w:fldChar w:fldCharType="begin"/>
      </w:r>
      <w:r w:rsidR="00912509">
        <w:instrText xml:space="preserve"> ADDIN ZOTERO_ITEM CSL_CITATION {"citationID":"TsCAuZxY","properties":{"unsorted":false,"formattedCitation":"(Peisner, 2020)","plainCitation":"(Peisner, 2020)","noteIndex":0},"citationItems":[{"id":2,"uris":["http://zotero.org/users/3635637/items/YWAPI2S5"],"itemData":{"id":2,"type":"article-newspaper","abstract":"With no return date for shows in sight, fans and artists are adapting to a new way of experiencing music together. Whether it’ll keep everyone satisfied — and paid — is still unclear.","container-title":"The New York Times","ISSN":"0362-4331","language":"en-US","section":"Arts","source":"NYTimes.com","title":"Concerts Aren’t Back. Livestreams Are Ubiquitous. Can They Do the Job?","URL":"https://www.nytimes.com/2020/07/21/arts/music/concerts-livestreams.html","author":[{"family":"Peisner","given":"David"}],"accessed":{"date-parts":[["2025",7,31]]},"issued":{"date-parts":[["2020",7,21]]}}}],"schema":"https://github.com/citation-style-language/schema/raw/master/csl-citation.json"} </w:instrText>
      </w:r>
      <w:r w:rsidR="0009127B">
        <w:fldChar w:fldCharType="separate"/>
      </w:r>
      <w:r w:rsidR="0009127B">
        <w:rPr>
          <w:noProof/>
        </w:rPr>
        <w:t>(Peisner, 2020)</w:t>
      </w:r>
      <w:r w:rsidR="0009127B">
        <w:fldChar w:fldCharType="end"/>
      </w:r>
      <w:r w:rsidR="0009127B">
        <w:t xml:space="preserve">. Yet the stark comparison persists: there is a striking bias inherent in the title of Shipman and Vogel’s </w:t>
      </w:r>
      <w:r w:rsidR="0009127B">
        <w:fldChar w:fldCharType="begin"/>
      </w:r>
      <w:r w:rsidR="00912509">
        <w:instrText xml:space="preserve"> ADDIN ZOTERO_ITEM CSL_CITATION {"citationID":"JDXYeLfk","properties":{"unsorted":false,"formattedCitation":"(Shipman and Vogel, 2024)","plainCitation":"(Shipman and Vogel, 2024)","dontUpdate":true,"noteIndex":0},"citationItems":[{"id":3569,"uris":["http://zotero.org/users/3635637/items/8WXTSLQX"],"itemData":{"id":3569,"type":"article-journal","abstract":"Cultural events and collections, as curated assemblies of artists and artwork attended by live audiences, are recognised as a large and growing source of added value in contemporary accounts of ‘creative’, ‘enrichment’ and ‘experience’ economies. We analyse these, and empirical festival studies, to assess the impact on cultural production when the COVID-19 pandemic forces events to cancel or move online. Contrasting the relative optimism of ‘enrichment’ (Boltanski &amp; Esquerre 2020) with pre-pandemic developments, we argue ‘festivalisation’ is best understood as a defensive reaction to mediated alternatives. These increasingly offer experientially comparable, lower-cost substitutes for the premium-priced immersive performance on which cultural workers have come to rely, for creative ideas, skills and career openings as well as income. Online channels weaken the eventisation defence and curatorial quests for ‘singularity’, while remote participation limits audiences’ size and mode of engagement, risking permanent damage to vital components of cultural production and valorisation.","container-title":"Review of Social Economy","DOI":"10.1080/00346764.2022.2099006","ISSN":"0034-6764","issue":"1","note":"publisher: Routledge\n_eprint: https://doi.org/10.1080/00346764.2022.2099006","page":"126-146","source":"Taylor and Francis+NEJM","title":"Streaming the festival: what is lost when cultural events go online","title-short":"Streaming the festival","volume":"82","author":[{"family":"Shipman","given":"Alan"},{"family":"Vogel","given":"Ann"}],"issued":{"date-parts":[["2024",1,2]]}}}],"schema":"https://github.com/citation-style-language/schema/raw/master/csl-citation.json"} </w:instrText>
      </w:r>
      <w:r w:rsidR="0009127B">
        <w:fldChar w:fldCharType="separate"/>
      </w:r>
      <w:r w:rsidR="0009127B">
        <w:rPr>
          <w:noProof/>
        </w:rPr>
        <w:t>(2024)</w:t>
      </w:r>
      <w:r w:rsidR="0009127B">
        <w:fldChar w:fldCharType="end"/>
      </w:r>
      <w:r w:rsidR="0009127B">
        <w:t xml:space="preserve"> article, which </w:t>
      </w:r>
      <w:r w:rsidR="00A77BDD">
        <w:t>concerns</w:t>
      </w:r>
      <w:r w:rsidR="0009127B">
        <w:t xml:space="preserve"> ‘what is lost when cultural events go online’.</w:t>
      </w:r>
      <w:r w:rsidR="0067341C">
        <w:t xml:space="preserve"> </w:t>
      </w:r>
      <w:r w:rsidR="005A75CB" w:rsidRPr="005A75CB">
        <w:lastRenderedPageBreak/>
        <w:t>Rahul Sinha</w:t>
      </w:r>
      <w:r w:rsidR="005A75CB">
        <w:t xml:space="preserve"> </w:t>
      </w:r>
      <w:r w:rsidR="005A75CB">
        <w:fldChar w:fldCharType="begin"/>
      </w:r>
      <w:r w:rsidR="00912509">
        <w:instrText xml:space="preserve"> ADDIN ZOTERO_ITEM CSL_CITATION {"citationID":"oT9gm7if","properties":{"unsorted":false,"formattedCitation":"(Kappal, 2020)","plainCitation":"(Kappal, 2020)","dontUpdate":true,"noteIndex":0},"citationItems":[{"id":36,"uris":["http://zotero.org/users/3635637/items/PA8QE9IL"],"itemData":{"id":36,"type":"webpage","abstract":"Hit hard by the pandemic and lockdown, the music industry experimented with online concerts and live-streaming as a way to stay afloat this year","container-title":"mint","language":"en","note":"section: Lounge","title":"How virtual concerts became the new normal in 2020","URL":"https://www.livemint.com/mint-lounge/ideas/how-virtual-concerts-became-the-new-normal-in-2020-111608639129110.html","author":[{"family":"Kappal","given":"Bhanuj"}],"accessed":{"date-parts":[["2025",7,31]]},"issued":{"date-parts":[["2020",12,23]]}}}],"schema":"https://github.com/citation-style-language/schema/raw/master/csl-citation.json"} </w:instrText>
      </w:r>
      <w:r w:rsidR="005A75CB">
        <w:fldChar w:fldCharType="separate"/>
      </w:r>
      <w:r w:rsidR="005A75CB">
        <w:rPr>
          <w:noProof/>
        </w:rPr>
        <w:t>(in Kappal, 2020)</w:t>
      </w:r>
      <w:r w:rsidR="005A75CB">
        <w:fldChar w:fldCharType="end"/>
      </w:r>
      <w:r w:rsidR="005A75CB">
        <w:t xml:space="preserve">, </w:t>
      </w:r>
      <w:r w:rsidR="005A75CB" w:rsidRPr="00BD4066">
        <w:rPr>
          <w:highlight w:val="green"/>
        </w:rPr>
        <w:t>whose company</w:t>
      </w:r>
      <w:r w:rsidR="005A75CB">
        <w:t xml:space="preserve"> organised a </w:t>
      </w:r>
      <w:r w:rsidR="00BD4066">
        <w:t xml:space="preserve">VR </w:t>
      </w:r>
      <w:r w:rsidR="005A75CB">
        <w:t xml:space="preserve">concert in 2020, </w:t>
      </w:r>
      <w:r w:rsidR="0067341C">
        <w:t xml:space="preserve">similarly </w:t>
      </w:r>
      <w:r w:rsidR="005A75CB">
        <w:t xml:space="preserve">connects the idea of in-person concerts as a vital necessity to starkly second-best framing </w:t>
      </w:r>
      <w:r w:rsidR="0067341C">
        <w:t>of</w:t>
      </w:r>
      <w:r w:rsidR="005A75CB">
        <w:t xml:space="preserve"> online concerts: ‘p</w:t>
      </w:r>
      <w:r w:rsidR="005A75CB" w:rsidRPr="005A75CB">
        <w:t>eople are dying to go back to real life. VR and digital experiences are not a real replacement</w:t>
      </w:r>
      <w:r w:rsidR="005A75CB">
        <w:t>’.</w:t>
      </w:r>
      <w:r w:rsidR="00F67AC4">
        <w:t xml:space="preserve"> </w:t>
      </w:r>
    </w:p>
    <w:p w14:paraId="5515020C" w14:textId="77777777" w:rsidR="00DF7B94" w:rsidRDefault="00DF7B94" w:rsidP="008D7647"/>
    <w:p w14:paraId="1B0295E4" w14:textId="5C317F55" w:rsidR="00FB3BC8" w:rsidRDefault="00DF7B94" w:rsidP="00D725C2">
      <w:r>
        <w:t xml:space="preserve">In a psychological study, </w:t>
      </w:r>
      <w:r w:rsidR="00505AEE">
        <w:t>Venkatesan and Wang</w:t>
      </w:r>
      <w:r w:rsidR="003F021F">
        <w:t xml:space="preserve"> </w:t>
      </w:r>
      <w:r w:rsidR="003F021F">
        <w:fldChar w:fldCharType="begin"/>
      </w:r>
      <w:r w:rsidR="00912509">
        <w:instrText xml:space="preserve"> ADDIN ZOTERO_ITEM CSL_CITATION {"citationID":"qzmKEtC1","properties":{"unsorted":false,"formattedCitation":"(Venkatesan and Wang, 2023: 3)","plainCitation":"(Venkatesan and Wang, 2023: 3)","dontUpdate":true,"noteIndex":0},"citationItems":[{"id":3431,"uris":["http://zotero.org/users/3635637/items/3VTHCKB5"],"itemData":{"id":3431,"type":"article-journal","abstract":"Today, some of the most widely attended concerts are in virtual reality (VR). For example, the videogame Fortnite recently attracted 12.3 million viewers sitting in homes all over the world to a VR Travis Scott rap concert. As such VR concerts become increasingly ubiquitous, we are presented with an opportunity to design more immersive virtual experiences by augmenting VR with other multisensory technologies. Given that sound is a multi-modal phenomenon that can be experienced sonically and vibrationally, we investigated the importance of haptic feedback to musical experiences using a combination of qualitative and empirical methodologies. Study 1 was a qualitative study demonstrating that, unlike their live counterparts, current VR concerts make it harder for audiences to form a connection with artists and their music. Furthermore, VR concerts lack multisensory feedback and are perceived as less authentic than live concert experiences. Participants also identified a variety of different kinds of touch that they receive at live concerts and suggested that ideal VR concerts would replicate physical touch and thermal feedback from the audience, emotional touch, and vibrations from the music. Specifically, users advocated for the use of haptic devices to increase the immersiveness of VR concert experiences. Study 2 isolated the role of touch in the music listening experience and empirically investigated the impact of haptic music players (HMPs) on the audio-only listening experience. An empirical, between-subjects study was run with participants either receiving vibrotactile feedback via an HMP (haptics condition) or no vibrotactile feedback (control) while listening to music. Results indicated that listening to music while receiving vibrotactile feedback increased participants’ sense of empathy, parasocial bond, and loyalty towards the artist, while also decreasing participants’ feelings of loneliness. The connection between haptics condition and these dependent variables was mediated by the feeling of social presence. Study 2 thus provides initial evidence that HMPs may be used to meet people’s need for connection, multisensory immersion, and complex forms of touch in VR concerts as identified in Study 1.","container-title":"Arts","DOI":"10.3390/arts12040148","ISSN":"2076-0752","issue":"4","language":"en","license":"http://creativecommons.org/licenses/by/3.0/","note":"number: 4\npublisher: Multidisciplinary Digital Publishing Institute","page":"148","source":"www.mdpi.com","title":"Feeling Connected: The Role of Haptic Feedback in VR Concerts and the Impact of Haptic Music Players on the Music Listening Experience","title-short":"Feeling Connected","volume":"12","author":[{"family":"Venkatesan","given":"Tara"},{"family":"Wang","given":"Qian Janice"}],"issued":{"date-parts":[["2023",8]]}},"locator":"3","label":"page"}],"schema":"https://github.com/citation-style-language/schema/raw/master/csl-citation.json"} </w:instrText>
      </w:r>
      <w:r w:rsidR="003F021F">
        <w:fldChar w:fldCharType="separate"/>
      </w:r>
      <w:r w:rsidR="003F021F">
        <w:rPr>
          <w:noProof/>
        </w:rPr>
        <w:t>(2023: 3)</w:t>
      </w:r>
      <w:r w:rsidR="003F021F">
        <w:fldChar w:fldCharType="end"/>
      </w:r>
      <w:r w:rsidR="00505AEE">
        <w:t xml:space="preserve"> highlight the essentially multisensory experience of in-person concer</w:t>
      </w:r>
      <w:r w:rsidR="008B1770">
        <w:t>ts</w:t>
      </w:r>
      <w:r w:rsidR="00505AEE">
        <w:t>, noting that ‘t</w:t>
      </w:r>
      <w:r w:rsidR="00505AEE" w:rsidRPr="00505AEE">
        <w:t>he smell of the food and sweat of bodies in the crowd, the feel of people dancing together, and the musical vibrations that reverberate through one’s body are all sensations that are missing in VR concerts</w:t>
      </w:r>
      <w:r w:rsidR="00505AEE">
        <w:t>’</w:t>
      </w:r>
      <w:fldSimple w:instr=" ADDIN ZOTERO_TEMP "/>
      <w:r w:rsidR="003F021F">
        <w:t xml:space="preserve">. </w:t>
      </w:r>
      <w:r w:rsidR="004622DE">
        <w:t>Although</w:t>
      </w:r>
      <w:r w:rsidR="003F021F">
        <w:t xml:space="preserve"> t</w:t>
      </w:r>
      <w:r w:rsidR="00720765" w:rsidRPr="001A0D7C">
        <w:rPr>
          <w:highlight w:val="green"/>
        </w:rPr>
        <w:t xml:space="preserve">hey </w:t>
      </w:r>
      <w:r w:rsidR="00700149" w:rsidRPr="001A0D7C">
        <w:rPr>
          <w:highlight w:val="green"/>
        </w:rPr>
        <w:t xml:space="preserve">rightly emphasise </w:t>
      </w:r>
      <w:r w:rsidR="002D5E49" w:rsidRPr="001A0D7C">
        <w:rPr>
          <w:highlight w:val="green"/>
        </w:rPr>
        <w:t>varied</w:t>
      </w:r>
      <w:r w:rsidR="002D5E49">
        <w:t xml:space="preserve"> </w:t>
      </w:r>
      <w:r w:rsidR="00720765">
        <w:t xml:space="preserve">embodied </w:t>
      </w:r>
      <w:r w:rsidR="006A6AD2">
        <w:t xml:space="preserve">experiences </w:t>
      </w:r>
      <w:r w:rsidR="00720765">
        <w:t>of audience</w:t>
      </w:r>
      <w:r w:rsidR="006A6AD2">
        <w:t>s</w:t>
      </w:r>
      <w:r w:rsidR="00720765">
        <w:t xml:space="preserve">, </w:t>
      </w:r>
      <w:r w:rsidR="003F021F">
        <w:t>those</w:t>
      </w:r>
      <w:r w:rsidR="001A0D7C">
        <w:t xml:space="preserve"> cited</w:t>
      </w:r>
      <w:r w:rsidR="003F021F">
        <w:t xml:space="preserve"> </w:t>
      </w:r>
      <w:r w:rsidR="00720765">
        <w:t xml:space="preserve">are not </w:t>
      </w:r>
      <w:r w:rsidR="00C764DB">
        <w:t xml:space="preserve">typically primary </w:t>
      </w:r>
      <w:r w:rsidR="00720765">
        <w:t>motivating factors</w:t>
      </w:r>
      <w:r w:rsidR="00661F3E">
        <w:t xml:space="preserve">, as their </w:t>
      </w:r>
      <w:r w:rsidR="00ED62AD">
        <w:t xml:space="preserve">own participant </w:t>
      </w:r>
      <w:r w:rsidR="00661F3E">
        <w:t xml:space="preserve">data </w:t>
      </w:r>
      <w:r w:rsidR="00ED62AD">
        <w:t xml:space="preserve">on ranked senses </w:t>
      </w:r>
      <w:r w:rsidR="00AE6724">
        <w:t>reveal</w:t>
      </w:r>
      <w:r w:rsidR="00ED62AD">
        <w:t xml:space="preserve"> </w:t>
      </w:r>
      <w:r w:rsidR="00DC3BA1">
        <w:fldChar w:fldCharType="begin"/>
      </w:r>
      <w:r w:rsidR="00912509">
        <w:instrText xml:space="preserve"> ADDIN ZOTERO_ITEM CSL_CITATION {"citationID":"gkVsiyc6","properties":{"unsorted":false,"formattedCitation":"(Venkatesan and Wang, 2023: 10)","plainCitation":"(Venkatesan and Wang, 2023: 10)","noteIndex":0},"citationItems":[{"id":3431,"uris":["http://zotero.org/users/3635637/items/3VTHCKB5"],"itemData":{"id":3431,"type":"article-journal","abstract":"Today, some of the most widely attended concerts are in virtual reality (VR). For example, the videogame Fortnite recently attracted 12.3 million viewers sitting in homes all over the world to a VR Travis Scott rap concert. As such VR concerts become increasingly ubiquitous, we are presented with an opportunity to design more immersive virtual experiences by augmenting VR with other multisensory technologies. Given that sound is a multi-modal phenomenon that can be experienced sonically and vibrationally, we investigated the importance of haptic feedback to musical experiences using a combination of qualitative and empirical methodologies. Study 1 was a qualitative study demonstrating that, unlike their live counterparts, current VR concerts make it harder for audiences to form a connection with artists and their music. Furthermore, VR concerts lack multisensory feedback and are perceived as less authentic than live concert experiences. Participants also identified a variety of different kinds of touch that they receive at live concerts and suggested that ideal VR concerts would replicate physical touch and thermal feedback from the audience, emotional touch, and vibrations from the music. Specifically, users advocated for the use of haptic devices to increase the immersiveness of VR concert experiences. Study 2 isolated the role of touch in the music listening experience and empirically investigated the impact of haptic music players (HMPs) on the audio-only listening experience. An empirical, between-subjects study was run with participants either receiving vibrotactile feedback via an HMP (haptics condition) or no vibrotactile feedback (control) while listening to music. Results indicated that listening to music while receiving vibrotactile feedback increased participants’ sense of empathy, parasocial bond, and loyalty towards the artist, while also decreasing participants’ feelings of loneliness. The connection between haptics condition and these dependent variables was mediated by the feeling of social presence. Study 2 thus provides initial evidence that HMPs may be used to meet people’s need for connection, multisensory immersion, and complex forms of touch in VR concerts as identified in Study 1.","container-title":"Arts","DOI":"10.3390/arts12040148","ISSN":"2076-0752","issue":"4","language":"en","license":"http://creativecommons.org/licenses/by/3.0/","note":"number: 4\npublisher: Multidisciplinary Digital Publishing Institute","page":"148","source":"www.mdpi.com","title":"Feeling Connected: The Role of Haptic Feedback in VR Concerts and the Impact of Haptic Music Players on the Music Listening Experience","title-short":"Feeling Connected","volume":"12","author":[{"family":"Venkatesan","given":"Tara"},{"family":"Wang","given":"Qian Janice"}],"issued":{"date-parts":[["2023",8]]}},"locator":"10","label":"page"}],"schema":"https://github.com/citation-style-language/schema/raw/master/csl-citation.json"} </w:instrText>
      </w:r>
      <w:r w:rsidR="00DC3BA1">
        <w:fldChar w:fldCharType="separate"/>
      </w:r>
      <w:r w:rsidR="00DC3BA1">
        <w:rPr>
          <w:noProof/>
        </w:rPr>
        <w:t>(Venkatesan and Wang, 2023: 10)</w:t>
      </w:r>
      <w:r w:rsidR="00DC3BA1">
        <w:fldChar w:fldCharType="end"/>
      </w:r>
      <w:r w:rsidR="0022239C">
        <w:t>.</w:t>
      </w:r>
      <w:r w:rsidR="005E3EA1">
        <w:t xml:space="preserve"> </w:t>
      </w:r>
      <w:r w:rsidR="00345A70">
        <w:t>After all, p</w:t>
      </w:r>
      <w:r w:rsidR="00720765">
        <w:t xml:space="preserve">unters </w:t>
      </w:r>
      <w:r w:rsidR="003F021F">
        <w:t xml:space="preserve">rarely </w:t>
      </w:r>
      <w:r w:rsidR="00720765">
        <w:t>reflect on the stench of food when recalling their favourite gigs.</w:t>
      </w:r>
      <w:r w:rsidR="00962CA2">
        <w:rPr>
          <w:rStyle w:val="FootnoteReference"/>
        </w:rPr>
        <w:footnoteReference w:id="1"/>
      </w:r>
      <w:r w:rsidR="006A34BF">
        <w:t xml:space="preserve"> </w:t>
      </w:r>
      <w:r w:rsidR="001A0D7C">
        <w:t>Still,</w:t>
      </w:r>
      <w:r w:rsidR="004143F2">
        <w:t xml:space="preserve"> </w:t>
      </w:r>
      <w:r>
        <w:t xml:space="preserve">Gene Simmons of Kiss </w:t>
      </w:r>
      <w:r>
        <w:fldChar w:fldCharType="begin"/>
      </w:r>
      <w:r w:rsidR="00912509">
        <w:instrText xml:space="preserve"> ADDIN ZOTERO_ITEM CSL_CITATION {"citationID":"Y68Pq7TU","properties":{"unsorted":false,"formattedCitation":"(Shutler, 2020)","plainCitation":"(Shutler, 2020)","dontUpdate":true,"noteIndex":0},"citationItems":[{"id":187,"uris":["http://zotero.org/users/3635637/items/J6PR6JSG"],"itemData":{"id":187,"type":"article-newspaper","abstract":"Aided by 400 crew, 6,000 Covid tests and $1m worth of fireworks, Kiss will see off 2020 in Dubai with the livestream to end all livestreams","container-title":"The Telegraph","ISSN":"0307-1235","language":"en-GB","source":"www.telegraph.co.uk","title":"‘It's the biggest pyro show since Krakatoa’: Gene Simmons on the Kiss New Year’s Eve spectacular","title-short":"‘It's the biggest pyro show since Krakatoa’","URL":"https://www.telegraph.co.uk/music/interviews/biggest-pyro-show-since-krakatoa-gene-simmons-kiss-new-years/","author":[{"family":"Shutler","given":"Ali"}],"accessed":{"date-parts":[["2025",7,31]]},"issued":{"date-parts":[["2020",12,31]]}}}],"schema":"https://github.com/citation-style-language/schema/raw/master/csl-citation.json"} </w:instrText>
      </w:r>
      <w:r>
        <w:fldChar w:fldCharType="separate"/>
      </w:r>
      <w:r>
        <w:rPr>
          <w:noProof/>
        </w:rPr>
        <w:t>(in Shutler, 2020)</w:t>
      </w:r>
      <w:r>
        <w:fldChar w:fldCharType="end"/>
      </w:r>
      <w:r>
        <w:t>—</w:t>
      </w:r>
      <w:r w:rsidR="003639F4">
        <w:t>strangely</w:t>
      </w:r>
      <w:r w:rsidR="006471DE">
        <w:t>,</w:t>
      </w:r>
      <w:r w:rsidR="003639F4">
        <w:t xml:space="preserve"> </w:t>
      </w:r>
      <w:r>
        <w:t>while promoting his band’s ‘record-breaking’ livestream ‘spectacular’—suggests that in-person concerts are an obvious, innate human preference: ‘</w:t>
      </w:r>
      <w:r w:rsidRPr="00046E4A">
        <w:t xml:space="preserve">there's nothing like actually being in a room, watching your favourite band and feeling the heat and the excitement of other people. We’re social </w:t>
      </w:r>
      <w:proofErr w:type="gramStart"/>
      <w:r w:rsidRPr="00046E4A">
        <w:t>animals</w:t>
      </w:r>
      <w:r>
        <w:t>’</w:t>
      </w:r>
      <w:proofErr w:type="gramEnd"/>
      <w:r>
        <w:t>.</w:t>
      </w:r>
      <w:r w:rsidR="0037445F">
        <w:t xml:space="preserve"> If there is nothing like</w:t>
      </w:r>
      <w:r w:rsidR="00653503">
        <w:t>—nothing as sensorily stimulating as—</w:t>
      </w:r>
      <w:r w:rsidR="0037445F">
        <w:t xml:space="preserve">the in-person experience, </w:t>
      </w:r>
      <w:r w:rsidR="00F32E37" w:rsidRPr="00CE0E7E">
        <w:rPr>
          <w:highlight w:val="green"/>
        </w:rPr>
        <w:t xml:space="preserve">it </w:t>
      </w:r>
      <w:r w:rsidR="00CE0E7E" w:rsidRPr="00CE0E7E">
        <w:rPr>
          <w:highlight w:val="green"/>
        </w:rPr>
        <w:t xml:space="preserve">seems inevitable </w:t>
      </w:r>
      <w:r w:rsidR="0037445F" w:rsidRPr="00CE0E7E">
        <w:rPr>
          <w:highlight w:val="green"/>
        </w:rPr>
        <w:t xml:space="preserve">that livestreams will </w:t>
      </w:r>
      <w:r w:rsidR="00CE0E7E" w:rsidRPr="00CE0E7E">
        <w:rPr>
          <w:highlight w:val="green"/>
        </w:rPr>
        <w:t>feel like</w:t>
      </w:r>
      <w:r w:rsidR="00F32E37">
        <w:t xml:space="preserve"> ‘the next best thing to a live-music show’ </w:t>
      </w:r>
      <w:r w:rsidR="00F32E37">
        <w:fldChar w:fldCharType="begin"/>
      </w:r>
      <w:r w:rsidR="00912509">
        <w:instrText xml:space="preserve"> ADDIN ZOTERO_ITEM CSL_CITATION {"citationID":"W6kbFxgm","properties":{"unsorted":false,"formattedCitation":"(Bernstein et al., 2020)","plainCitation":"(Bernstein et al., 2020)","noteIndex":0},"citationItems":[{"id":32,"uris":["http://zotero.org/users/3635637/items/CT6GVV8J"],"itemData":{"id":32,"type":"post-weblog","abstract":"Diplo, Neil Young, Brian Wilson, Miley Cyrus, Ariana Grande, Code Orange, and others have performed online during the coronavirus pandemic","container-title":"Rolling Stone","language":"en-US","title":"Quarantine Comfort: The Best Livestreamed Performances So Far","title-short":"Quarantine Comfort","URL":"https://www.rollingstone.com/music/music-features/best-livestreams-coronavirus-970313/","author":[{"family":"Bernstein","given":"Jonathan"},{"family":"Blistein","given":"Jon"},{"family":"Doyle","given":"Patrick"},{"family":"Greene","given":"Andy"},{"family":"Hudak","given":"Joseph"},{"family":"Leight","given":"Elias"},{"family":"Martoccio","given":"Angie"},{"family":"Shteamer","given":"Hank"},{"family":"Spanos","given":"Brittany"},{"family":"Vozick-Levinson","given":"Simon"}],"accessed":{"date-parts":[["2025",7,31]]},"issued":{"date-parts":[["2020",3,20]]}}}],"schema":"https://github.com/citation-style-language/schema/raw/master/csl-citation.json"} </w:instrText>
      </w:r>
      <w:r w:rsidR="00F32E37">
        <w:fldChar w:fldCharType="separate"/>
      </w:r>
      <w:r w:rsidR="00F32E37">
        <w:rPr>
          <w:noProof/>
        </w:rPr>
        <w:t>(Bernstein et al., 2020)</w:t>
      </w:r>
      <w:r w:rsidR="00F32E37">
        <w:fldChar w:fldCharType="end"/>
      </w:r>
      <w:r w:rsidR="00F32E37">
        <w:t>.</w:t>
      </w:r>
    </w:p>
    <w:p w14:paraId="3B683EFD" w14:textId="77777777" w:rsidR="00FB3BC8" w:rsidRDefault="00FB3BC8" w:rsidP="00D725C2"/>
    <w:p w14:paraId="5C11DF91" w14:textId="072AFC70" w:rsidR="00BE7DB9" w:rsidRDefault="0079538C" w:rsidP="007C43DA">
      <w:r>
        <w:t xml:space="preserve">In </w:t>
      </w:r>
      <w:r w:rsidR="00613356">
        <w:t xml:space="preserve">reporting </w:t>
      </w:r>
      <w:r w:rsidR="00493B75">
        <w:t xml:space="preserve">by </w:t>
      </w:r>
      <w:r w:rsidR="00613356">
        <w:t xml:space="preserve">the </w:t>
      </w:r>
      <w:r w:rsidR="001306C8">
        <w:t>Guardian’s deputy music editor Laura Snapes, the livestreaming community around Taylor Swift</w:t>
      </w:r>
      <w:r w:rsidR="00DE5331">
        <w:t xml:space="preserve">’s </w:t>
      </w:r>
      <w:r w:rsidR="00DE5331">
        <w:rPr>
          <w:i/>
          <w:iCs/>
        </w:rPr>
        <w:t xml:space="preserve">Eras </w:t>
      </w:r>
      <w:r w:rsidR="00DE5331">
        <w:t>stadium tour</w:t>
      </w:r>
      <w:r w:rsidR="001306C8">
        <w:t xml:space="preserve"> features an intriguing combination of the romanticised traditional concert experience </w:t>
      </w:r>
      <w:r w:rsidR="00BC65F2">
        <w:t>and</w:t>
      </w:r>
      <w:r w:rsidR="001306C8">
        <w:t xml:space="preserve"> new forms of digital connectivity. While emphasising the transcendental in-person ideal—with ‘tens of thousands of people … having their own euphoric experience’—the enjoyment of livestream viewers seems to transcend the merely vicarious </w:t>
      </w:r>
      <w:r w:rsidR="001306C8">
        <w:fldChar w:fldCharType="begin"/>
      </w:r>
      <w:r w:rsidR="00912509">
        <w:instrText xml:space="preserve"> ADDIN ZOTERO_ITEM CSL_CITATION {"citationID":"LBOYr6ur","properties":{"unsorted":false,"formattedCitation":"(Snapes, 2024)","plainCitation":"(Snapes, 2024)","noteIndex":0},"citationItems":[{"id":188,"uris":["http://zotero.org/users/3635637/items/LNS29589"],"itemData":{"id":188,"type":"article-newspaper","abstract":"Every night of the tour, tens of thousands of fans are tuning in to joyfully amateurish livestreams generated by fans in the stadiums. Our writer joins the online audience","container-title":"The Guardian","ISSN":"0261-3077","language":"en-GB","section":"Music","source":"The Guardian","title":"Wildest streams! Inside the fan-powered broadcasts of Taylor Swift’s Eras tour","URL":"https://www.theguardian.com/music/article/2024/jun/19/wildest-streams-inside-the-fan-powered-broadcasts-of-taylor-swifts-eras-tour","author":[{"family":"Snapes","given":"Laura"}],"accessed":{"date-parts":[["2025",7,31]]},"issued":{"date-parts":[["2024",6,19]]}}}],"schema":"https://github.com/citation-style-language/schema/raw/master/csl-citation.json"} </w:instrText>
      </w:r>
      <w:r w:rsidR="001306C8">
        <w:fldChar w:fldCharType="separate"/>
      </w:r>
      <w:r w:rsidR="001306C8">
        <w:rPr>
          <w:noProof/>
        </w:rPr>
        <w:t>(Snapes, 2024)</w:t>
      </w:r>
      <w:r w:rsidR="001306C8">
        <w:fldChar w:fldCharType="end"/>
      </w:r>
      <w:r w:rsidR="001306C8">
        <w:t xml:space="preserve">. Snapes’ </w:t>
      </w:r>
      <w:r w:rsidR="001306C8">
        <w:fldChar w:fldCharType="begin"/>
      </w:r>
      <w:r w:rsidR="00912509">
        <w:instrText xml:space="preserve"> ADDIN ZOTERO_ITEM CSL_CITATION {"citationID":"in34LAhQ","properties":{"unsorted":false,"formattedCitation":"(Snapes, 2024)","plainCitation":"(Snapes, 2024)","dontUpdate":true,"noteIndex":0},"citationItems":[{"id":188,"uris":["http://zotero.org/users/3635637/items/LNS29589"],"itemData":{"id":188,"type":"article-newspaper","abstract":"Every night of the tour, tens of thousands of fans are tuning in to joyfully amateurish livestreams generated by fans in the stadiums. Our writer joins the online audience","container-title":"The Guardian","ISSN":"0261-3077","language":"en-GB","section":"Music","source":"The Guardian","title":"Wildest streams! Inside the fan-powered broadcasts of Taylor Swift’s Eras tour","URL":"https://www.theguardian.com/music/article/2024/jun/19/wildest-streams-inside-the-fan-powered-broadcasts-of-taylor-swifts-eras-tour","author":[{"family":"Snapes","given":"Laura"}],"accessed":{"date-parts":[["2025",7,31]]},"issued":{"date-parts":[["2024",6,19]]}}}],"schema":"https://github.com/citation-style-language/schema/raw/master/csl-citation.json"} </w:instrText>
      </w:r>
      <w:r w:rsidR="001306C8">
        <w:fldChar w:fldCharType="separate"/>
      </w:r>
      <w:r w:rsidR="001306C8">
        <w:rPr>
          <w:noProof/>
        </w:rPr>
        <w:t>(2024)</w:t>
      </w:r>
      <w:r w:rsidR="001306C8">
        <w:fldChar w:fldCharType="end"/>
      </w:r>
      <w:r w:rsidR="001306C8">
        <w:t xml:space="preserve"> interviewee </w:t>
      </w:r>
      <w:r w:rsidR="001306C8" w:rsidRPr="00545E8D">
        <w:t>Melissa Rogers</w:t>
      </w:r>
      <w:r w:rsidR="001306C8">
        <w:t xml:space="preserve"> reflects on the uncanny power of the concert’s amateur real-time remediation alongside live chat: </w:t>
      </w:r>
      <w:r w:rsidR="00F32E37">
        <w:t>‘“</w:t>
      </w:r>
      <w:r w:rsidR="00B904D9">
        <w:t>i</w:t>
      </w:r>
      <w:r w:rsidR="001306C8">
        <w:t xml:space="preserve">t’s </w:t>
      </w:r>
      <w:r w:rsidR="001306C8" w:rsidRPr="00545E8D">
        <w:t>almost like being with everyone who’s at the concert and getting to see their thoughts</w:t>
      </w:r>
      <w:r w:rsidR="001306C8">
        <w:t xml:space="preserve"> … </w:t>
      </w:r>
      <w:r w:rsidR="001306C8" w:rsidRPr="00545E8D">
        <w:t xml:space="preserve">I love when the </w:t>
      </w:r>
      <w:proofErr w:type="spellStart"/>
      <w:r w:rsidR="001306C8" w:rsidRPr="00545E8D">
        <w:t>livestreamers</w:t>
      </w:r>
      <w:proofErr w:type="spellEnd"/>
      <w:r w:rsidR="001306C8" w:rsidRPr="00545E8D">
        <w:t xml:space="preserve"> are screaming and singing because that’s what it’s supposed to be … I just feel very connected</w:t>
      </w:r>
      <w:r w:rsidR="001306C8">
        <w:t>”’</w:t>
      </w:r>
      <w:r w:rsidR="00F32E37">
        <w:t xml:space="preserve">. </w:t>
      </w:r>
      <w:r w:rsidR="00BE7DB9" w:rsidRPr="00BE7DB9">
        <w:rPr>
          <w:highlight w:val="yellow"/>
        </w:rPr>
        <w:t>This example indicate</w:t>
      </w:r>
      <w:r w:rsidR="005F4F45">
        <w:rPr>
          <w:highlight w:val="yellow"/>
        </w:rPr>
        <w:t xml:space="preserve">s </w:t>
      </w:r>
      <w:r w:rsidR="00BE7DB9" w:rsidRPr="00BE7DB9">
        <w:rPr>
          <w:highlight w:val="yellow"/>
        </w:rPr>
        <w:t xml:space="preserve">some ways that the dominant live music imaginaries </w:t>
      </w:r>
      <w:r w:rsidR="00BE7DB9" w:rsidRPr="008233E8">
        <w:rPr>
          <w:highlight w:val="yellow"/>
        </w:rPr>
        <w:t xml:space="preserve">conceal the </w:t>
      </w:r>
      <w:r w:rsidR="008233E8" w:rsidRPr="008233E8">
        <w:rPr>
          <w:highlight w:val="yellow"/>
        </w:rPr>
        <w:t xml:space="preserve">pleasurable </w:t>
      </w:r>
      <w:r w:rsidR="00BE7DB9" w:rsidRPr="008233E8">
        <w:rPr>
          <w:highlight w:val="yellow"/>
        </w:rPr>
        <w:t>potential of</w:t>
      </w:r>
      <w:r w:rsidR="00BE7DB9">
        <w:t xml:space="preserve"> online interactions with </w:t>
      </w:r>
      <w:r w:rsidR="00260121">
        <w:t>(in this case</w:t>
      </w:r>
      <w:r w:rsidR="009073CA">
        <w:t>,</w:t>
      </w:r>
      <w:r w:rsidR="00260121">
        <w:t xml:space="preserve"> </w:t>
      </w:r>
      <w:r w:rsidR="00A86D3F">
        <w:t xml:space="preserve">amateur </w:t>
      </w:r>
      <w:r w:rsidR="00D67E59">
        <w:t xml:space="preserve">online </w:t>
      </w:r>
      <w:r w:rsidR="00E44D37">
        <w:t xml:space="preserve">remediation </w:t>
      </w:r>
      <w:r w:rsidR="00260121">
        <w:t>of in-person) concerts</w:t>
      </w:r>
      <w:r w:rsidR="005858DA">
        <w:t xml:space="preserve">: </w:t>
      </w:r>
      <w:r w:rsidR="005858DA" w:rsidRPr="00D97E67">
        <w:rPr>
          <w:highlight w:val="yellow"/>
        </w:rPr>
        <w:t xml:space="preserve">and, contrary to popular belief, no smelly food or </w:t>
      </w:r>
      <w:r w:rsidR="0060488D">
        <w:rPr>
          <w:highlight w:val="yellow"/>
        </w:rPr>
        <w:t xml:space="preserve">shared body heat </w:t>
      </w:r>
      <w:r w:rsidR="005858DA" w:rsidRPr="00D97E67">
        <w:rPr>
          <w:highlight w:val="yellow"/>
        </w:rPr>
        <w:t>were needed.</w:t>
      </w:r>
      <w:r w:rsidR="00B43E98">
        <w:t xml:space="preserve"> </w:t>
      </w:r>
    </w:p>
    <w:p w14:paraId="52096766" w14:textId="77777777" w:rsidR="00D725C2" w:rsidRPr="00D725C2" w:rsidRDefault="00D725C2" w:rsidP="00D725C2"/>
    <w:p w14:paraId="2893B8E7" w14:textId="6C414A2F" w:rsidR="00D725C2" w:rsidRDefault="00D725C2" w:rsidP="00D725C2">
      <w:pPr>
        <w:pStyle w:val="Heading1"/>
      </w:pPr>
      <w:r>
        <w:t>Technical obstacles limiting online concerts</w:t>
      </w:r>
    </w:p>
    <w:p w14:paraId="7AF14DC3" w14:textId="77777777" w:rsidR="00B43E98" w:rsidRDefault="00B43E98" w:rsidP="00D725C2"/>
    <w:p w14:paraId="11C422FA" w14:textId="71E5DB02" w:rsidR="00EF3FB5" w:rsidRDefault="002911A2" w:rsidP="00D725C2">
      <w:r w:rsidRPr="000571FC">
        <w:rPr>
          <w:highlight w:val="green"/>
        </w:rPr>
        <w:t>Though</w:t>
      </w:r>
      <w:r>
        <w:t xml:space="preserve"> </w:t>
      </w:r>
      <w:r w:rsidR="00087923">
        <w:t>internet-mediated</w:t>
      </w:r>
      <w:r>
        <w:t xml:space="preserve"> performance can take many forms, some critics appear to have narrow conceptions </w:t>
      </w:r>
      <w:r w:rsidR="00F274F9">
        <w:t xml:space="preserve">about online concerts </w:t>
      </w:r>
      <w:r>
        <w:t xml:space="preserve">based </w:t>
      </w:r>
      <w:r w:rsidR="000571FC" w:rsidRPr="00A06D49">
        <w:rPr>
          <w:highlight w:val="yellow"/>
        </w:rPr>
        <w:t>solely</w:t>
      </w:r>
      <w:r w:rsidR="000571FC">
        <w:t xml:space="preserve"> </w:t>
      </w:r>
      <w:r w:rsidRPr="00A06D49">
        <w:rPr>
          <w:highlight w:val="green"/>
        </w:rPr>
        <w:t>on impromptu</w:t>
      </w:r>
      <w:r>
        <w:t xml:space="preserve"> celebrity livestreams in March 2020</w:t>
      </w:r>
      <w:r w:rsidR="00C513A9">
        <w:t xml:space="preserve">. Music industry analyst Mark Mulligan </w:t>
      </w:r>
      <w:r w:rsidR="00C513A9">
        <w:fldChar w:fldCharType="begin"/>
      </w:r>
      <w:r w:rsidR="00912509">
        <w:instrText xml:space="preserve"> ADDIN ZOTERO_ITEM CSL_CITATION {"citationID":"nSNokXMp","properties":{"unsorted":false,"formattedCitation":"(Mulligan, 2020)","plainCitation":"(Mulligan, 2020)","dontUpdate":true,"noteIndex":0},"citationItems":[{"id":11,"uris":["http://zotero.org/users/3635637/items/ZN4VU8SI"],"itemData":{"id":11,"type":"post-weblog","abstract":"2020 will go down as a rough year for many artists, largely because of the income they lost when live ground to a halt. Unfortunately, the live music sector is still going to be disrupted in 2021 a…","container-title":"Music Industry Blog","language":"en","title":"Who will own the virtual concert space?","URL":"https://musicindustryblog.wordpress.com/2020/08/28/who-will-own-the-virtual-concert-space/","author":[{"family":"Mulligan","given":"Mark"}],"accessed":{"date-parts":[["2025",7,31]]},"issued":{"date-parts":[["2020",8,28]]}}}],"schema":"https://github.com/citation-style-language/schema/raw/master/csl-citation.json"} </w:instrText>
      </w:r>
      <w:r w:rsidR="00C513A9">
        <w:fldChar w:fldCharType="separate"/>
      </w:r>
      <w:r w:rsidR="00C513A9">
        <w:rPr>
          <w:noProof/>
        </w:rPr>
        <w:t>(2020)</w:t>
      </w:r>
      <w:r w:rsidR="00C513A9">
        <w:fldChar w:fldCharType="end"/>
      </w:r>
      <w:r w:rsidR="00C513A9">
        <w:t xml:space="preserve"> </w:t>
      </w:r>
      <w:r w:rsidR="00A9689B" w:rsidRPr="00150B93">
        <w:rPr>
          <w:highlight w:val="green"/>
        </w:rPr>
        <w:t>simply states</w:t>
      </w:r>
      <w:r w:rsidR="00A9689B">
        <w:t xml:space="preserve"> </w:t>
      </w:r>
      <w:r w:rsidR="00C513A9">
        <w:t>that ‘</w:t>
      </w:r>
      <w:r w:rsidR="00C513A9" w:rsidRPr="00C513A9">
        <w:t>lots of the early stuff was scrappy and of patchy quality</w:t>
      </w:r>
      <w:r w:rsidR="00C513A9">
        <w:t>’.</w:t>
      </w:r>
      <w:r w:rsidR="00FE4BE6">
        <w:t xml:space="preserve"> Others </w:t>
      </w:r>
      <w:r w:rsidR="002C36A1">
        <w:t>articulate</w:t>
      </w:r>
      <w:r w:rsidR="00FE4BE6">
        <w:t xml:space="preserve"> </w:t>
      </w:r>
      <w:r w:rsidR="00AC4A34">
        <w:t xml:space="preserve">this imaginary by expressing </w:t>
      </w:r>
      <w:r w:rsidR="00FE4BE6">
        <w:t xml:space="preserve">surprise at the success of more technologically </w:t>
      </w:r>
      <w:r w:rsidR="00506047">
        <w:t>sophisticated</w:t>
      </w:r>
      <w:r w:rsidR="00FE4BE6">
        <w:t xml:space="preserve"> online performances</w:t>
      </w:r>
      <w:r w:rsidR="00361293">
        <w:t xml:space="preserve">, </w:t>
      </w:r>
      <w:r w:rsidR="006D0650">
        <w:t xml:space="preserve">even where </w:t>
      </w:r>
      <w:r w:rsidR="006F2CFD">
        <w:t xml:space="preserve">the </w:t>
      </w:r>
      <w:r w:rsidR="006D0650">
        <w:t>technical capacity</w:t>
      </w:r>
      <w:r w:rsidR="003C7A55">
        <w:t xml:space="preserve"> to </w:t>
      </w:r>
      <w:r w:rsidR="00FA7A96">
        <w:t>produce</w:t>
      </w:r>
      <w:r w:rsidR="00545E56">
        <w:t xml:space="preserve"> </w:t>
      </w:r>
      <w:r w:rsidR="003C7A55">
        <w:t>them</w:t>
      </w:r>
      <w:r w:rsidR="006D0650">
        <w:t xml:space="preserve"> </w:t>
      </w:r>
      <w:r w:rsidR="00922D5E">
        <w:t xml:space="preserve">long </w:t>
      </w:r>
      <w:r w:rsidR="006D0650">
        <w:lastRenderedPageBreak/>
        <w:t>precedes the pandemic</w:t>
      </w:r>
      <w:r w:rsidR="00793D40">
        <w:t xml:space="preserve"> era</w:t>
      </w:r>
      <w:r w:rsidR="00CD5205">
        <w:t>. For example,</w:t>
      </w:r>
      <w:r w:rsidR="001C2F33">
        <w:t xml:space="preserve"> Amy </w:t>
      </w:r>
      <w:r w:rsidR="00454C78">
        <w:t xml:space="preserve">X. </w:t>
      </w:r>
      <w:r w:rsidR="001C2F33">
        <w:t>Wang</w:t>
      </w:r>
      <w:r w:rsidR="00454C78">
        <w:t xml:space="preserve"> </w:t>
      </w:r>
      <w:r w:rsidR="00454C78">
        <w:fldChar w:fldCharType="begin"/>
      </w:r>
      <w:r w:rsidR="00912509">
        <w:instrText xml:space="preserve"> ADDIN ZOTERO_ITEM CSL_CITATION {"citationID":"HB1vy5yo","properties":{"unsorted":false,"formattedCitation":"(Wang, 2020)","plainCitation":"(Wang, 2020)","dontUpdate":true,"noteIndex":0},"citationItems":[{"id":178,"uris":["http://zotero.org/users/3635637/items/LZ7P2VUJ"],"itemData":{"id":178,"type":"post-weblog","abstract":"\"Where Do We Go? The Livestream\" aired from a stage enhanced by moody, immersive visuals punching up the ambition of pay-per-view music.","container-title":"Rolling Stone","language":"en-US","title":"Billie Eilish's Virtual Concert Is the Rare Livestream Done Right","URL":"https://www.rollingstone.com/music/music-live-reviews/billie-eilish-livestream-virtual-concert-1080748/","author":[{"family":"Wang","given":"Amy X."}],"accessed":{"date-parts":[["2025",7,31]]},"issued":{"date-parts":[["2020",10,26]]}}}],"schema":"https://github.com/citation-style-language/schema/raw/master/csl-citation.json"} </w:instrText>
      </w:r>
      <w:r w:rsidR="00454C78">
        <w:fldChar w:fldCharType="separate"/>
      </w:r>
      <w:r w:rsidR="00454C78">
        <w:rPr>
          <w:noProof/>
        </w:rPr>
        <w:t>(2020)</w:t>
      </w:r>
      <w:r w:rsidR="00454C78">
        <w:fldChar w:fldCharType="end"/>
      </w:r>
      <w:r w:rsidR="001C2F33">
        <w:t xml:space="preserve"> profiles Billie Eilish’s </w:t>
      </w:r>
      <w:r w:rsidR="001C2F33">
        <w:rPr>
          <w:i/>
          <w:iCs/>
        </w:rPr>
        <w:t>Where Do We Go? The Livestream as</w:t>
      </w:r>
      <w:r w:rsidR="001C2F33">
        <w:t xml:space="preserve"> ‘the rare livestream done right’, which ‘punched up the ambitio</w:t>
      </w:r>
      <w:r w:rsidR="00ED27C4">
        <w:t>n</w:t>
      </w:r>
      <w:r w:rsidR="001C2F33">
        <w:t>s of pay-per-view music</w:t>
      </w:r>
      <w:r w:rsidR="00764CE1">
        <w:t>’.</w:t>
      </w:r>
      <w:r w:rsidR="00A734C1">
        <w:t xml:space="preserve"> </w:t>
      </w:r>
    </w:p>
    <w:p w14:paraId="23468834" w14:textId="77777777" w:rsidR="00C218DB" w:rsidRDefault="00C218DB" w:rsidP="00D725C2"/>
    <w:p w14:paraId="644E21CE" w14:textId="203161C8" w:rsidR="00CD2A8B" w:rsidRDefault="00EA7828" w:rsidP="00D725C2">
      <w:r>
        <w:t>In general, m</w:t>
      </w:r>
      <w:r w:rsidR="00C218DB">
        <w:t>any</w:t>
      </w:r>
      <w:r w:rsidR="002E7BE5">
        <w:t xml:space="preserve"> journalists</w:t>
      </w:r>
      <w:r w:rsidR="00C218DB">
        <w:t xml:space="preserve"> are frustrated or disappointed by poorly produced performances livestreamed to social media, </w:t>
      </w:r>
      <w:r w:rsidR="00B74DE7">
        <w:t xml:space="preserve">especially those </w:t>
      </w:r>
      <w:r w:rsidR="00C218DB">
        <w:t xml:space="preserve">who conceive of them as the only </w:t>
      </w:r>
      <w:r w:rsidR="008148B5">
        <w:t xml:space="preserve">format </w:t>
      </w:r>
      <w:r w:rsidR="00924C97">
        <w:t>for</w:t>
      </w:r>
      <w:r w:rsidR="008148B5">
        <w:t xml:space="preserve"> </w:t>
      </w:r>
      <w:r w:rsidR="00C218DB">
        <w:t xml:space="preserve">online performance. </w:t>
      </w:r>
      <w:r w:rsidR="00C218DB" w:rsidRPr="00C218DB">
        <w:rPr>
          <w:i/>
          <w:iCs/>
        </w:rPr>
        <w:t>New York Times</w:t>
      </w:r>
      <w:r w:rsidR="00C218DB">
        <w:t xml:space="preserve"> stalwart Jon Pareles </w:t>
      </w:r>
      <w:r w:rsidR="00924C97">
        <w:t xml:space="preserve">is </w:t>
      </w:r>
      <w:r w:rsidR="00C218DB">
        <w:t xml:space="preserve">deeply unimpressed by ‘awkward’, ‘bare-bones livestreams’ </w:t>
      </w:r>
      <w:r w:rsidR="00C218DB">
        <w:fldChar w:fldCharType="begin"/>
      </w:r>
      <w:r w:rsidR="00912509">
        <w:instrText xml:space="preserve"> ADDIN ZOTERO_ITEM CSL_CITATION {"citationID":"g81dUlfU","properties":{"unsorted":false,"formattedCitation":"(Pareles, 2020a)","plainCitation":"(Pareles, 2020a)","noteIndex":0},"citationItems":[{"id":5,"uris":["http://zotero.org/users/3635637/items/Y6RK2HGM"],"itemData":{"id":5,"type":"article-newspaper","abstract":"With in-person shows still mostly on hold, musicians are finding new ways to insert life into livestreams.","container-title":"The New York Times","ISSN":"0362-4331","language":"en-US","section":"Arts","source":"NYTimes.com","title":"10 Best Quarantine Concerts Online","URL":"https://www.nytimes.com/2020/07/21/arts/music/best-quarantine-concerts-livestream.html","author":[{"family":"Pareles","given":"Jon"}],"accessed":{"date-parts":[["2025",7,31]]},"issued":{"date-parts":[["2020",7,21]]}}}],"schema":"https://github.com/citation-style-language/schema/raw/master/csl-citation.json"} </w:instrText>
      </w:r>
      <w:r w:rsidR="00C218DB">
        <w:fldChar w:fldCharType="separate"/>
      </w:r>
      <w:r w:rsidR="00C218DB">
        <w:rPr>
          <w:noProof/>
        </w:rPr>
        <w:t>(Pareles, 2020a)</w:t>
      </w:r>
      <w:r w:rsidR="00C218DB">
        <w:fldChar w:fldCharType="end"/>
      </w:r>
      <w:r w:rsidR="00C218DB">
        <w:t xml:space="preserve">, with ‘so much … lost when … over-the-top artists are crammed into screens’ </w:t>
      </w:r>
      <w:r w:rsidR="00C218DB">
        <w:fldChar w:fldCharType="begin"/>
      </w:r>
      <w:r w:rsidR="00912509">
        <w:instrText xml:space="preserve"> ADDIN ZOTERO_ITEM CSL_CITATION {"citationID":"5msJDRqs","properties":{"unsorted":false,"formattedCitation":"(Pareles, 2020b)","plainCitation":"(Pareles, 2020b)","noteIndex":0},"citationItems":[{"id":1,"uris":["http://zotero.org/users/3635637/items/LPXU2CB5"],"itemData":{"id":1,"type":"article-newspaper","abstract":"What’s lost when audiences can’t be close to musicians, applause is virtual and over-the-top artists are crammed into screens? So much.","container-title":"The New York Times","ISSN":"0362-4331","language":"en-US","section":"Arts","source":"NYTimes.com","title":"Intimacy Is Overrated: Concerts in the Livestream Era","title-short":"Intimacy Is Overrated","URL":"https://www.nytimes.com/2020/07/21/arts/music/livestreams-intimacy.html","author":[{"family":"Pareles","given":"Jon"}],"accessed":{"date-parts":[["2025",8,20]]},"issued":{"date-parts":[["2020",7,21]]}}}],"schema":"https://github.com/citation-style-language/schema/raw/master/csl-citation.json"} </w:instrText>
      </w:r>
      <w:r w:rsidR="00C218DB">
        <w:fldChar w:fldCharType="separate"/>
      </w:r>
      <w:r w:rsidR="00C218DB">
        <w:rPr>
          <w:noProof/>
        </w:rPr>
        <w:t>(Pareles, 2020b)</w:t>
      </w:r>
      <w:r w:rsidR="00C218DB">
        <w:fldChar w:fldCharType="end"/>
      </w:r>
      <w:r w:rsidR="00C218DB">
        <w:t xml:space="preserve">. </w:t>
      </w:r>
      <w:r w:rsidR="00F8696C">
        <w:t xml:space="preserve">Again, the </w:t>
      </w:r>
      <w:r w:rsidR="00B91F5D">
        <w:t>substitute</w:t>
      </w:r>
      <w:r w:rsidR="00141053">
        <w:t xml:space="preserve"> imaginary</w:t>
      </w:r>
      <w:r w:rsidR="00F8696C">
        <w:t xml:space="preserve">—the </w:t>
      </w:r>
      <w:r w:rsidR="008312D7">
        <w:t xml:space="preserve">comparison </w:t>
      </w:r>
      <w:r w:rsidR="00F8696C">
        <w:t>to a</w:t>
      </w:r>
      <w:r w:rsidR="00FF4077">
        <w:t xml:space="preserve"> </w:t>
      </w:r>
      <w:r w:rsidR="00F8696C">
        <w:t xml:space="preserve">superior norm—is </w:t>
      </w:r>
      <w:r w:rsidR="00CB4D3A">
        <w:t>carried</w:t>
      </w:r>
      <w:r w:rsidR="00F8696C">
        <w:t xml:space="preserve"> by the </w:t>
      </w:r>
      <w:r w:rsidR="000A54E7">
        <w:t xml:space="preserve">focus on </w:t>
      </w:r>
      <w:r w:rsidR="00F8696C">
        <w:t xml:space="preserve">what is lost. </w:t>
      </w:r>
      <w:r w:rsidR="0018438A">
        <w:fldChar w:fldCharType="begin"/>
      </w:r>
      <w:r w:rsidR="00912509">
        <w:instrText xml:space="preserve"> ADDIN ZOTERO_ITEM CSL_CITATION {"citationID":"FYcO65kK","properties":{"unsorted":false,"formattedCitation":"(Bernstein et al., 2020)","plainCitation":"(Bernstein et al., 2020)","dontUpdate":true,"noteIndex":0},"citationItems":[{"id":32,"uris":["http://zotero.org/users/3635637/items/CT6GVV8J"],"itemData":{"id":32,"type":"post-weblog","abstract":"Diplo, Neil Young, Brian Wilson, Miley Cyrus, Ariana Grande, Code Orange, and others have performed online during the coronavirus pandemic","container-title":"Rolling Stone","language":"en-US","title":"Quarantine Comfort: The Best Livestreamed Performances So Far","title-short":"Quarantine Comfort","URL":"https://www.rollingstone.com/music/music-features/best-livestreams-coronavirus-970313/","author":[{"family":"Bernstein","given":"Jonathan"},{"family":"Blistein","given":"Jon"},{"family":"Doyle","given":"Patrick"},{"family":"Greene","given":"Andy"},{"family":"Hudak","given":"Joseph"},{"family":"Leight","given":"Elias"},{"family":"Martoccio","given":"Angie"},{"family":"Shteamer","given":"Hank"},{"family":"Spanos","given":"Brittany"},{"family":"Vozick-Levinson","given":"Simon"}],"accessed":{"date-parts":[["2025",7,31]]},"issued":{"date-parts":[["2020",3,20]]}}}],"schema":"https://github.com/citation-style-language/schema/raw/master/csl-citation.json"} </w:instrText>
      </w:r>
      <w:r w:rsidR="0018438A">
        <w:fldChar w:fldCharType="separate"/>
      </w:r>
      <w:r w:rsidR="0018438A">
        <w:rPr>
          <w:noProof/>
        </w:rPr>
        <w:t>Bernstein et al. (2020)</w:t>
      </w:r>
      <w:r w:rsidR="0018438A">
        <w:fldChar w:fldCharType="end"/>
      </w:r>
      <w:r w:rsidR="0018438A">
        <w:t xml:space="preserve"> </w:t>
      </w:r>
      <w:r w:rsidR="001B58FF">
        <w:t xml:space="preserve">are </w:t>
      </w:r>
      <w:r w:rsidR="00B74DE7">
        <w:t xml:space="preserve">only slightly more positive </w:t>
      </w:r>
      <w:r w:rsidR="00585FFC">
        <w:t xml:space="preserve">in describing </w:t>
      </w:r>
      <w:r w:rsidR="004F48FA">
        <w:t xml:space="preserve">a </w:t>
      </w:r>
      <w:r w:rsidR="0018438A">
        <w:t>‘</w:t>
      </w:r>
      <w:r w:rsidR="0018438A" w:rsidRPr="0018438A">
        <w:t>cheerfully ramshackle performance... squeezed into the corner of a living room</w:t>
      </w:r>
      <w:r w:rsidR="0018438A">
        <w:t xml:space="preserve">’. </w:t>
      </w:r>
      <w:r w:rsidR="0033251E">
        <w:t xml:space="preserve">Despite </w:t>
      </w:r>
      <w:r w:rsidR="009A052E">
        <w:t>noting</w:t>
      </w:r>
      <w:r w:rsidR="005E6BDD">
        <w:t xml:space="preserve"> </w:t>
      </w:r>
      <w:r w:rsidR="0033251E">
        <w:t xml:space="preserve">something uniquely ‘fun about the social media concert trend’, former </w:t>
      </w:r>
      <w:r w:rsidR="0033251E" w:rsidRPr="0033251E">
        <w:rPr>
          <w:i/>
          <w:iCs/>
        </w:rPr>
        <w:t>Vox</w:t>
      </w:r>
      <w:r w:rsidR="0033251E">
        <w:t xml:space="preserve"> </w:t>
      </w:r>
      <w:r w:rsidR="0033251E" w:rsidRPr="0033251E">
        <w:t>Associate Culture Editor</w:t>
      </w:r>
      <w:r w:rsidR="0033251E">
        <w:t xml:space="preserve"> Allegra Frank </w:t>
      </w:r>
      <w:r w:rsidR="0033251E">
        <w:fldChar w:fldCharType="begin"/>
      </w:r>
      <w:r w:rsidR="00912509">
        <w:instrText xml:space="preserve"> ADDIN ZOTERO_ITEM CSL_CITATION {"citationID":"dd4W1YfX","properties":{"unsorted":false,"formattedCitation":"(Frank, 2020)","plainCitation":"(Frank, 2020)","dontUpdate":true,"noteIndex":0},"citationItems":[{"id":21,"uris":["http://zotero.org/users/3635637/items/6NTMTFQX"],"itemData":{"id":21,"type":"webpage","abstract":"Live music is now more intimate than ever, thanks to social media.","container-title":"Vox","language":"en-US","title":"How “quarantine concerts” are keeping live music alive as venues remain closed","URL":"https://www.vox.com/culture/2020/4/8/21188670/coronavirus-quarantine-virtual-concerts-livestream-instagram","author":[{"family":"Frank","given":"Allegra"}],"accessed":{"date-parts":[["2025",7,31]]},"issued":{"date-parts":[["2020",4,8]]}}}],"schema":"https://github.com/citation-style-language/schema/raw/master/csl-citation.json"} </w:instrText>
      </w:r>
      <w:r w:rsidR="0033251E">
        <w:fldChar w:fldCharType="separate"/>
      </w:r>
      <w:r w:rsidR="0033251E">
        <w:rPr>
          <w:noProof/>
        </w:rPr>
        <w:t>(2020)</w:t>
      </w:r>
      <w:r w:rsidR="0033251E">
        <w:fldChar w:fldCharType="end"/>
      </w:r>
      <w:r w:rsidR="0033251E">
        <w:t xml:space="preserve"> </w:t>
      </w:r>
      <w:r w:rsidR="00D44216">
        <w:t>also observes their</w:t>
      </w:r>
      <w:r w:rsidR="0033251E">
        <w:t xml:space="preserve"> ‘</w:t>
      </w:r>
      <w:r w:rsidR="0033251E" w:rsidRPr="0033251E">
        <w:t>uncommonly casual air</w:t>
      </w:r>
      <w:r w:rsidR="0033251E">
        <w:t>’ and mentions technical and performative frustrations: ‘</w:t>
      </w:r>
      <w:r w:rsidR="00C218DB">
        <w:t>t</w:t>
      </w:r>
      <w:r w:rsidR="0033251E" w:rsidRPr="0033251E">
        <w:t>he audio quality is usually poor or less than ideal, and many artists spend a lot of time distracted by the live chat</w:t>
      </w:r>
      <w:r w:rsidR="0033251E">
        <w:t>’</w:t>
      </w:r>
      <w:r w:rsidR="00C218DB">
        <w:t>.</w:t>
      </w:r>
    </w:p>
    <w:p w14:paraId="439F0627" w14:textId="77777777" w:rsidR="00AC4A34" w:rsidRDefault="00AC4A34" w:rsidP="00D725C2"/>
    <w:p w14:paraId="285334B2" w14:textId="7DF1E3FB" w:rsidR="002421F7" w:rsidRDefault="00AC4A34" w:rsidP="00D725C2">
      <w:r>
        <w:t>Disappointment about</w:t>
      </w:r>
      <w:r w:rsidR="00F1117C">
        <w:t xml:space="preserve"> the</w:t>
      </w:r>
      <w:r>
        <w:t xml:space="preserve"> limited technical ambition of online concerts, or their perceived awkwardness as an attendee, frequently appears </w:t>
      </w:r>
      <w:proofErr w:type="gramStart"/>
      <w:r>
        <w:t>hand-in-hand</w:t>
      </w:r>
      <w:proofErr w:type="gramEnd"/>
      <w:r>
        <w:t xml:space="preserve"> with negative assessment of DIY aesthetics. It is worth stating that DIY practices or aesthetics need not be inherently low-tech or ‘lo-fi’, especially online </w:t>
      </w:r>
      <w:r>
        <w:fldChar w:fldCharType="begin"/>
      </w:r>
      <w:r w:rsidR="00912509">
        <w:instrText xml:space="preserve"> ADDIN ZOTERO_ITEM CSL_CITATION {"citationID":"9bTUcXrG","properties":{"unsorted":false,"formattedCitation":"(Harper, 2014; Jones, 2021)","plainCitation":"(Harper, 2014; Jones, 2021)","noteIndex":0},"citationItems":[{"id":971,"uris":["http://zotero.org/users/3635637/items/LCBBRH52"],"itemData":{"id":971,"type":"thesis","event-place":"Oxford","genre":"DPhil Thesis in Musicology","publisher":"University of Oxford","publisher-place":"Oxford","title":"Lo-Fi Aesthetics in Popular Music Discourse","author":[{"family":"Harper","given":"Adam"}],"issued":{"date-parts":[["2014"]]}}},{"id":2343,"uris":["http://zotero.org/users/3635637/items/9NLGZJMJ"],"itemData":{"id":2343,"type":"book","ISBN":"978-1-5013-5964-4","note":"DOI: 10.5040/9781501359675","publisher":"Bloomsbury Academic","source":"DOI.org (Crossref)","title":"DIY Music and the Politics of Social Media","URL":"http://www.bloomsburycollections.com/book/diy-music-and-the-politics-of-social-media","author":[{"family":"Jones","given":"Ellis"}],"accessed":{"date-parts":[["2021",6,7]]},"issued":{"date-parts":[["2021"]]}}}],"schema":"https://github.com/citation-style-language/schema/raw/master/csl-citation.json"} </w:instrText>
      </w:r>
      <w:r>
        <w:fldChar w:fldCharType="separate"/>
      </w:r>
      <w:r>
        <w:rPr>
          <w:noProof/>
        </w:rPr>
        <w:t>(Harper, 2014; Jones, 2021)</w:t>
      </w:r>
      <w:r>
        <w:fldChar w:fldCharType="end"/>
      </w:r>
      <w:r>
        <w:t>. Indeed, the other side of the ‘awkwardly amateur’ coin appears to be reifications of pop</w:t>
      </w:r>
      <w:r w:rsidR="003C4A33">
        <w:t>ular music</w:t>
      </w:r>
      <w:r>
        <w:t xml:space="preserve"> performance authenticity</w:t>
      </w:r>
      <w:r w:rsidR="00737EB9">
        <w:t>.</w:t>
      </w:r>
      <w:r w:rsidR="00A576A1">
        <w:t xml:space="preserve"> </w:t>
      </w:r>
      <w:r w:rsidR="00737EB9" w:rsidRPr="006D4F53">
        <w:rPr>
          <w:highlight w:val="green"/>
        </w:rPr>
        <w:t>M</w:t>
      </w:r>
      <w:r w:rsidR="00A576A1" w:rsidRPr="006D4F53">
        <w:rPr>
          <w:highlight w:val="green"/>
        </w:rPr>
        <w:t>any commentators laud the intimacy of domestic, direct-to-camera shows over the larger-than-life</w:t>
      </w:r>
      <w:r w:rsidR="00737EB9" w:rsidRPr="006D4F53">
        <w:rPr>
          <w:highlight w:val="green"/>
        </w:rPr>
        <w:t xml:space="preserve">—perhaps excessively mediatised </w:t>
      </w:r>
      <w:r w:rsidR="00737EB9" w:rsidRPr="006D4F53">
        <w:rPr>
          <w:highlight w:val="green"/>
        </w:rPr>
        <w:fldChar w:fldCharType="begin"/>
      </w:r>
      <w:r w:rsidR="00737EB9" w:rsidRPr="006D4F53">
        <w:rPr>
          <w:highlight w:val="green"/>
        </w:rPr>
        <w:instrText xml:space="preserve"> ADDIN ZOTERO_ITEM CSL_CITATION {"citationID":"MBkytdsN","properties":{"unsorted":false,"formattedCitation":"(Auslander, 2022)","plainCitation":"(Auslander, 2022)","noteIndex":0},"citationItems":[{"id":3479,"uris":["http://zotero.org/users/3635637/items/W6YJHFNV"],"itemData":{"id":3479,"type":"book","edition":"3","event-place":"London","ISBN":"978-0-367-46817-0","language":"en","note":"DOI: 10.4324/9780203938133","publisher":"Routledge","publisher-place":"London","source":"DOI.org (Crossref)","title":"Liveness: Performance in a Mediatized Culture","author":[{"family":"Auslander","given":"Philip"}],"accessed":{"date-parts":[["2021",6,22]]},"issued":{"date-parts":[["2022"]]}}}],"schema":"https://github.com/citation-style-language/schema/raw/master/csl-citation.json"} </w:instrText>
      </w:r>
      <w:r w:rsidR="00737EB9" w:rsidRPr="006D4F53">
        <w:rPr>
          <w:highlight w:val="green"/>
        </w:rPr>
        <w:fldChar w:fldCharType="separate"/>
      </w:r>
      <w:r w:rsidR="00737EB9" w:rsidRPr="006D4F53">
        <w:rPr>
          <w:noProof/>
          <w:highlight w:val="green"/>
        </w:rPr>
        <w:t>(Auslander, 2022)</w:t>
      </w:r>
      <w:r w:rsidR="00737EB9" w:rsidRPr="006D4F53">
        <w:rPr>
          <w:highlight w:val="green"/>
        </w:rPr>
        <w:fldChar w:fldCharType="end"/>
      </w:r>
      <w:r w:rsidR="00737EB9" w:rsidRPr="006D4F53">
        <w:rPr>
          <w:highlight w:val="green"/>
        </w:rPr>
        <w:t xml:space="preserve">—stadium spectacles </w:t>
      </w:r>
      <w:r w:rsidRPr="006D4F53">
        <w:rPr>
          <w:highlight w:val="green"/>
        </w:rPr>
        <w:t xml:space="preserve">now common </w:t>
      </w:r>
      <w:r w:rsidR="00A13FE0" w:rsidRPr="006D4F53">
        <w:rPr>
          <w:highlight w:val="green"/>
        </w:rPr>
        <w:t>for</w:t>
      </w:r>
      <w:r w:rsidR="004F7B73" w:rsidRPr="006D4F53">
        <w:rPr>
          <w:highlight w:val="green"/>
        </w:rPr>
        <w:t xml:space="preserve"> </w:t>
      </w:r>
      <w:r w:rsidRPr="006D4F53">
        <w:rPr>
          <w:highlight w:val="green"/>
        </w:rPr>
        <w:t xml:space="preserve">the biggest </w:t>
      </w:r>
      <w:r w:rsidR="006D4F53" w:rsidRPr="006D4F53">
        <w:rPr>
          <w:highlight w:val="green"/>
        </w:rPr>
        <w:t>popstars</w:t>
      </w:r>
      <w:r>
        <w:t xml:space="preserve">. There </w:t>
      </w:r>
      <w:r w:rsidRPr="00AD393D">
        <w:rPr>
          <w:highlight w:val="green"/>
        </w:rPr>
        <w:t>are</w:t>
      </w:r>
      <w:r w:rsidR="0015272C" w:rsidRPr="00AD393D">
        <w:rPr>
          <w:highlight w:val="green"/>
        </w:rPr>
        <w:t xml:space="preserve"> </w:t>
      </w:r>
      <w:r w:rsidRPr="00AD393D">
        <w:rPr>
          <w:highlight w:val="green"/>
        </w:rPr>
        <w:t>novel</w:t>
      </w:r>
      <w:r>
        <w:t xml:space="preserve"> artistic constraints associated </w:t>
      </w:r>
      <w:r w:rsidRPr="00AD393D">
        <w:rPr>
          <w:highlight w:val="green"/>
        </w:rPr>
        <w:t>with online</w:t>
      </w:r>
      <w:r>
        <w:t xml:space="preserve"> busking</w:t>
      </w:r>
      <w:r w:rsidR="000A6C6D">
        <w:t xml:space="preserve"> </w:t>
      </w:r>
      <w:r w:rsidR="000A6C6D">
        <w:fldChar w:fldCharType="begin"/>
      </w:r>
      <w:r w:rsidR="000A6C6D">
        <w:instrText xml:space="preserve"> ADDIN ZOTERO_ITEM CSL_CITATION {"citationID":"ebXAhB6c","properties":{"formattedCitation":"(Thomas, 2020)","plainCitation":"(Thomas, 2020)","noteIndex":0},"citationItems":[{"id":3434,"uris":["http://zotero.org/users/3635637/items/5NADNISP"],"itemData":{"id":3434,"type":"chapter","abstract":"What 'live music' means for one generation or culture does not necessarily mean 'live' for another. This book examines how changes in economy, culture and technology pertaining to post-digital times affect production, performance and reception of live music. Considering established examples of live music, such as music festivals, alongside practices influenced by developments in technology, including live streaming and holograms, the book examines whether new forms stand the test of 'live authenticity' for their audiences. It also speculates how live music might develop in the future, its relationship to recorded music and mediated performance and how business is conducted in the popular music industry.","container-title":"The Future of Live Music","event-place":"New York and London","ISBN":"978-1-5013-5588-2","language":"en","note":"Google-Books-ID: soDZDwAAQBAJ","page":"83–96","publisher":"Bloomsbury Academic","publisher-place":"New York and London","source":"Google Books","title":"Digital performances: Live-streaming music and the documentation of the creative process","editor":[{"family":"Mazierska","given":"Ewa"},{"family":"Gillon","given":"Les"},{"family":"Rigg","given":"Tony"}],"author":[{"family":"Thomas","given":"Mark Daman"}],"issued":{"date-parts":[["2020",5,14]]}}}],"schema":"https://github.com/citation-style-language/schema/raw/master/csl-citation.json"} </w:instrText>
      </w:r>
      <w:r w:rsidR="000A6C6D">
        <w:fldChar w:fldCharType="separate"/>
      </w:r>
      <w:r w:rsidR="000A6C6D">
        <w:rPr>
          <w:noProof/>
        </w:rPr>
        <w:t>(Thomas, 2020)</w:t>
      </w:r>
      <w:r w:rsidR="000A6C6D">
        <w:fldChar w:fldCharType="end"/>
      </w:r>
      <w:r>
        <w:t>, where ‘</w:t>
      </w:r>
      <w:r w:rsidRPr="00011846">
        <w:t>part of the appeal might be seeing beloved musicians messing around in a low-stakes way, leaving all that image-making and sonic perfectionism far behind</w:t>
      </w:r>
      <w:r>
        <w:t xml:space="preserve">’ </w:t>
      </w:r>
      <w:r>
        <w:fldChar w:fldCharType="begin"/>
      </w:r>
      <w:r w:rsidR="00912509">
        <w:instrText xml:space="preserve"> ADDIN ZOTERO_ITEM CSL_CITATION {"citationID":"0Jxkz7Eu","properties":{"unsorted":false,"formattedCitation":"(Virtue, 2020)","plainCitation":"(Virtue, 2020)","noteIndex":0},"citationItems":[{"id":183,"uris":["http://zotero.org/users/3635637/items/3M3PXRPL"],"itemData":{"id":183,"type":"article-newspaper","abstract":"From John Legend and Chris Martin’s piano ballads to Code Orange’s fearsome rock, more and more stars are streaming gigs for isolated fans","container-title":"The Guardian","ISSN":"0261-3077","language":"en-GB","section":"Music","source":"The Guardian","title":"The best livestreamed gigs to watch at home during coronavirus","URL":"https://www.theguardian.com/music/2020/mar/19/best-livestreamed-gigs-coronavirus-john-legend-chris-martin-code-orange","author":[{"family":"Virtue","given":"Graeme"}],"accessed":{"date-parts":[["2025",7,31]]},"issued":{"date-parts":[["2020",3,19]]}}}],"schema":"https://github.com/citation-style-language/schema/raw/master/csl-citation.json"} </w:instrText>
      </w:r>
      <w:r>
        <w:fldChar w:fldCharType="separate"/>
      </w:r>
      <w:r>
        <w:rPr>
          <w:noProof/>
        </w:rPr>
        <w:t>(Virtue, 2020)</w:t>
      </w:r>
      <w:r>
        <w:fldChar w:fldCharType="end"/>
      </w:r>
      <w:r>
        <w:t xml:space="preserve">. </w:t>
      </w:r>
      <w:r w:rsidR="0058674F">
        <w:t>Yet o</w:t>
      </w:r>
      <w:r>
        <w:t>thers are unconvinced</w:t>
      </w:r>
      <w:r w:rsidR="002020F4">
        <w:t>.</w:t>
      </w:r>
      <w:r>
        <w:t xml:space="preserve"> </w:t>
      </w:r>
      <w:r>
        <w:fldChar w:fldCharType="begin"/>
      </w:r>
      <w:r w:rsidR="00912509">
        <w:instrText xml:space="preserve"> ADDIN ZOTERO_ITEM CSL_CITATION {"citationID":"GB3AA6g0","properties":{"unsorted":false,"formattedCitation":"(Pareles, 2020b)","plainCitation":"(Pareles, 2020b)","dontUpdate":true,"noteIndex":0},"citationItems":[{"id":1,"uris":["http://zotero.org/users/3635637/items/LPXU2CB5"],"itemData":{"id":1,"type":"article-newspaper","abstract":"What’s lost when audiences can’t be close to musicians, applause is virtual and over-the-top artists are crammed into screens? So much.","container-title":"The New York Times","ISSN":"0362-4331","language":"en-US","section":"Arts","source":"NYTimes.com","title":"Intimacy Is Overrated: Concerts in the Livestream Era","title-short":"Intimacy Is Overrated","URL":"https://www.nytimes.com/2020/07/21/arts/music/livestreams-intimacy.html","author":[{"family":"Pareles","given":"Jon"}],"accessed":{"date-parts":[["2025",8,20]]},"issued":{"date-parts":[["2020",7,21]]}}}],"schema":"https://github.com/citation-style-language/schema/raw/master/csl-citation.json"} </w:instrText>
      </w:r>
      <w:r>
        <w:fldChar w:fldCharType="separate"/>
      </w:r>
      <w:r>
        <w:rPr>
          <w:noProof/>
        </w:rPr>
        <w:t>Pareles (2020b)</w:t>
      </w:r>
      <w:r>
        <w:fldChar w:fldCharType="end"/>
      </w:r>
      <w:r>
        <w:t xml:space="preserve"> quips that ‘i</w:t>
      </w:r>
      <w:r w:rsidRPr="007E178F">
        <w:t xml:space="preserve">f low-tech, livestreamed performance has made anything clear, it’s this: </w:t>
      </w:r>
      <w:r>
        <w:t>i</w:t>
      </w:r>
      <w:r w:rsidRPr="007E178F">
        <w:t>ntimacy is overrated. I hardly need to see any musician that closely</w:t>
      </w:r>
      <w:r>
        <w:t xml:space="preserve">’. Clearly, expectations around conspicuous amateurism and artistic spectacle remain deeply tied to the performance conventions of different genres </w:t>
      </w:r>
      <w:r>
        <w:fldChar w:fldCharType="begin"/>
      </w:r>
      <w:r w:rsidR="00912509">
        <w:instrText xml:space="preserve"> ADDIN ZOTERO_ITEM CSL_CITATION {"citationID":"ec4IplXm","properties":{"unsorted":false,"formattedCitation":"(Kjus et al., 2022: 9\\uc0\\u8211{}12)","plainCitation":"(Kjus et al., 2022: 9–12)","noteIndex":0},"citationItems":[{"id":3458,"uris":["http://zotero.org/users/3635637/items/PVXC2X32"],"itemData":{"id":3458,"type":"article-journal","abstract":"This study was initiated as the pandemic erupted in the spring of 2020, triggered by our curiosity about the wave of Internet-mediated concerts which followed in the wake of COVID-19. The article examines what kind of social and cultural phenomenon these events were, and how their presentational and participatory potential was explored within a few, hectic spring months. Basing our analysis on interviews with 13 performers and four promoters in Norway, we find that the performances transcended traditional modes of live concerts in innovative ways, while responding to the stresses associated with the pandemic crisis. We identify three performance strategies, intimization, intensification and expansion, which in different ways rearticulated established modes of live musical expression by fusing them with the liveness of mediated communication.","container-title":"First Monday","DOI":"10.5210/fm.v27i6.12398","ISSN":"1396-0466","language":"en","license":"Copyright (c) 2022 First Monday","source":"firstmonday.org","title":"Liveness online in deadly times: How artists explored the expressive potential of live-streamed concerts at the face of COVID-19 in Norway","title-short":"Liveness online in deadly times","URL":"https://firstmonday.org/ojs/index.php/fm/article/view/12398","author":[{"family":"Kjus","given":"Yngvar"},{"family":"Spilker","given":"Hendrik Storstein"},{"family":"Kiberg","given":"Håvard"}],"accessed":{"date-parts":[["2024",7,22]]},"issued":{"date-parts":[["2022",6,4]]}},"locator":"9–12","label":"page"}],"schema":"https://github.com/citation-style-language/schema/raw/master/csl-citation.json"} </w:instrText>
      </w:r>
      <w:r>
        <w:fldChar w:fldCharType="separate"/>
      </w:r>
      <w:r w:rsidRPr="00892040">
        <w:rPr>
          <w:rFonts w:ascii="Aptos" w:cs="Times New Roman"/>
          <w:kern w:val="0"/>
        </w:rPr>
        <w:t>(</w:t>
      </w:r>
      <w:proofErr w:type="spellStart"/>
      <w:r w:rsidRPr="00892040">
        <w:rPr>
          <w:rFonts w:ascii="Aptos" w:cs="Times New Roman"/>
          <w:kern w:val="0"/>
        </w:rPr>
        <w:t>Kjus</w:t>
      </w:r>
      <w:proofErr w:type="spellEnd"/>
      <w:r w:rsidRPr="00892040">
        <w:rPr>
          <w:rFonts w:ascii="Aptos" w:cs="Times New Roman"/>
          <w:kern w:val="0"/>
        </w:rPr>
        <w:t xml:space="preserve"> et al., 2022: 9–12)</w:t>
      </w:r>
      <w:r>
        <w:fldChar w:fldCharType="end"/>
      </w:r>
      <w:r>
        <w:t>.</w:t>
      </w:r>
      <w:r w:rsidR="00120EFF">
        <w:t xml:space="preserve"> </w:t>
      </w:r>
      <w:r w:rsidR="002421F7">
        <w:t>One might think that at-home, DIY performance</w:t>
      </w:r>
      <w:r w:rsidR="00A363C0">
        <w:t>s</w:t>
      </w:r>
      <w:r w:rsidR="002421F7">
        <w:t xml:space="preserve"> </w:t>
      </w:r>
      <w:r w:rsidR="00C37536">
        <w:t xml:space="preserve">streamed online would </w:t>
      </w:r>
      <w:r w:rsidR="00A363C0">
        <w:t xml:space="preserve">satisfy </w:t>
      </w:r>
      <w:r w:rsidR="00B12530">
        <w:t xml:space="preserve">aspects of </w:t>
      </w:r>
      <w:r w:rsidR="002421F7">
        <w:t xml:space="preserve">traditional rock ideology—the sense that ‘the less technology lies between [performance and audience] the closer they are, the more honest their relationship and the fewer the opportunities for manipulation’ </w:t>
      </w:r>
      <w:r w:rsidR="002421F7">
        <w:fldChar w:fldCharType="begin"/>
      </w:r>
      <w:r w:rsidR="00912509">
        <w:instrText xml:space="preserve"> ADDIN ZOTERO_ITEM CSL_CITATION {"citationID":"GGhNKMQz","properties":{"unsorted":false,"formattedCitation":"(Frith, 1986: 266\\uc0\\u8211{}7)","plainCitation":"(Frith, 1986: 266–7)","noteIndex":0},"citationItems":[{"id":1590,"uris":["http://zotero.org/users/3635637/items/284VUNCG"],"itemData":{"id":1590,"type":"article-journal","container-title":"Media, Culture and Society","page":"263–279","title":"Art versus technology: the strange case of popular music","volume":"8","author":[{"family":"Frith","given":"S."}],"issued":{"date-parts":[["1986"]]}},"locator":"266–7","label":"page"}],"schema":"https://github.com/citation-style-language/schema/raw/master/csl-citation.json"} </w:instrText>
      </w:r>
      <w:r w:rsidR="002421F7">
        <w:fldChar w:fldCharType="separate"/>
      </w:r>
      <w:r w:rsidR="002421F7" w:rsidRPr="001B61D7">
        <w:rPr>
          <w:rFonts w:ascii="Aptos" w:cs="Times New Roman"/>
          <w:kern w:val="0"/>
        </w:rPr>
        <w:t>(Frith, 1986: 266–7)</w:t>
      </w:r>
      <w:r w:rsidR="002421F7">
        <w:fldChar w:fldCharType="end"/>
      </w:r>
      <w:r w:rsidR="002421F7">
        <w:t>—</w:t>
      </w:r>
      <w:r w:rsidR="006D6204">
        <w:t xml:space="preserve">but </w:t>
      </w:r>
      <w:r w:rsidR="00A363C0">
        <w:t xml:space="preserve">their </w:t>
      </w:r>
      <w:r w:rsidR="00936375" w:rsidRPr="00936375">
        <w:rPr>
          <w:highlight w:val="green"/>
        </w:rPr>
        <w:t>screen-based</w:t>
      </w:r>
      <w:r w:rsidR="00936375">
        <w:t xml:space="preserve"> </w:t>
      </w:r>
      <w:r w:rsidR="00433BF5">
        <w:t>transmission</w:t>
      </w:r>
      <w:r w:rsidR="004E52B8">
        <w:t xml:space="preserve"> </w:t>
      </w:r>
      <w:r w:rsidR="00F20CBC" w:rsidRPr="00F20CBC">
        <w:rPr>
          <w:highlight w:val="green"/>
        </w:rPr>
        <w:t>appears</w:t>
      </w:r>
      <w:r w:rsidR="00F20CBC">
        <w:t xml:space="preserve"> </w:t>
      </w:r>
      <w:r w:rsidR="00EC31EF">
        <w:t xml:space="preserve">to </w:t>
      </w:r>
      <w:r w:rsidR="00F2180B">
        <w:t>be</w:t>
      </w:r>
      <w:r w:rsidR="00EC31EF">
        <w:t xml:space="preserve"> </w:t>
      </w:r>
      <w:r w:rsidR="00EA5204">
        <w:t xml:space="preserve">the ultimate </w:t>
      </w:r>
      <w:r w:rsidR="002B41DB">
        <w:t>technological barrier</w:t>
      </w:r>
      <w:r w:rsidR="00087384">
        <w:t xml:space="preserve">. </w:t>
      </w:r>
      <w:r w:rsidR="00120EFF">
        <w:t xml:space="preserve">It sometimes seems like online concerts </w:t>
      </w:r>
      <w:r w:rsidR="00FD59AC">
        <w:t xml:space="preserve">simply </w:t>
      </w:r>
      <w:r w:rsidR="00120EFF">
        <w:t xml:space="preserve">cannot </w:t>
      </w:r>
      <w:r w:rsidR="00466F4F">
        <w:t>satisfy anyone: too direct and casual is low</w:t>
      </w:r>
      <w:r w:rsidR="00D512EF">
        <w:t>-</w:t>
      </w:r>
      <w:r w:rsidR="00466F4F">
        <w:t xml:space="preserve">quality, awkward, amateurish; too conspicuously </w:t>
      </w:r>
      <w:r w:rsidR="00F4317A">
        <w:t xml:space="preserve">mediated by technology </w:t>
      </w:r>
      <w:r w:rsidR="00466F4F">
        <w:t>feels hyperreal, unnatural, inauthentic.</w:t>
      </w:r>
      <w:r w:rsidR="00FF2923">
        <w:t xml:space="preserve"> </w:t>
      </w:r>
    </w:p>
    <w:p w14:paraId="38D58B83" w14:textId="77777777" w:rsidR="002421F7" w:rsidRDefault="002421F7" w:rsidP="00D725C2"/>
    <w:p w14:paraId="0C7F818C" w14:textId="2EB37357" w:rsidR="00A60BE6" w:rsidRDefault="00CD2A8B" w:rsidP="00D725C2">
      <w:pPr>
        <w:rPr>
          <w:highlight w:val="yellow"/>
        </w:rPr>
      </w:pPr>
      <w:r>
        <w:t>Some live music scholars</w:t>
      </w:r>
      <w:r w:rsidR="00817132">
        <w:t>—</w:t>
      </w:r>
      <w:r w:rsidR="00065842">
        <w:t>likely</w:t>
      </w:r>
      <w:r w:rsidR="00817132">
        <w:t xml:space="preserve"> well-meaning advocates for the</w:t>
      </w:r>
      <w:r w:rsidR="0093059A">
        <w:t xml:space="preserve"> in-person</w:t>
      </w:r>
      <w:r w:rsidR="00817132">
        <w:t xml:space="preserve"> industry—</w:t>
      </w:r>
      <w:r w:rsidR="00591244">
        <w:t>seem</w:t>
      </w:r>
      <w:r w:rsidR="00817132">
        <w:t xml:space="preserve"> to rule out </w:t>
      </w:r>
      <w:r>
        <w:t xml:space="preserve">any potential value associated with </w:t>
      </w:r>
      <w:r w:rsidR="00817132">
        <w:t xml:space="preserve">online performances, citing technical issues as ‘a fatal deficiency of live streams’ </w:t>
      </w:r>
      <w:r w:rsidR="00817132">
        <w:fldChar w:fldCharType="begin"/>
      </w:r>
      <w:r w:rsidR="00912509">
        <w:instrText xml:space="preserve"> ADDIN ZOTERO_ITEM CSL_CITATION {"citationID":"LkfVBWHn","properties":{"unsorted":false,"formattedCitation":"(Green et al., 2022: 45)","plainCitation":"(Green et al., 2022: 45)","noteIndex":0},"citationItems":[{"id":3575,"uris":["http://zotero.org/users/3635637/items/3D57VSB8"],"itemData":{"id":3575,"type":"chapter","abstract":"The rapid spread of COVID-19 during early 2020 had a sudden and devastating impact on live music. Music venues across the world were shut down in a matter of days, festivals cancelled and tours postponed. Music artists from internationally renowned performers such as The Rolling Stones down to amateur musicians responded to this sudden development by holding online performances, which presented as a novel response to a situation that many hoped would pass in a matter of months. As time progressed with no timeframe for a return to face-to-face live music events in physical venue settings, performers faced an uncertain future. This chapter draws on the findings of a project conducted in Australia, the UK, and Portugal during the second half of 2020, during which young musicians (amateur, semi-professional, and professional) between the ages of 18 and 35 were interviewed about the value of music-making as a source of well-being and connectivity during the COVID-19 crisis, as well as their strategies including online performances. The perseverance and innovation of musicians in moving online during the COVID-19 lockdowns underlines the importance of live performance and highlights possibilities for its future development. However, while responses were varied, many respondents felt that online performance restricted core qualities associated with live music including spontaneity, spectacle, and connection with the audience.","container-title":"Remaking Culture and Music Spaces","ISBN":"978-1-003-25480-5","note":"number-of-pages: 13","publisher":"Routledge","title":"How live is live?: COVID-19, live music, and online performances","title-short":"How live is live?","author":[{"family":"Green","given":"Ben"},{"family":"Bennett","given":"Andy"},{"family":"Guerra","given":"Paula"},{"family":"Howard","given":"Frances"},{"family":"Oliveira","given":"Ana"},{"family":"Sousa","given":"Sofia"},{"family":"Sofija","given":"Ernesta"}],"issued":{"date-parts":[["2022"]]}},"locator":"45","label":"page"}],"schema":"https://github.com/citation-style-language/schema/raw/master/csl-citation.json"} </w:instrText>
      </w:r>
      <w:r w:rsidR="00817132">
        <w:fldChar w:fldCharType="separate"/>
      </w:r>
      <w:r w:rsidR="00817132">
        <w:rPr>
          <w:noProof/>
        </w:rPr>
        <w:t>(Green et al., 2022: 45)</w:t>
      </w:r>
      <w:r w:rsidR="00817132">
        <w:fldChar w:fldCharType="end"/>
      </w:r>
      <w:r w:rsidR="00817132">
        <w:t xml:space="preserve">. </w:t>
      </w:r>
      <w:r w:rsidR="006E1590">
        <w:t xml:space="preserve">Although </w:t>
      </w:r>
      <w:r w:rsidR="00124251">
        <w:t xml:space="preserve">Green et al. </w:t>
      </w:r>
      <w:r w:rsidR="00124251">
        <w:fldChar w:fldCharType="begin"/>
      </w:r>
      <w:r w:rsidR="00912509">
        <w:instrText xml:space="preserve"> ADDIN ZOTERO_ITEM CSL_CITATION {"citationID":"uT7o7C6h","properties":{"unsorted":false,"formattedCitation":"(Green et al., 2022: 46)","plainCitation":"(Green et al., 2022: 46)","dontUpdate":true,"noteIndex":0},"citationItems":[{"id":3575,"uris":["http://zotero.org/users/3635637/items/3D57VSB8"],"itemData":{"id":3575,"type":"chapter","abstract":"The rapid spread of COVID-19 during early 2020 had a sudden and devastating impact on live music. Music venues across the world were shut down in a matter of days, festivals cancelled and tours postponed. Music artists from internationally renowned performers such as The Rolling Stones down to amateur musicians responded to this sudden development by holding online performances, which presented as a novel response to a situation that many hoped would pass in a matter of months. As time progressed with no timeframe for a return to face-to-face live music events in physical venue settings, performers faced an uncertain future. This chapter draws on the findings of a project conducted in Australia, the UK, and Portugal during the second half of 2020, during which young musicians (amateur, semi-professional, and professional) between the ages of 18 and 35 were interviewed about the value of music-making as a source of well-being and connectivity during the COVID-19 crisis, as well as their strategies including online performances. The perseverance and innovation of musicians in moving online during the COVID-19 lockdowns underlines the importance of live performance and highlights possibilities for its future development. However, while responses were varied, many respondents felt that online performance restricted core qualities associated with live music including spontaneity, spectacle, and connection with the audience.","container-title":"Remaking Culture and Music Spaces","ISBN":"978-1-003-25480-5","note":"number-of-pages: 13","publisher":"Routledge","title":"How live is live?: COVID-19, live music, and online performances","title-short":"How live is live?","author":[{"family":"Green","given":"Ben"},{"family":"Bennett","given":"Andy"},{"family":"Guerra","given":"Paula"},{"family":"Howard","given":"Frances"},{"family":"Oliveira","given":"Ana"},{"family":"Sousa","given":"Sofia"},{"family":"Sofija","given":"Ernesta"}],"issued":{"date-parts":[["2022"]]}},"locator":"46","label":"page"}],"schema":"https://github.com/citation-style-language/schema/raw/master/csl-citation.json"} </w:instrText>
      </w:r>
      <w:r w:rsidR="00124251">
        <w:fldChar w:fldCharType="separate"/>
      </w:r>
      <w:r w:rsidR="00124251">
        <w:rPr>
          <w:noProof/>
        </w:rPr>
        <w:t>(2022: 46)</w:t>
      </w:r>
      <w:r w:rsidR="00124251">
        <w:fldChar w:fldCharType="end"/>
      </w:r>
      <w:r w:rsidR="006E1590">
        <w:t xml:space="preserve"> mention that</w:t>
      </w:r>
      <w:r w:rsidR="00591244">
        <w:t xml:space="preserve"> technological developments may lessen these issues</w:t>
      </w:r>
      <w:r w:rsidR="00126B7B">
        <w:t xml:space="preserve"> </w:t>
      </w:r>
      <w:r w:rsidR="00967409">
        <w:t>over time</w:t>
      </w:r>
      <w:r w:rsidR="00591244">
        <w:t>,</w:t>
      </w:r>
      <w:r w:rsidR="006E1590">
        <w:t xml:space="preserve"> they also indicate that</w:t>
      </w:r>
      <w:r w:rsidR="00591244">
        <w:t xml:space="preserve"> ‘</w:t>
      </w:r>
      <w:r w:rsidR="00591244" w:rsidRPr="00591244">
        <w:t>other limitations are inherent to online spaces</w:t>
      </w:r>
      <w:r w:rsidR="00591244">
        <w:t xml:space="preserve">’. </w:t>
      </w:r>
      <w:r w:rsidR="00591244">
        <w:lastRenderedPageBreak/>
        <w:t>Th</w:t>
      </w:r>
      <w:r w:rsidR="001F28D1">
        <w:t xml:space="preserve">is </w:t>
      </w:r>
      <w:r w:rsidR="00BC24B1">
        <w:t>imaginary provides</w:t>
      </w:r>
      <w:r w:rsidR="00007E9E">
        <w:t xml:space="preserve"> grounds for</w:t>
      </w:r>
      <w:r w:rsidR="00BC24B1">
        <w:t xml:space="preserve"> bold </w:t>
      </w:r>
      <w:r w:rsidR="00591244">
        <w:t>and immediate</w:t>
      </w:r>
      <w:r w:rsidR="00BC24B1">
        <w:t xml:space="preserve"> </w:t>
      </w:r>
      <w:r w:rsidR="00CC6C30">
        <w:t>dismissal</w:t>
      </w:r>
      <w:r w:rsidR="00591244">
        <w:t xml:space="preserve">: online performance simply </w:t>
      </w:r>
      <w:r w:rsidR="00950DA2">
        <w:t>cannot suffice</w:t>
      </w:r>
      <w:r w:rsidR="00591244">
        <w:t>, and a return to normal must be sought,</w:t>
      </w:r>
      <w:r w:rsidR="00070A2D">
        <w:t xml:space="preserve"> for</w:t>
      </w:r>
      <w:r w:rsidR="00591244">
        <w:t xml:space="preserve"> </w:t>
      </w:r>
      <w:r w:rsidR="00802FCC">
        <w:t>the</w:t>
      </w:r>
      <w:r w:rsidR="00950A92">
        <w:t xml:space="preserve"> more familiar ‘reliance on technology’</w:t>
      </w:r>
      <w:r w:rsidR="00BC24B1">
        <w:t xml:space="preserve"> </w:t>
      </w:r>
      <w:r w:rsidR="00BC24B1">
        <w:fldChar w:fldCharType="begin"/>
      </w:r>
      <w:r w:rsidR="00912509">
        <w:instrText xml:space="preserve"> ADDIN ZOTERO_ITEM CSL_CITATION {"citationID":"xmYT2qWt","properties":{"unsorted":false,"formattedCitation":"(Green et al., 2022: 45)","plainCitation":"(Green et al., 2022: 45)","noteIndex":0},"citationItems":[{"id":3575,"uris":["http://zotero.org/users/3635637/items/3D57VSB8"],"itemData":{"id":3575,"type":"chapter","abstract":"The rapid spread of COVID-19 during early 2020 had a sudden and devastating impact on live music. Music venues across the world were shut down in a matter of days, festivals cancelled and tours postponed. Music artists from internationally renowned performers such as The Rolling Stones down to amateur musicians responded to this sudden development by holding online performances, which presented as a novel response to a situation that many hoped would pass in a matter of months. As time progressed with no timeframe for a return to face-to-face live music events in physical venue settings, performers faced an uncertain future. This chapter draws on the findings of a project conducted in Australia, the UK, and Portugal during the second half of 2020, during which young musicians (amateur, semi-professional, and professional) between the ages of 18 and 35 were interviewed about the value of music-making as a source of well-being and connectivity during the COVID-19 crisis, as well as their strategies including online performances. The perseverance and innovation of musicians in moving online during the COVID-19 lockdowns underlines the importance of live performance and highlights possibilities for its future development. However, while responses were varied, many respondents felt that online performance restricted core qualities associated with live music including spontaneity, spectacle, and connection with the audience.","container-title":"Remaking Culture and Music Spaces","ISBN":"978-1-003-25480-5","note":"number-of-pages: 13","publisher":"Routledge","title":"How live is live?: COVID-19, live music, and online performances","title-short":"How live is live?","author":[{"family":"Green","given":"Ben"},{"family":"Bennett","given":"Andy"},{"family":"Guerra","given":"Paula"},{"family":"Howard","given":"Frances"},{"family":"Oliveira","given":"Ana"},{"family":"Sousa","given":"Sofia"},{"family":"Sofija","given":"Ernesta"}],"issued":{"date-parts":[["2022"]]}},"locator":"45","label":"page"}],"schema":"https://github.com/citation-style-language/schema/raw/master/csl-citation.json"} </w:instrText>
      </w:r>
      <w:r w:rsidR="00BC24B1">
        <w:fldChar w:fldCharType="separate"/>
      </w:r>
      <w:r w:rsidR="00BC24B1">
        <w:rPr>
          <w:noProof/>
        </w:rPr>
        <w:t>(Green et al., 2022: 45)</w:t>
      </w:r>
      <w:r w:rsidR="00BC24B1">
        <w:fldChar w:fldCharType="end"/>
      </w:r>
      <w:r w:rsidR="00950A92">
        <w:t xml:space="preserve"> </w:t>
      </w:r>
      <w:r w:rsidR="00863501">
        <w:t>implicated by</w:t>
      </w:r>
      <w:r w:rsidR="00950A92">
        <w:t xml:space="preserve"> in-person concerts.</w:t>
      </w:r>
      <w:r w:rsidR="007B7CE9">
        <w:t xml:space="preserve"> </w:t>
      </w:r>
      <w:r w:rsidR="007A296C">
        <w:t xml:space="preserve">Even without the imperative to defend in-person concerts, other researchers indicate that neither present nor future technologies can </w:t>
      </w:r>
      <w:r w:rsidR="00274234">
        <w:t>create</w:t>
      </w:r>
      <w:r w:rsidR="007A296C">
        <w:t xml:space="preserve"> the physical co-presence </w:t>
      </w:r>
      <w:r w:rsidR="00802FCC">
        <w:t xml:space="preserve">apparently </w:t>
      </w:r>
      <w:r w:rsidR="0089518C">
        <w:t xml:space="preserve">necessary </w:t>
      </w:r>
      <w:r w:rsidR="007A296C">
        <w:t>to the live music experience (here combining technical barriers with the irreplaceable in-person ideal)</w:t>
      </w:r>
      <w:r w:rsidR="00F5464A">
        <w:t>. From a psychological motivation perspective, Jean-Philippe Charron</w:t>
      </w:r>
      <w:r w:rsidR="00134C81">
        <w:t xml:space="preserve"> </w:t>
      </w:r>
      <w:r w:rsidR="00134C81">
        <w:fldChar w:fldCharType="begin"/>
      </w:r>
      <w:r w:rsidR="00912509">
        <w:instrText xml:space="preserve"> ADDIN ZOTERO_ITEM CSL_CITATION {"citationID":"2k8xKc2X","properties":{"unsorted":false,"formattedCitation":"(Charron, 2017)","plainCitation":"(Charron, 2017)","dontUpdate":true,"noteIndex":0},"citationItems":[{"id":3473,"uris":["http://zotero.org/users/3635637/items/NRHK9T5F"],"itemData":{"id":3473,"type":"article-journal","abstract":"&lt;p&gt;Reviewing consumers’ motivations to attend performances in a continuously evolving social and technological context is essential because live concerts generate an important and growing share of revenues for the music industry. Evolving fans’ preferences and technological innovations constantly alter the way music is distributed and consumed. In a marketing 3.0 era, what consumers do with music is becoming more significant than simply owning or listening to a song. These changes are not only blurring the lines between production and consumption (i.e., co-creation), but also distorting the concept of live attendance altogether. Although mediated performances typically lack presence and authenticity, recent advances in immersive technologies, such as spherical videos and virtual reality goggles, could represent a new form of experiencing live music.&lt;/p&gt;","container-title":"Frontiers in Psychology","DOI":"10.3389/fpsyg.2017.00800","ISSN":"1664-1078","journalAbbreviation":"Front. Psychol.","language":"English","note":"publisher: Frontiers","source":"Frontiers","title":"Music Audiences 3.0: Concert-Goers’ Psychological Motivations at the Dawn of Virtual Reality","title-short":"Music Audiences 3.0","URL":"https://www.frontiersin.org/journals/psychology/articles/10.3389/fpsyg.2017.00800/full","volume":"8","author":[{"family":"Charron","given":"Jean-Philippe"}],"accessed":{"date-parts":[["2025",2,11]]},"issued":{"date-parts":[["2017",5,23]]}}}],"schema":"https://github.com/citation-style-language/schema/raw/master/csl-citation.json"} </w:instrText>
      </w:r>
      <w:r w:rsidR="00134C81">
        <w:fldChar w:fldCharType="separate"/>
      </w:r>
      <w:r w:rsidR="00134C81">
        <w:rPr>
          <w:noProof/>
        </w:rPr>
        <w:t>(2017</w:t>
      </w:r>
      <w:r w:rsidR="003C55B0">
        <w:rPr>
          <w:noProof/>
        </w:rPr>
        <w:t>, italics preserved</w:t>
      </w:r>
      <w:r w:rsidR="00134C81">
        <w:rPr>
          <w:noProof/>
        </w:rPr>
        <w:t>)</w:t>
      </w:r>
      <w:r w:rsidR="00134C81">
        <w:fldChar w:fldCharType="end"/>
      </w:r>
      <w:r w:rsidR="00F5464A">
        <w:t xml:space="preserve"> suggests that ‘</w:t>
      </w:r>
      <w:r w:rsidR="00F5464A" w:rsidRPr="00F5464A">
        <w:t>live performances retain some elements of uniqueness that cannot be reproduced</w:t>
      </w:r>
      <w:r w:rsidR="00F5464A">
        <w:t xml:space="preserve"> [digitally]</w:t>
      </w:r>
      <w:r w:rsidR="00F5464A" w:rsidRPr="00F5464A">
        <w:t xml:space="preserve">, such as </w:t>
      </w:r>
      <w:r w:rsidR="00F5464A" w:rsidRPr="00F5464A">
        <w:rPr>
          <w:i/>
          <w:iCs/>
        </w:rPr>
        <w:t>being there</w:t>
      </w:r>
      <w:r w:rsidR="00477195">
        <w:t xml:space="preserve">’. </w:t>
      </w:r>
      <w:r w:rsidR="00DC3FAF" w:rsidRPr="00DC3FAF">
        <w:rPr>
          <w:highlight w:val="yellow"/>
        </w:rPr>
        <w:t>This imaginary about the inherent technical barriers to online concert experiences</w:t>
      </w:r>
      <w:r w:rsidR="00DC3FAF">
        <w:t xml:space="preserve"> </w:t>
      </w:r>
      <w:r w:rsidR="00783C35">
        <w:t>risk</w:t>
      </w:r>
      <w:r w:rsidR="00DC3FAF">
        <w:t xml:space="preserve">s </w:t>
      </w:r>
      <w:r w:rsidR="00477195">
        <w:t xml:space="preserve">under-recognising previous </w:t>
      </w:r>
      <w:r w:rsidR="00DA2579">
        <w:t>research</w:t>
      </w:r>
      <w:r w:rsidR="00477195">
        <w:t xml:space="preserve"> </w:t>
      </w:r>
      <w:r w:rsidR="008A2CB7">
        <w:t xml:space="preserve">that demonstrates how </w:t>
      </w:r>
      <w:r w:rsidR="003D4E07">
        <w:t>feelings</w:t>
      </w:r>
      <w:r w:rsidR="00E46B40">
        <w:t xml:space="preserve"> of </w:t>
      </w:r>
      <w:r w:rsidR="00AA221C">
        <w:t xml:space="preserve">belonging, </w:t>
      </w:r>
      <w:r w:rsidR="00477195">
        <w:t>togetherness</w:t>
      </w:r>
      <w:r w:rsidR="00AA221C">
        <w:t>, and liveness</w:t>
      </w:r>
      <w:r w:rsidR="00477195">
        <w:t xml:space="preserve"> </w:t>
      </w:r>
      <w:r w:rsidR="00452F4E">
        <w:t>are</w:t>
      </w:r>
      <w:r w:rsidR="008A2CB7">
        <w:t xml:space="preserve"> afforded </w:t>
      </w:r>
      <w:r w:rsidR="006B600D">
        <w:t>by</w:t>
      </w:r>
      <w:r w:rsidR="00477195">
        <w:t xml:space="preserve"> online communities</w:t>
      </w:r>
      <w:r w:rsidR="007D70B8">
        <w:t xml:space="preserve"> </w:t>
      </w:r>
      <w:r w:rsidR="007D70B8">
        <w:fldChar w:fldCharType="begin"/>
      </w:r>
      <w:r w:rsidR="00912509">
        <w:instrText xml:space="preserve"> ADDIN ZOTERO_ITEM CSL_CITATION {"citationID":"PpFrr0o0","properties":{"unsorted":true,"formattedCitation":"(Papacharissi, 2010; boyd, 2014)","plainCitation":"(Papacharissi, 2010; boyd, 2014)","dontUpdate":true,"noteIndex":0},"citationItems":[{"id":109,"uris":["http://zotero.org/users/3635637/items/ZYCYCVUM"],"itemData":{"id":109,"type":"book","abstract":"A Networked Self examines self presentation and social connection in the digital age. This collection brings together new work on online social networks by leading scholars from a variety of disciplines. The focus of the volume rests on the construction of the self, and what happens to self-identity when it is presented through networks of social connections in new media environments. The volume is structured around the core themes of identity, community, and culture – the central themes of social network sites. Contributors address theory, research, and practical implications of many aspects of online social networks including self-presentation, behavioral norms, patterns and routines, social impact, privacy, class/gender/race divides, taste cultures online, uses of social networking sites within organizations, activism, civic engagement and political impact.","event-place":"New York","ISBN":"978-0-203-87652-7","note":"DOI: 10.4324/9780203876527","number-of-pages":"336","publisher":"Routledge","publisher-place":"New York","title":"A Networked Self: Identity, Community, and Culture on Social Network Sites","title-short":"A Networked Self","editor":[{"family":"Papacharissi","given":"Zizi"}],"issued":{"date-parts":[["2010",9,10]]}}},{"id":851,"uris":["http://zotero.org/users/3635637/items/XIESN6SB"],"itemData":{"id":851,"type":"book","event-place":"New Haven and London","ISBN":"978-0-300-16631-6","language":"en","note":"Google-Books-ID: p9u8AgAAQBAJ","number-of-pages":"296","publisher":"Yale University Press","publisher-place":"New Haven and London","source":"Google Books","title":"It's Complicated: The Social Lives of Networked Teens","title-short":"It's Complicated","author":[{"family":"boyd","given":"danah"}],"issued":{"date-parts":[["2014",2,25]]}}}],"schema":"https://github.com/citation-style-language/schema/raw/master/csl-citation.json"} </w:instrText>
      </w:r>
      <w:r w:rsidR="007D70B8">
        <w:fldChar w:fldCharType="separate"/>
      </w:r>
      <w:r w:rsidR="00AA43BF">
        <w:rPr>
          <w:noProof/>
        </w:rPr>
        <w:t>(e.g., Papacharissi, 2010; boyd, 2014)</w:t>
      </w:r>
      <w:r w:rsidR="007D70B8">
        <w:fldChar w:fldCharType="end"/>
      </w:r>
      <w:r w:rsidR="00477195">
        <w:t xml:space="preserve">, </w:t>
      </w:r>
      <w:r w:rsidR="001D7085">
        <w:t xml:space="preserve">including </w:t>
      </w:r>
      <w:r w:rsidR="006D51D6">
        <w:t xml:space="preserve">work on </w:t>
      </w:r>
      <w:r w:rsidR="00865F6B">
        <w:t>shared music experience</w:t>
      </w:r>
      <w:r w:rsidR="000509A4">
        <w:t>s</w:t>
      </w:r>
      <w:r w:rsidR="002D13B9">
        <w:t xml:space="preserve"> </w:t>
      </w:r>
      <w:r w:rsidR="00B05D0D">
        <w:t xml:space="preserve">specifically </w:t>
      </w:r>
      <w:r w:rsidR="002D13B9">
        <w:fldChar w:fldCharType="begin"/>
      </w:r>
      <w:r w:rsidR="00912509">
        <w:instrText xml:space="preserve"> ADDIN ZOTERO_ITEM CSL_CITATION {"citationID":"klc04x3X","properties":{"unsorted":false,"formattedCitation":"(Bennett, 2012; Kent and Ellis, 2015)","plainCitation":"(Bennett, 2012; Kent and Ellis, 2015)","dontUpdate":true,"noteIndex":0},"citationItems":[{"id":1063,"uris":["http://zotero.org/users/3635637/items/66FZ85KI"],"itemData":{"id":1063,"type":"article-journal","container-title":"New Media &amp; Society","DOI":"10.1177/1461444811422895","ISSN":"1461-4448, 1461-7315","issue":"5","journalAbbreviation":"New Media &amp; Society","language":"en","page":"748-763","source":"DOI.org (Crossref)","title":"Music fandom online: R.E.M. fans in pursuit of the ultimate first listen","title-short":"Music fandom online","volume":"14","author":[{"family":"Bennett","given":"Lucy"}],"issued":{"date-parts":[["2012",8]]}}},{"id":2635,"uris":["http://zotero.org/users/3635637/items/AS4V6IZW"],"itemData":{"id":2635,"type":"chapter","container-title":"The Digital Evolution of Live Music","event-place":"Waltham","ISBN":"978-0-08-100067-0","language":"en","note":"Accepted: 2017-01-30T14:09:20Z","page":"85-98","publisher":"Chandos Publishing","publisher-place":"Waltham","source":"espace.curtin.edu.au","title":"Live music in a virtual world: Exuberant flourishing and disability at wheelies nightclub in second life","title-short":"Live music in a virtual world","URL":"https://espace.curtin.edu.au/handle/20.500.11937/37869","author":[{"family":"Kent","given":"Mike"},{"family":"Ellis","given":"Katie"}],"editor":[{"family":"Jones","given":"Angela Cresswell"},{"family":"Bennett","given":"Rebecca Jane"}],"accessed":{"date-parts":[["2022",1,27]]},"issued":{"date-parts":[["2015"]]}}}],"schema":"https://github.com/citation-style-language/schema/raw/master/csl-citation.json"} </w:instrText>
      </w:r>
      <w:r w:rsidR="002D13B9">
        <w:fldChar w:fldCharType="separate"/>
      </w:r>
      <w:r w:rsidR="00302A51">
        <w:rPr>
          <w:noProof/>
        </w:rPr>
        <w:t>(e.g., Bennett, 2012; Kent and Ellis, 2015)</w:t>
      </w:r>
      <w:r w:rsidR="002D13B9">
        <w:fldChar w:fldCharType="end"/>
      </w:r>
      <w:r w:rsidR="00A60BE6">
        <w:t xml:space="preserve">. </w:t>
      </w:r>
      <w:r w:rsidR="00A60BE6" w:rsidRPr="00A60BE6">
        <w:rPr>
          <w:highlight w:val="yellow"/>
        </w:rPr>
        <w:t xml:space="preserve">As the Taylor Swift </w:t>
      </w:r>
      <w:r w:rsidR="003A51FD">
        <w:rPr>
          <w:highlight w:val="yellow"/>
        </w:rPr>
        <w:t>livestreams example</w:t>
      </w:r>
      <w:r w:rsidR="00DC3FAF" w:rsidRPr="00A60BE6">
        <w:rPr>
          <w:highlight w:val="yellow"/>
        </w:rPr>
        <w:t xml:space="preserve"> </w:t>
      </w:r>
      <w:r w:rsidR="00A60BE6" w:rsidRPr="00A60BE6">
        <w:rPr>
          <w:highlight w:val="yellow"/>
        </w:rPr>
        <w:t xml:space="preserve">showed, physically </w:t>
      </w:r>
      <w:r w:rsidR="00DC3FAF" w:rsidRPr="00A60BE6">
        <w:rPr>
          <w:highlight w:val="yellow"/>
        </w:rPr>
        <w:t xml:space="preserve">being </w:t>
      </w:r>
      <w:r w:rsidR="00A60BE6" w:rsidRPr="00A60BE6">
        <w:rPr>
          <w:highlight w:val="yellow"/>
        </w:rPr>
        <w:t xml:space="preserve">there in-person </w:t>
      </w:r>
      <w:r w:rsidR="00DC3FAF" w:rsidRPr="00A60BE6">
        <w:rPr>
          <w:highlight w:val="yellow"/>
        </w:rPr>
        <w:t>is not essential to meaningful experiences of live music</w:t>
      </w:r>
      <w:r w:rsidR="00A60BE6" w:rsidRPr="00A60BE6">
        <w:rPr>
          <w:highlight w:val="yellow"/>
        </w:rPr>
        <w:t>.</w:t>
      </w:r>
    </w:p>
    <w:p w14:paraId="3AA3E524" w14:textId="77777777" w:rsidR="00C9145E" w:rsidRDefault="00C9145E" w:rsidP="007E178F"/>
    <w:p w14:paraId="0B9F5598" w14:textId="5359AF44" w:rsidR="00B427CB" w:rsidRDefault="00590345" w:rsidP="00D725C2">
      <w:r>
        <w:t xml:space="preserve">Nonetheless, commentators </w:t>
      </w:r>
      <w:r w:rsidR="00472D50" w:rsidRPr="00472D50">
        <w:rPr>
          <w:highlight w:val="green"/>
        </w:rPr>
        <w:t>are</w:t>
      </w:r>
      <w:r w:rsidR="00472D50">
        <w:t xml:space="preserve"> </w:t>
      </w:r>
      <w:r>
        <w:t xml:space="preserve">right to </w:t>
      </w:r>
      <w:r w:rsidR="00580B6E">
        <w:t xml:space="preserve">highlight practical barriers to performing and listening </w:t>
      </w:r>
      <w:r w:rsidR="007C1867">
        <w:t xml:space="preserve">live online. </w:t>
      </w:r>
      <w:r>
        <w:t>It</w:t>
      </w:r>
      <w:r w:rsidR="00C61A2B">
        <w:t xml:space="preserve"> is worth remembering</w:t>
      </w:r>
      <w:r w:rsidR="003D3043">
        <w:t xml:space="preserve"> </w:t>
      </w:r>
      <w:r w:rsidR="00C61A2B">
        <w:t>that the technologies taken for granted in countries with strong internet connections are not accessible worldwide</w:t>
      </w:r>
      <w:r w:rsidR="00785F6E">
        <w:t xml:space="preserve"> (nor is internet </w:t>
      </w:r>
      <w:r w:rsidR="009757B2">
        <w:t xml:space="preserve">access </w:t>
      </w:r>
      <w:r w:rsidR="00785F6E">
        <w:t xml:space="preserve">equally </w:t>
      </w:r>
      <w:r w:rsidR="009757B2">
        <w:t xml:space="preserve">available </w:t>
      </w:r>
      <w:r w:rsidR="00780E7F">
        <w:t xml:space="preserve">across </w:t>
      </w:r>
      <w:r w:rsidR="00785F6E">
        <w:t>demographic</w:t>
      </w:r>
      <w:r w:rsidR="004E0314">
        <w:t xml:space="preserve"> groups</w:t>
      </w:r>
      <w:r w:rsidR="00785F6E">
        <w:t>)</w:t>
      </w:r>
      <w:r w:rsidR="00C61A2B">
        <w:t xml:space="preserve">. </w:t>
      </w:r>
      <w:r w:rsidR="0021406C">
        <w:t>W</w:t>
      </w:r>
      <w:r w:rsidR="00F90D99">
        <w:t>idespread</w:t>
      </w:r>
      <w:r w:rsidR="0021406C">
        <w:t>, tangible</w:t>
      </w:r>
      <w:r w:rsidR="00F90D99">
        <w:t xml:space="preserve"> </w:t>
      </w:r>
      <w:r w:rsidR="00C61A2B">
        <w:t xml:space="preserve">technical </w:t>
      </w:r>
      <w:r w:rsidR="00842DAF">
        <w:t>inequities</w:t>
      </w:r>
      <w:r w:rsidR="00F90D99">
        <w:t xml:space="preserve"> persis</w:t>
      </w:r>
      <w:r w:rsidR="008D6A4D">
        <w:t>t</w:t>
      </w:r>
      <w:r w:rsidR="00B24AE6">
        <w:t xml:space="preserve">. For one example, </w:t>
      </w:r>
      <w:r w:rsidR="00F90D99">
        <w:t>‘</w:t>
      </w:r>
      <w:r w:rsidR="00F90D99" w:rsidRPr="00F90D99">
        <w:t>streaming videos is largely a luxury on the African continent because of the high cost and low quality of internet data</w:t>
      </w:r>
      <w:r w:rsidR="00F90D99">
        <w:t xml:space="preserve">’ </w:t>
      </w:r>
      <w:r w:rsidR="00F90D99">
        <w:fldChar w:fldCharType="begin"/>
      </w:r>
      <w:r w:rsidR="00912509">
        <w:instrText xml:space="preserve"> ADDIN ZOTERO_ITEM CSL_CITATION {"citationID":"x15HH0dU","properties":{"unsorted":false,"formattedCitation":"(Hamelo, 2021)","plainCitation":"(Hamelo, 2021)","noteIndex":0},"citationItems":[{"id":38,"uris":["http://zotero.org/users/3635637/items/9SL4ZMKM"],"itemData":{"id":38,"type":"post-weblog","abstract":"Once considered a marketing gimmick, virtual shows have become the premier musical experience in the past five months following the…","container-title":"Ogojiii","language":"en","title":"Live Performances Around The World Went Virtual in 2020","URL":"https://medium.com/ogojiii/live-performances-around-the-world-went-virtual-in-2020-46708c89b864","author":[{"family":"Hamelo","given":"Gameli"}],"accessed":{"date-parts":[["2025",7,31]]},"issued":{"date-parts":[["2021",6,10]]}}}],"schema":"https://github.com/citation-style-language/schema/raw/master/csl-citation.json"} </w:instrText>
      </w:r>
      <w:r w:rsidR="00F90D99">
        <w:fldChar w:fldCharType="separate"/>
      </w:r>
      <w:r w:rsidR="00F90D99">
        <w:rPr>
          <w:noProof/>
        </w:rPr>
        <w:t>(Hamelo, 2021)</w:t>
      </w:r>
      <w:r w:rsidR="00F90D99">
        <w:fldChar w:fldCharType="end"/>
      </w:r>
      <w:r w:rsidR="00F90D99">
        <w:t>.</w:t>
      </w:r>
      <w:r w:rsidR="00395667">
        <w:t xml:space="preserve"> </w:t>
      </w:r>
      <w:r w:rsidR="00FB1D6E">
        <w:t xml:space="preserve">For another, </w:t>
      </w:r>
      <w:r w:rsidR="00395667">
        <w:t xml:space="preserve">Florian Coppenrath </w:t>
      </w:r>
      <w:r w:rsidR="00395667">
        <w:fldChar w:fldCharType="begin"/>
      </w:r>
      <w:r w:rsidR="00912509">
        <w:instrText xml:space="preserve"> ADDIN ZOTERO_ITEM CSL_CITATION {"citationID":"8bjl4y0w","properties":{"unsorted":false,"formattedCitation":"(Coppenrath, 2021: 10)","plainCitation":"(Coppenrath, 2021: 10)","dontUpdate":true,"noteIndex":0},"citationItems":[{"id":66,"uris":["http://zotero.org/users/3635637/items/DNHE7QQA"],"itemData":{"id":66,"type":"article-journal","abstract":"Digitalised music production and the rise of music streaming platforms shape music markets worldwide. Whereas in Western Europe and North America, the age of streaming has also been criticised for a casualisation of musical labour, in peripheral music economies like Kyrgyzstan it participates in structuring a market for music makers. At the same time, digitalisation also tends to reproduce global inequalities. Based on the case of hip-hop music production in Bishkek, Kyrgyzstan, the present working paper examines how the 'age of streaming' affects the musical production and the dreams and ambitions of music workers.","container-title":"ZMO Working Papers","ISSN":"2191-3897","language":"en","source":"SSOAR","title":"Dreams of 'shooting out': hip-hop music production in Bishkek in the age of streaming","title-short":"Dreams of 'shooting out'","volume":"30","author":[{"family":"Coppenrath","given":"Florian"}],"issued":{"date-parts":[["2021"]]}},"locator":"10","label":"page"}],"schema":"https://github.com/citation-style-language/schema/raw/master/csl-citation.json"} </w:instrText>
      </w:r>
      <w:r w:rsidR="00395667">
        <w:fldChar w:fldCharType="separate"/>
      </w:r>
      <w:r w:rsidR="00395667">
        <w:rPr>
          <w:noProof/>
        </w:rPr>
        <w:t>(2021: 10)</w:t>
      </w:r>
      <w:r w:rsidR="00395667">
        <w:fldChar w:fldCharType="end"/>
      </w:r>
      <w:r w:rsidR="00466ECF" w:rsidRPr="00466ECF">
        <w:rPr>
          <w:highlight w:val="green"/>
        </w:rPr>
        <w:t xml:space="preserve">’s work </w:t>
      </w:r>
      <w:r w:rsidR="00466ECF">
        <w:rPr>
          <w:highlight w:val="green"/>
        </w:rPr>
        <w:t xml:space="preserve">in </w:t>
      </w:r>
      <w:r w:rsidR="00466ECF" w:rsidRPr="00466ECF">
        <w:rPr>
          <w:highlight w:val="green"/>
        </w:rPr>
        <w:t>Kyrgyzstan</w:t>
      </w:r>
      <w:r w:rsidR="00395667">
        <w:t xml:space="preserve"> </w:t>
      </w:r>
      <w:r w:rsidR="00F95F5D">
        <w:t xml:space="preserve">emphasises </w:t>
      </w:r>
      <w:r w:rsidR="00C15513">
        <w:t xml:space="preserve">that </w:t>
      </w:r>
      <w:r w:rsidR="00395667">
        <w:t>‘not all digital services are equally available and used in all territories</w:t>
      </w:r>
      <w:r w:rsidR="00F5395E">
        <w:t>’</w:t>
      </w:r>
      <w:r w:rsidR="00395667">
        <w:t>, and that political censorship may block user access</w:t>
      </w:r>
      <w:r w:rsidR="00466ECF">
        <w:t>.</w:t>
      </w:r>
      <w:r w:rsidR="001865B2">
        <w:t xml:space="preserve"> Such </w:t>
      </w:r>
      <w:r w:rsidR="00EF581C">
        <w:t xml:space="preserve">geographical and political </w:t>
      </w:r>
      <w:r w:rsidR="001865B2">
        <w:t>limitations are rarely in the minds of technologists</w:t>
      </w:r>
      <w:r w:rsidR="00536134">
        <w:t xml:space="preserve"> and </w:t>
      </w:r>
      <w:r w:rsidR="00B427CB">
        <w:t xml:space="preserve">music industry </w:t>
      </w:r>
      <w:r w:rsidR="00536134">
        <w:t>executives</w:t>
      </w:r>
      <w:r w:rsidR="001865B2">
        <w:t xml:space="preserve">, </w:t>
      </w:r>
      <w:r w:rsidR="00153D17">
        <w:t xml:space="preserve">however, </w:t>
      </w:r>
      <w:r w:rsidR="001865B2">
        <w:t xml:space="preserve">whose ideas about </w:t>
      </w:r>
      <w:r w:rsidR="00B427CB">
        <w:t xml:space="preserve">online concerts </w:t>
      </w:r>
      <w:r w:rsidR="00005EF6">
        <w:t>frequently</w:t>
      </w:r>
      <w:r w:rsidR="00B427CB">
        <w:t xml:space="preserve"> </w:t>
      </w:r>
      <w:r w:rsidR="001C52BE">
        <w:t xml:space="preserve">revolve around </w:t>
      </w:r>
      <w:r w:rsidR="0062487F">
        <w:t xml:space="preserve">creative </w:t>
      </w:r>
      <w:r w:rsidR="00B427CB">
        <w:t>technical accomplishments</w:t>
      </w:r>
      <w:r w:rsidR="00810BB5">
        <w:t xml:space="preserve"> and advancements</w:t>
      </w:r>
      <w:r w:rsidR="008F6360">
        <w:t>.</w:t>
      </w:r>
      <w:r w:rsidR="00004D0C">
        <w:t xml:space="preserve"> </w:t>
      </w:r>
    </w:p>
    <w:p w14:paraId="38E33A26" w14:textId="77777777" w:rsidR="00D725C2" w:rsidRDefault="00D725C2" w:rsidP="00D725C2"/>
    <w:p w14:paraId="14BF05D8" w14:textId="42AA7C70" w:rsidR="00D725C2" w:rsidRDefault="00D725C2" w:rsidP="00D725C2">
      <w:pPr>
        <w:pStyle w:val="Heading1"/>
      </w:pPr>
      <w:r>
        <w:t>Online concerts driven by technological innovation and spectacle</w:t>
      </w:r>
    </w:p>
    <w:p w14:paraId="118C82EC" w14:textId="77777777" w:rsidR="00D725C2" w:rsidRDefault="00D725C2" w:rsidP="00D725C2"/>
    <w:p w14:paraId="15C8FA30" w14:textId="258BAAD9" w:rsidR="006F07A0" w:rsidRDefault="008F6360" w:rsidP="00E11B83">
      <w:r>
        <w:t xml:space="preserve">I have presented </w:t>
      </w:r>
      <w:r w:rsidR="00E46E6C">
        <w:t>several</w:t>
      </w:r>
      <w:r>
        <w:t xml:space="preserve"> live music imaginaries which </w:t>
      </w:r>
      <w:r w:rsidR="004F39BA">
        <w:t xml:space="preserve">emphasise </w:t>
      </w:r>
      <w:r>
        <w:t>the limitations of online concerts.</w:t>
      </w:r>
      <w:r w:rsidR="003B3BCF">
        <w:t xml:space="preserve"> Two </w:t>
      </w:r>
      <w:r>
        <w:t>significant strand</w:t>
      </w:r>
      <w:r w:rsidR="003B3BCF">
        <w:t>s</w:t>
      </w:r>
      <w:r>
        <w:t xml:space="preserve"> of commentary</w:t>
      </w:r>
      <w:r w:rsidR="003B3BCF">
        <w:t xml:space="preserve"> </w:t>
      </w:r>
      <w:r w:rsidR="006F07A0">
        <w:t xml:space="preserve">present </w:t>
      </w:r>
      <w:r w:rsidR="003B3BCF">
        <w:t xml:space="preserve">more optimistic </w:t>
      </w:r>
      <w:r w:rsidR="006F07A0">
        <w:t xml:space="preserve">narratives </w:t>
      </w:r>
      <w:r w:rsidR="003B3BCF">
        <w:t xml:space="preserve">about </w:t>
      </w:r>
      <w:r w:rsidR="003B3BCF" w:rsidRPr="004E6D74">
        <w:rPr>
          <w:highlight w:val="green"/>
        </w:rPr>
        <w:t>music performances on the internet</w:t>
      </w:r>
      <w:r w:rsidR="003B3BCF">
        <w:t>,</w:t>
      </w:r>
      <w:r w:rsidR="000C71E4">
        <w:t xml:space="preserve"> </w:t>
      </w:r>
      <w:r w:rsidR="00BF0260">
        <w:t xml:space="preserve">albeit </w:t>
      </w:r>
      <w:r w:rsidR="000C71E4">
        <w:t xml:space="preserve">valorising the role of technology in </w:t>
      </w:r>
      <w:proofErr w:type="gramStart"/>
      <w:r w:rsidR="000C71E4">
        <w:t>fairly conventional</w:t>
      </w:r>
      <w:proofErr w:type="gramEnd"/>
      <w:r w:rsidR="000C71E4">
        <w:t xml:space="preserve"> and narrow ways.</w:t>
      </w:r>
      <w:r w:rsidR="006F07A0">
        <w:t xml:space="preserve"> First </w:t>
      </w:r>
      <w:r w:rsidR="00966B8B">
        <w:t xml:space="preserve">is </w:t>
      </w:r>
      <w:r w:rsidR="00C7277B" w:rsidRPr="00C7277B">
        <w:rPr>
          <w:highlight w:val="green"/>
        </w:rPr>
        <w:t>commentary solely focused on technological developments</w:t>
      </w:r>
      <w:r w:rsidR="00C7277B">
        <w:t xml:space="preserve">: both that certain events </w:t>
      </w:r>
      <w:r w:rsidR="00177673" w:rsidRPr="006F1053">
        <w:t>represent</w:t>
      </w:r>
      <w:r w:rsidR="00177673">
        <w:t xml:space="preserve"> technical feats and that </w:t>
      </w:r>
      <w:r w:rsidR="00177673" w:rsidRPr="007D7252">
        <w:rPr>
          <w:highlight w:val="green"/>
        </w:rPr>
        <w:t xml:space="preserve">the </w:t>
      </w:r>
      <w:r w:rsidR="007D7252" w:rsidRPr="007D7252">
        <w:rPr>
          <w:highlight w:val="green"/>
        </w:rPr>
        <w:t xml:space="preserve">commonplace </w:t>
      </w:r>
      <w:r w:rsidR="00177673" w:rsidRPr="007D7252">
        <w:rPr>
          <w:highlight w:val="green"/>
        </w:rPr>
        <w:t xml:space="preserve">shortcomings of </w:t>
      </w:r>
      <w:r w:rsidR="007D7252" w:rsidRPr="007D7252">
        <w:rPr>
          <w:highlight w:val="green"/>
        </w:rPr>
        <w:t xml:space="preserve">other </w:t>
      </w:r>
      <w:r w:rsidR="001A34F2" w:rsidRPr="007D7252">
        <w:rPr>
          <w:highlight w:val="green"/>
        </w:rPr>
        <w:t xml:space="preserve">online performances </w:t>
      </w:r>
      <w:r w:rsidR="00177673" w:rsidRPr="007D7252">
        <w:rPr>
          <w:highlight w:val="green"/>
        </w:rPr>
        <w:t>are</w:t>
      </w:r>
      <w:r w:rsidR="00714812" w:rsidRPr="007D7252">
        <w:rPr>
          <w:highlight w:val="green"/>
        </w:rPr>
        <w:t xml:space="preserve"> fund</w:t>
      </w:r>
      <w:r w:rsidR="00060FD8" w:rsidRPr="007D7252">
        <w:rPr>
          <w:highlight w:val="green"/>
        </w:rPr>
        <w:t>a</w:t>
      </w:r>
      <w:r w:rsidR="00714812" w:rsidRPr="007D7252">
        <w:rPr>
          <w:highlight w:val="green"/>
        </w:rPr>
        <w:t>mentally</w:t>
      </w:r>
      <w:r w:rsidR="00177673" w:rsidRPr="007D7252">
        <w:rPr>
          <w:highlight w:val="green"/>
        </w:rPr>
        <w:t xml:space="preserve"> problems </w:t>
      </w:r>
      <w:r w:rsidR="007D7252" w:rsidRPr="007D7252">
        <w:rPr>
          <w:highlight w:val="green"/>
        </w:rPr>
        <w:t>requiring</w:t>
      </w:r>
      <w:r w:rsidR="007D7252">
        <w:t xml:space="preserve"> </w:t>
      </w:r>
      <w:r w:rsidR="002567B1">
        <w:t xml:space="preserve">technological </w:t>
      </w:r>
      <w:r w:rsidR="00177673">
        <w:t>solutions.</w:t>
      </w:r>
      <w:r w:rsidR="00580A85">
        <w:t xml:space="preserve"> The second, that online concerts </w:t>
      </w:r>
      <w:r w:rsidR="00320685">
        <w:t>represent</w:t>
      </w:r>
      <w:r w:rsidR="00BC7A7F">
        <w:t xml:space="preserve"> some</w:t>
      </w:r>
      <w:r w:rsidR="005E607F">
        <w:t xml:space="preserve"> </w:t>
      </w:r>
      <w:r w:rsidR="00580A85">
        <w:t>inevitable future of live music</w:t>
      </w:r>
      <w:r w:rsidR="003127B7">
        <w:t xml:space="preserve"> as a cultural practice</w:t>
      </w:r>
      <w:r w:rsidR="00580A85">
        <w:t xml:space="preserve">, is addressed in the </w:t>
      </w:r>
      <w:r w:rsidR="00DE3012">
        <w:t>subsequent</w:t>
      </w:r>
      <w:r w:rsidR="00580A85">
        <w:t xml:space="preserve"> </w:t>
      </w:r>
      <w:r w:rsidR="00EE054E">
        <w:t>section.</w:t>
      </w:r>
    </w:p>
    <w:p w14:paraId="186DDEBD" w14:textId="77777777" w:rsidR="00BD5FC4" w:rsidRDefault="00BD5FC4" w:rsidP="00E11B83"/>
    <w:p w14:paraId="5BAED054" w14:textId="0536D472" w:rsidR="00DA35B9" w:rsidRDefault="00CA7AB8" w:rsidP="00E11B83">
      <w:r>
        <w:t>Many celebrations of online live music reflect on the innovation</w:t>
      </w:r>
      <w:r w:rsidR="00881742">
        <w:t>s</w:t>
      </w:r>
      <w:r>
        <w:t xml:space="preserve"> of technology </w:t>
      </w:r>
      <w:r w:rsidR="00446265">
        <w:t xml:space="preserve">to </w:t>
      </w:r>
      <w:r>
        <w:t>overcom</w:t>
      </w:r>
      <w:r w:rsidR="00446265">
        <w:t>e</w:t>
      </w:r>
      <w:r>
        <w:t xml:space="preserve"> barriers</w:t>
      </w:r>
      <w:r w:rsidR="00F850A2">
        <w:t xml:space="preserve"> to </w:t>
      </w:r>
      <w:r w:rsidR="001D4430">
        <w:t xml:space="preserve">performance and </w:t>
      </w:r>
      <w:r w:rsidR="00F850A2">
        <w:t>communication</w:t>
      </w:r>
      <w:r w:rsidR="00A15BED">
        <w:t>.</w:t>
      </w:r>
      <w:r w:rsidR="00004D0C">
        <w:t xml:space="preserve"> Broad reports of ‘obvious limitations based in technology’ </w:t>
      </w:r>
      <w:r w:rsidR="00004D0C">
        <w:fldChar w:fldCharType="begin"/>
      </w:r>
      <w:r w:rsidR="00912509">
        <w:instrText xml:space="preserve"> ADDIN ZOTERO_ITEM CSL_CITATION {"citationID":"1c1sxDTJ","properties":{"unsorted":false,"formattedCitation":"(Green et al., 2022: 44)","plainCitation":"(Green et al., 2022: 44)","noteIndex":0},"citationItems":[{"id":3575,"uris":["http://zotero.org/users/3635637/items/3D57VSB8"],"itemData":{"id":3575,"type":"chapter","abstract":"The rapid spread of COVID-19 during early 2020 had a sudden and devastating impact on live music. Music venues across the world were shut down in a matter of days, festivals cancelled and tours postponed. Music artists from internationally renowned performers such as The Rolling Stones down to amateur musicians responded to this sudden development by holding online performances, which presented as a novel response to a situation that many hoped would pass in a matter of months. As time progressed with no timeframe for a return to face-to-face live music events in physical venue settings, performers faced an uncertain future. This chapter draws on the findings of a project conducted in Australia, the UK, and Portugal during the second half of 2020, during which young musicians (amateur, semi-professional, and professional) between the ages of 18 and 35 were interviewed about the value of music-making as a source of well-being and connectivity during the COVID-19 crisis, as well as their strategies including online performances. The perseverance and innovation of musicians in moving online during the COVID-19 lockdowns underlines the importance of live performance and highlights possibilities for its future development. However, while responses were varied, many respondents felt that online performance restricted core qualities associated with live music including spontaneity, spectacle, and connection with the audience.","container-title":"Remaking Culture and Music Spaces","ISBN":"978-1-003-25480-5","note":"number-of-pages: 13","publisher":"Routledge","title":"How live is live?: COVID-19, live music, and online performances","title-short":"How live is live?","author":[{"family":"Green","given":"Ben"},{"family":"Bennett","given":"Andy"},{"family":"Guerra","given":"Paula"},{"family":"Howard","given":"Frances"},{"family":"Oliveira","given":"Ana"},{"family":"Sousa","given":"Sofia"},{"family":"Sofija","given":"Ernesta"}],"issued":{"date-parts":[["2022"]]}},"locator":"44","label":"page"}],"schema":"https://github.com/citation-style-language/schema/raw/master/csl-citation.json"} </w:instrText>
      </w:r>
      <w:r w:rsidR="00004D0C">
        <w:fldChar w:fldCharType="separate"/>
      </w:r>
      <w:r w:rsidR="00004D0C">
        <w:rPr>
          <w:noProof/>
        </w:rPr>
        <w:t>(Green et al., 2022: 44)</w:t>
      </w:r>
      <w:r w:rsidR="00004D0C">
        <w:fldChar w:fldCharType="end"/>
      </w:r>
      <w:r w:rsidR="00004D0C">
        <w:t xml:space="preserve"> risk </w:t>
      </w:r>
      <w:r w:rsidR="00D04B67" w:rsidRPr="001408C9">
        <w:rPr>
          <w:highlight w:val="green"/>
        </w:rPr>
        <w:t xml:space="preserve">inviting </w:t>
      </w:r>
      <w:r w:rsidR="00E41A99" w:rsidRPr="001408C9">
        <w:rPr>
          <w:highlight w:val="green"/>
        </w:rPr>
        <w:t xml:space="preserve">solutions </w:t>
      </w:r>
      <w:r w:rsidR="001408C9" w:rsidRPr="001408C9">
        <w:rPr>
          <w:highlight w:val="green"/>
        </w:rPr>
        <w:t xml:space="preserve">from </w:t>
      </w:r>
      <w:r w:rsidR="00E41A99" w:rsidRPr="001408C9">
        <w:rPr>
          <w:highlight w:val="green"/>
        </w:rPr>
        <w:t xml:space="preserve">the </w:t>
      </w:r>
      <w:r w:rsidR="00FD739C" w:rsidRPr="001408C9">
        <w:rPr>
          <w:highlight w:val="green"/>
        </w:rPr>
        <w:t xml:space="preserve">computer </w:t>
      </w:r>
      <w:r w:rsidR="00E41A99" w:rsidRPr="001408C9">
        <w:rPr>
          <w:highlight w:val="green"/>
        </w:rPr>
        <w:t>technology sector</w:t>
      </w:r>
      <w:r w:rsidR="008E6167" w:rsidRPr="001408C9">
        <w:rPr>
          <w:highlight w:val="green"/>
        </w:rPr>
        <w:t xml:space="preserve">, without </w:t>
      </w:r>
      <w:r w:rsidR="001408C9" w:rsidRPr="001408C9">
        <w:rPr>
          <w:highlight w:val="green"/>
        </w:rPr>
        <w:t>necessarily</w:t>
      </w:r>
      <w:r w:rsidR="001408C9">
        <w:t xml:space="preserve"> </w:t>
      </w:r>
      <w:r w:rsidR="008E6167">
        <w:t xml:space="preserve">considering the </w:t>
      </w:r>
      <w:r w:rsidR="007959B6">
        <w:t xml:space="preserve">actual </w:t>
      </w:r>
      <w:r w:rsidR="008E6167">
        <w:t>needs of artists and audiences</w:t>
      </w:r>
      <w:r w:rsidR="00280213">
        <w:t>.</w:t>
      </w:r>
      <w:r w:rsidR="0052597E">
        <w:t xml:space="preserve"> Discussion is dominated, however, by</w:t>
      </w:r>
      <w:r w:rsidR="00280213">
        <w:t xml:space="preserve"> </w:t>
      </w:r>
      <w:r w:rsidR="00D70DDA">
        <w:t>an enticing imaginary</w:t>
      </w:r>
      <w:r w:rsidR="005968DD">
        <w:t xml:space="preserve"> concerning </w:t>
      </w:r>
      <w:r w:rsidR="00D70DDA">
        <w:lastRenderedPageBreak/>
        <w:t xml:space="preserve">the power of </w:t>
      </w:r>
      <w:r w:rsidR="005920A4">
        <w:t xml:space="preserve">technical ingenuity to produce engaging concert experiences </w:t>
      </w:r>
      <w:r w:rsidR="00025FFC" w:rsidRPr="00B030C9">
        <w:rPr>
          <w:highlight w:val="green"/>
        </w:rPr>
        <w:t>online</w:t>
      </w:r>
      <w:r w:rsidR="005920A4">
        <w:t xml:space="preserve">: </w:t>
      </w:r>
      <w:r w:rsidR="00DB0802">
        <w:t xml:space="preserve">Stuart Dredge </w:t>
      </w:r>
      <w:r w:rsidR="00DB0802">
        <w:fldChar w:fldCharType="begin"/>
      </w:r>
      <w:r w:rsidR="00912509">
        <w:instrText xml:space="preserve"> ADDIN ZOTERO_ITEM CSL_CITATION {"citationID":"wFOQJrXd","properties":{"unsorted":false,"formattedCitation":"(Dredge, 2020)","plainCitation":"(Dredge, 2020)","dontUpdate":true,"noteIndex":0},"citationItems":[{"id":43,"uris":["http://zotero.org/users/3635637/items/L9CYA9W8"],"itemData":{"id":43,"type":"post-weblog","abstract":"K-Pop stars BTS set an official world record earlier this year when they attracted more than 756,000 paying fans to their ‘Bang Bang Con’ livestream.","container-title":"Music Ally","language":"en-GB","title":"BTS ‘Map of the Soul ON:E’ online concerts sold 993k tickets","title-short":"BTS ‘Map of the Soul ON","URL":"https://musically.com/2020/10/13/bts-map-of-the-soul-one-online-concerts-sold-993k-tickets/","author":[{"family":"Dredge","given":"Stuart"}],"accessed":{"date-parts":[["2025",7,31]]},"issued":{"date-parts":[["2020",10,13]]}}}],"schema":"https://github.com/citation-style-language/schema/raw/master/csl-citation.json"} </w:instrText>
      </w:r>
      <w:r w:rsidR="00DB0802">
        <w:fldChar w:fldCharType="separate"/>
      </w:r>
      <w:r w:rsidR="00DB0802">
        <w:rPr>
          <w:noProof/>
        </w:rPr>
        <w:t>(2020)</w:t>
      </w:r>
      <w:r w:rsidR="00DB0802">
        <w:fldChar w:fldCharType="end"/>
      </w:r>
      <w:r w:rsidR="00DB0802">
        <w:t xml:space="preserve"> is excited by the ‘</w:t>
      </w:r>
      <w:r w:rsidR="00DB0802" w:rsidRPr="00DB0802">
        <w:t>sense of continued creative experimentation at the moment</w:t>
      </w:r>
      <w:r w:rsidR="00DB0802">
        <w:t xml:space="preserve">’, </w:t>
      </w:r>
      <w:r w:rsidR="001A0798">
        <w:t>celebrating</w:t>
      </w:r>
      <w:r w:rsidR="00DB0802">
        <w:t xml:space="preserve"> ‘</w:t>
      </w:r>
      <w:r w:rsidR="00DB0802" w:rsidRPr="00DB0802">
        <w:t>a confluence of tech platforms, brand budgets and artist visions that’s creating some good opportunities for prominent artists</w:t>
      </w:r>
      <w:r w:rsidR="00DB0802">
        <w:t xml:space="preserve">’. </w:t>
      </w:r>
      <w:r w:rsidR="00411FD6">
        <w:t xml:space="preserve">Others wax lyrical about the untapped potential of </w:t>
      </w:r>
      <w:r w:rsidR="00A2074F">
        <w:t>VR</w:t>
      </w:r>
      <w:r w:rsidR="00DA35B9">
        <w:t>,</w:t>
      </w:r>
      <w:r w:rsidR="00987240">
        <w:t xml:space="preserve"> such as a</w:t>
      </w:r>
      <w:r w:rsidR="00DA35B9">
        <w:t xml:space="preserve"> ‘spectacle that was lauded by fans’ </w:t>
      </w:r>
      <w:r w:rsidR="00DA35B9">
        <w:fldChar w:fldCharType="begin"/>
      </w:r>
      <w:r w:rsidR="00912509">
        <w:instrText xml:space="preserve"> ADDIN ZOTERO_ITEM CSL_CITATION {"citationID":"2xkAZk3Z","properties":{"unsorted":false,"formattedCitation":"(Perraudin, 2019)","plainCitation":"(Perraudin, 2019)","noteIndex":0},"citationItems":[{"id":194,"uris":["http://zotero.org/users/3635637/items/PR4WHPDX"],"itemData":{"id":194,"type":"article-newspaper","abstract":"Live virtual show by EDM producer had dancing avatars with weapon options disabled","container-title":"The Guardian","ISSN":"0261-3077","language":"en-GB","section":"Games","source":"The Guardian","title":"Marshmello makes history with first ever Fortnite in-game concert","URL":"https://www.theguardian.com/games/2019/feb/03/marshmello-fortnite-in-game-concert-edm-producer","author":[{"family":"Perraudin","given":"Frances"}],"accessed":{"date-parts":[["2025",7,31]]},"issued":{"date-parts":[["2019",2,3]]}}}],"schema":"https://github.com/citation-style-language/schema/raw/master/csl-citation.json"} </w:instrText>
      </w:r>
      <w:r w:rsidR="00DA35B9">
        <w:fldChar w:fldCharType="separate"/>
      </w:r>
      <w:r w:rsidR="00DA35B9">
        <w:rPr>
          <w:noProof/>
        </w:rPr>
        <w:t>(Perraudin, 2019)</w:t>
      </w:r>
      <w:r w:rsidR="00DA35B9">
        <w:fldChar w:fldCharType="end"/>
      </w:r>
      <w:r w:rsidR="00411FD6">
        <w:t xml:space="preserve"> </w:t>
      </w:r>
      <w:r w:rsidR="00987240">
        <w:t>or where</w:t>
      </w:r>
      <w:r w:rsidR="00411FD6">
        <w:t xml:space="preserve"> ‘</w:t>
      </w:r>
      <w:r w:rsidR="00411FD6" w:rsidRPr="00411FD6">
        <w:t>the creative possibilities are almost endless</w:t>
      </w:r>
      <w:r w:rsidR="00411FD6">
        <w:t xml:space="preserve">’ </w:t>
      </w:r>
      <w:r w:rsidR="00411FD6">
        <w:fldChar w:fldCharType="begin"/>
      </w:r>
      <w:r w:rsidR="00912509">
        <w:instrText xml:space="preserve"> ADDIN ZOTERO_ITEM CSL_CITATION {"citationID":"n7J5ke0b","properties":{"unsorted":false,"formattedCitation":"(Kinsher, 2024)","plainCitation":"(Kinsher, 2024)","noteIndex":0},"citationItems":[{"id":44,"uris":["http://zotero.org/users/3635637/items/RQRDGADY"],"itemData":{"id":44,"type":"post-weblog","abstract":"Explore the transformative impact of virtual concerts for artists. Learn how these digital events can expand your fanbase and create unforgettable experiences.","container-title":"Disc Makers Blog","language":"en-US","title":"3 Benefits of Virtual Concerts for Artists","URL":"https://blog.discmakers.com/2024/09/virtual-concerts/","author":[{"family":"Kinsher","given":"Philip"}],"accessed":{"date-parts":[["2025",7,31]]},"issued":{"date-parts":[["2024",9,20]]}}}],"schema":"https://github.com/citation-style-language/schema/raw/master/csl-citation.json"} </w:instrText>
      </w:r>
      <w:r w:rsidR="00411FD6">
        <w:fldChar w:fldCharType="separate"/>
      </w:r>
      <w:r w:rsidR="00411FD6">
        <w:rPr>
          <w:noProof/>
        </w:rPr>
        <w:t>(Kinsher, 2024)</w:t>
      </w:r>
      <w:r w:rsidR="00411FD6">
        <w:fldChar w:fldCharType="end"/>
      </w:r>
      <w:r w:rsidR="00525C45">
        <w:t xml:space="preserve">, </w:t>
      </w:r>
      <w:r w:rsidR="00DA35B9">
        <w:t xml:space="preserve">especially </w:t>
      </w:r>
      <w:r w:rsidR="00837394">
        <w:t xml:space="preserve">due to </w:t>
      </w:r>
      <w:r w:rsidR="004C6C05">
        <w:t xml:space="preserve">COVID-19 </w:t>
      </w:r>
      <w:r w:rsidR="00590EAB">
        <w:t>cancellations</w:t>
      </w:r>
      <w:r w:rsidR="00837394">
        <w:t xml:space="preserve">, as </w:t>
      </w:r>
      <w:r w:rsidR="00DA35B9">
        <w:t>‘</w:t>
      </w:r>
      <w:r w:rsidR="00DA35B9" w:rsidRPr="00DA35B9">
        <w:t>an unprecedented period of innovation and experimentation followed, creating a whole new virtual concert ecosystem</w:t>
      </w:r>
      <w:r w:rsidR="00DA35B9">
        <w:t xml:space="preserve">’ </w:t>
      </w:r>
      <w:r w:rsidR="00DA35B9">
        <w:fldChar w:fldCharType="begin"/>
      </w:r>
      <w:r w:rsidR="00912509">
        <w:instrText xml:space="preserve"> ADDIN ZOTERO_ITEM CSL_CITATION {"citationID":"JDQQ4icW","properties":{"unsorted":false,"formattedCitation":"(Mulligan, 2021)","plainCitation":"(Mulligan, 2021)","noteIndex":0},"citationItems":[{"id":10,"uris":["http://zotero.org/users/3635637/items/KED7DDPF"],"itemData":{"id":10,"type":"post-weblog","abstract":"The global pandemic thrust the live music sector into chaos, with global revenues falling by 75% in 2020 compared to one year previously. The music industry was rocked by first-order impacts (no co…","container-title":"Music Industry Blog","language":"en","title":"Virtual concerts: A new video format","title-short":"Virtual concerts","URL":"https://musicindustryblog.wordpress.com/2021/01/08/virtual-concerts-a-new-video-format/","author":[{"family":"Mulligan","given":"Mark"}],"accessed":{"date-parts":[["2025",8,18]]},"issued":{"date-parts":[["2021",1,8]]}}}],"schema":"https://github.com/citation-style-language/schema/raw/master/csl-citation.json"} </w:instrText>
      </w:r>
      <w:r w:rsidR="00DA35B9">
        <w:fldChar w:fldCharType="separate"/>
      </w:r>
      <w:r w:rsidR="00DA35B9">
        <w:rPr>
          <w:noProof/>
        </w:rPr>
        <w:t>(Mulligan, 2021)</w:t>
      </w:r>
      <w:r w:rsidR="00DA35B9">
        <w:fldChar w:fldCharType="end"/>
      </w:r>
      <w:r w:rsidR="00DA35B9">
        <w:t>.</w:t>
      </w:r>
    </w:p>
    <w:p w14:paraId="6335701A" w14:textId="77777777" w:rsidR="00411FD6" w:rsidRDefault="00411FD6" w:rsidP="00E11B83"/>
    <w:p w14:paraId="27036920" w14:textId="1344AC3C" w:rsidR="00303B27" w:rsidRDefault="00443183" w:rsidP="00E11B83">
      <w:r>
        <w:t xml:space="preserve">In </w:t>
      </w:r>
      <w:r>
        <w:rPr>
          <w:i/>
          <w:iCs/>
        </w:rPr>
        <w:t xml:space="preserve">Rolling </w:t>
      </w:r>
      <w:r w:rsidRPr="002F6F14">
        <w:rPr>
          <w:i/>
          <w:iCs/>
        </w:rPr>
        <w:t>Stone</w:t>
      </w:r>
      <w:r>
        <w:t xml:space="preserve">, </w:t>
      </w:r>
      <w:r w:rsidR="001D66E3" w:rsidRPr="00443183">
        <w:t>Tim</w:t>
      </w:r>
      <w:r w:rsidR="001D66E3">
        <w:t xml:space="preserve"> Ingham </w:t>
      </w:r>
      <w:r w:rsidR="001D66E3">
        <w:fldChar w:fldCharType="begin"/>
      </w:r>
      <w:r w:rsidR="00912509">
        <w:instrText xml:space="preserve"> ADDIN ZOTERO_ITEM CSL_CITATION {"citationID":"ow4JgzIQ","properties":{"unsorted":false,"formattedCitation":"(Ingham, 2020)","plainCitation":"(Ingham, 2020)","dontUpdate":true,"noteIndex":0},"citationItems":[{"id":14,"uris":["http://zotero.org/users/3635637/items/PDZ3UFM7"],"itemData":{"id":14,"type":"post-weblog","abstract":"Laura Marling's exclusive livestreams, which have sold out, suggest scarcity could be the key to more-lucrative online shows for artists.","container-title":"Rolling Stone","language":"en-US","title":"Why the Future of Livestreaming Isn't About Size or Popularity","URL":"https://www.rollingstone.com/pro/features/laura-marling-limited-livestreaming-1004936/","author":[{"family":"Ingham","given":"Tim"}],"accessed":{"date-parts":[["2025",8,18]]},"issued":{"date-parts":[["2020",5,26]]}}}],"schema":"https://github.com/citation-style-language/schema/raw/master/csl-citation.json"} </w:instrText>
      </w:r>
      <w:r w:rsidR="001D66E3">
        <w:fldChar w:fldCharType="separate"/>
      </w:r>
      <w:r w:rsidR="001D66E3">
        <w:rPr>
          <w:noProof/>
        </w:rPr>
        <w:t>(2020)</w:t>
      </w:r>
      <w:r w:rsidR="001D66E3">
        <w:fldChar w:fldCharType="end"/>
      </w:r>
      <w:r w:rsidR="001D66E3">
        <w:t xml:space="preserve"> likens technology to magic in noting that, for one show, ‘the </w:t>
      </w:r>
      <w:r w:rsidR="001D66E3" w:rsidRPr="001D66E3">
        <w:t>ticketing, geo-locking, and other technical wizardry are running through DICE</w:t>
      </w:r>
      <w:r w:rsidR="001D66E3">
        <w:t xml:space="preserve">’. Some stories of live music executives forced to consider the potential of online opportunities—as though for the very first time—are </w:t>
      </w:r>
      <w:r w:rsidR="006A1BA2">
        <w:t>surprisingly</w:t>
      </w:r>
      <w:r w:rsidR="001D66E3">
        <w:t xml:space="preserve"> uncritical. Ingham </w:t>
      </w:r>
      <w:r w:rsidR="001D66E3">
        <w:fldChar w:fldCharType="begin"/>
      </w:r>
      <w:r w:rsidR="00912509">
        <w:instrText xml:space="preserve"> ADDIN ZOTERO_ITEM CSL_CITATION {"citationID":"1w0ZqWB9","properties":{"unsorted":false,"formattedCitation":"(Ingham, 2020)","plainCitation":"(Ingham, 2020)","dontUpdate":true,"noteIndex":0},"citationItems":[{"id":14,"uris":["http://zotero.org/users/3635637/items/PDZ3UFM7"],"itemData":{"id":14,"type":"post-weblog","abstract":"Laura Marling's exclusive livestreams, which have sold out, suggest scarcity could be the key to more-lucrative online shows for artists.","container-title":"Rolling Stone","language":"en-US","title":"Why the Future of Livestreaming Isn't About Size or Popularity","URL":"https://www.rollingstone.com/pro/features/laura-marling-limited-livestreaming-1004936/","author":[{"family":"Ingham","given":"Tim"}],"accessed":{"date-parts":[["2025",8,18]]},"issued":{"date-parts":[["2020",5,26]]}}}],"schema":"https://github.com/citation-style-language/schema/raw/master/csl-citation.json"} </w:instrText>
      </w:r>
      <w:r w:rsidR="001D66E3">
        <w:fldChar w:fldCharType="separate"/>
      </w:r>
      <w:r w:rsidR="001D66E3">
        <w:rPr>
          <w:noProof/>
        </w:rPr>
        <w:t>(2020)</w:t>
      </w:r>
      <w:r w:rsidR="001D66E3">
        <w:fldChar w:fldCharType="end"/>
      </w:r>
      <w:r w:rsidR="001D66E3">
        <w:t xml:space="preserve"> continues: ‘</w:t>
      </w:r>
      <w:r w:rsidR="001D66E3" w:rsidRPr="001D66E3">
        <w:t xml:space="preserve">DICE CEO Phil Hutcheon says that he was initially </w:t>
      </w:r>
      <w:proofErr w:type="spellStart"/>
      <w:r w:rsidR="001D66E3" w:rsidRPr="001D66E3">
        <w:t>skeptical</w:t>
      </w:r>
      <w:proofErr w:type="spellEnd"/>
      <w:r w:rsidR="001D66E3" w:rsidRPr="001D66E3">
        <w:t xml:space="preserve"> about the perceived value of livestream music performances, before he started thinking about the pay-per-view nature of televised sporting events</w:t>
      </w:r>
      <w:r w:rsidR="001D66E3">
        <w:t>’</w:t>
      </w:r>
      <w:r w:rsidR="007C6E1A">
        <w:t xml:space="preserve">. </w:t>
      </w:r>
      <w:r w:rsidR="006A5E4A">
        <w:t>It</w:t>
      </w:r>
      <w:r w:rsidR="005C0B71">
        <w:t xml:space="preserve"> </w:t>
      </w:r>
      <w:r w:rsidR="00585057">
        <w:t xml:space="preserve">is difficult to read such narratives separately from the conventionally </w:t>
      </w:r>
      <w:r w:rsidR="008E6053">
        <w:t xml:space="preserve">heroic </w:t>
      </w:r>
      <w:r w:rsidR="00585057">
        <w:t>positioning of the technology industry</w:t>
      </w:r>
      <w:r w:rsidR="00FB18F0">
        <w:t xml:space="preserve"> </w:t>
      </w:r>
      <w:r w:rsidR="00FB18F0">
        <w:fldChar w:fldCharType="begin"/>
      </w:r>
      <w:r w:rsidR="00912509">
        <w:instrText xml:space="preserve"> ADDIN ZOTERO_ITEM CSL_CITATION {"citationID":"r0RGv98W","properties":{"unsorted":false,"formattedCitation":"(Ball, 2020; Becker, 2025)","plainCitation":"(Ball, 2020; Becker, 2025)","noteIndex":0},"citationItems":[{"id":3110,"uris":["http://zotero.org/users/3635637/items/8YDEVUTQ"],"itemData":{"id":3110,"type":"book","abstract":"'A fascinating exposé of the world behind your screen. Timely, often disturbing, and so important' Caroline Criado Perez, author of Invisible Women'Takes us beyond Zuckerberg, Bezos et al to a murkier world where we discover how everything online works and who benefits from it. Fascinating, engaging and important' Observer'Could not be more timely' SpectatorThe internet is a network of physical cables and connections, a web of wires enmeshing the world, linking huge data centres to one another and eventually to us. All are owned by someone, financed by someone, regulated by someone. We refer to the internet as abstract from reality. By doing so, we obscure where the real power lies.In this powerful and necessary book, James Ball sets out on a global journey into the inner workings of the system. From the computer scientists to the cable guys, the billionaire investors to the ad men, the intelligence agencies to the regulators, these are the real-life figures powering the internet and pulling the strings of our society.Ball brilliantly shows how an invention once hailed as a democratising force has concentrated power in places it already existed - that the system, in other words, remains the same as it did before.","event-place":"London","ISBN":"978-1-5266-0724-9","language":"English","number-of-pages":"288","publisher":"Bloomsbury","publisher-place":"London","title":"The System: Who Owns the Internet, and How It Owns Us","title-short":"The System","author":[{"family":"Ball","given":"James"}],"issued":{"date-parts":[["2020",8,20]]}}},{"id":121,"uris":["http://zotero.org/users/3635637/items/Y66NG2VD"],"itemData":{"id":121,"type":"book","abstract":"This \"smart and wonderfully readable\" (New York Times) exposé shows why Silicon Valley's heartless, baseless, and foolish obsessions--with escaping death, building AI tyrants, and creating limitless growth--are about oligarchic power, not preparing for the future Tech billionaires have decided that they should determine our futures for us. According to Elon Musk, Jeff Bezos, Sam Altman, and more, the only good future for humanity is one powered by technology: trillions of humans living in space, functionally immortal, served by superintelligent AIs.  In More Everything Forever, science journalist Adam Becker investigates these wildly implausible and often profoundly immoral visions of tomorrow--and shows why, in reality, there is no good evidence that they will, or should, come to pass. Nevertheless, these obsessions fuel fears that overwhelm reason--for example, that a rogue AI will exterminate humanity--at the expense of essential work on solving crucial problems like climate change. What's more, these futuristic visions cloak a hunger for power under dreams of space colonies and digital immortality. The giants of Silicon Valley claim that their ideas are based on science, but the reality is darker: they come from a jumbled mix of shallow futurism and racist pseudoscience. More Everything Forever exposes the powerful and sinister ideas that dominate Silicon Valley, challenging us to see how foolish, and dangerous, these visions of the future are.","event-place":"New York","ISBN":"978-1-5416-1959-3","language":"English","number-of-pages":"384","publisher":"Basic Books","publisher-place":"New York","title":"More Everything Forever: AI Overlords, Space Empires, and Silicon Valley's Crusade to Control the Fate of Humanity","title-short":"More Everything Forever","author":[{"family":"Becker","given":"Adam"}],"issued":{"date-parts":[["2025"]]}}}],"schema":"https://github.com/citation-style-language/schema/raw/master/csl-citation.json"} </w:instrText>
      </w:r>
      <w:r w:rsidR="00FB18F0">
        <w:fldChar w:fldCharType="separate"/>
      </w:r>
      <w:r w:rsidR="00FB18F0">
        <w:rPr>
          <w:noProof/>
        </w:rPr>
        <w:t>(Ball, 2020; Becker, 2025)</w:t>
      </w:r>
      <w:r w:rsidR="00FB18F0">
        <w:fldChar w:fldCharType="end"/>
      </w:r>
      <w:r w:rsidR="0009224E">
        <w:t xml:space="preserve">, </w:t>
      </w:r>
      <w:r w:rsidR="0009224E" w:rsidRPr="0009224E">
        <w:rPr>
          <w:highlight w:val="green"/>
        </w:rPr>
        <w:t xml:space="preserve">as if all this longstanding cultural practice needed to flourish was a wealthy businessman to </w:t>
      </w:r>
      <w:r w:rsidR="00DE6F6D" w:rsidRPr="0009224E">
        <w:rPr>
          <w:highlight w:val="green"/>
        </w:rPr>
        <w:t>learn about it</w:t>
      </w:r>
      <w:r w:rsidR="008E6053">
        <w:t>.</w:t>
      </w:r>
      <w:r w:rsidR="00F35583">
        <w:rPr>
          <w:rStyle w:val="FootnoteReference"/>
        </w:rPr>
        <w:footnoteReference w:id="2"/>
      </w:r>
      <w:r w:rsidR="00411FD6">
        <w:t xml:space="preserve"> Ric Salmon of ATC Management lays bare the neocolonial logic of unconstrained discovery and innovation: ‘w</w:t>
      </w:r>
      <w:r w:rsidR="00411FD6" w:rsidRPr="00411FD6">
        <w:t>e’re literally making this up as we go along, and there are no rules</w:t>
      </w:r>
      <w:r w:rsidR="00411FD6">
        <w:t xml:space="preserve">’ </w:t>
      </w:r>
      <w:r w:rsidR="00411FD6">
        <w:fldChar w:fldCharType="begin"/>
      </w:r>
      <w:r w:rsidR="00912509">
        <w:instrText xml:space="preserve"> ADDIN ZOTERO_ITEM CSL_CITATION {"citationID":"BtNCz9mx","properties":{"unsorted":false,"formattedCitation":"(Ingham, 2020)","plainCitation":"(Ingham, 2020)","dontUpdate":true,"noteIndex":0},"citationItems":[{"id":14,"uris":["http://zotero.org/users/3635637/items/PDZ3UFM7"],"itemData":{"id":14,"type":"post-weblog","abstract":"Laura Marling's exclusive livestreams, which have sold out, suggest scarcity could be the key to more-lucrative online shows for artists.","container-title":"Rolling Stone","language":"en-US","title":"Why the Future of Livestreaming Isn't About Size or Popularity","URL":"https://www.rollingstone.com/pro/features/laura-marling-limited-livestreaming-1004936/","author":[{"family":"Ingham","given":"Tim"}],"accessed":{"date-parts":[["2025",8,18]]},"issued":{"date-parts":[["2020",5,26]]}}}],"schema":"https://github.com/citation-style-language/schema/raw/master/csl-citation.json"} </w:instrText>
      </w:r>
      <w:r w:rsidR="00411FD6">
        <w:fldChar w:fldCharType="separate"/>
      </w:r>
      <w:r w:rsidR="00411FD6">
        <w:rPr>
          <w:noProof/>
        </w:rPr>
        <w:t>(</w:t>
      </w:r>
      <w:r w:rsidR="00AB4C43">
        <w:rPr>
          <w:noProof/>
        </w:rPr>
        <w:t xml:space="preserve">in </w:t>
      </w:r>
      <w:r w:rsidR="00411FD6">
        <w:rPr>
          <w:noProof/>
        </w:rPr>
        <w:t>Ingham, 2020)</w:t>
      </w:r>
      <w:r w:rsidR="00411FD6">
        <w:fldChar w:fldCharType="end"/>
      </w:r>
      <w:r w:rsidR="00411FD6">
        <w:t>. Salmon might as well have said ‘move fast and break things’</w:t>
      </w:r>
      <w:r w:rsidR="00383941">
        <w:t xml:space="preserve"> </w:t>
      </w:r>
      <w:r w:rsidR="00383941">
        <w:fldChar w:fldCharType="begin"/>
      </w:r>
      <w:r w:rsidR="00912509">
        <w:instrText xml:space="preserve"> ADDIN ZOTERO_ITEM CSL_CITATION {"citationID":"Dd2gMWTc","properties":{"unsorted":false,"formattedCitation":"(Wyatt, 2021: 409)","plainCitation":"(Wyatt, 2021: 409)","noteIndex":0},"citationItems":[{"id":120,"uris":["http://zotero.org/users/3635637/items/6JZ4KNZD"],"itemData":{"id":120,"type":"article-journal","abstract":"Since its very early days, metaphors have been used by various powerful social actors to try to convey what the Internet is and what it could be used for, now and in the future. In this short essay, I make a plea for critical scholars of the Internet and digital media to be simultaneously careful and imaginative in their own choice of metaphorical language. I revisit some of the early and recurring metaphors, such as frontier, highway and library, to illustrate the evocative power of metaphor. I then examine the more recent metaphors of cloud computing and (big) data flow to justify why it remains important to focus on metaphors. Scholars in critical and digital media studies not only need to deconstruct the metaphors of the powerful but they also need to contribute new metaphors and new ways of describing and thinking about the future.","container-title":"New Media &amp; Society","DOI":"10.1177/1461444820929324","ISSN":"1461-4448","issue":"2","language":"EN","note":"publisher: SAGE Publications","page":"406-416","source":"SAGE Journals","title":"Metaphors in critical Internet and digital media studies","volume":"23","author":[{"family":"Wyatt","given":"Sally"}],"issued":{"date-parts":[["2021",2,1]]}},"locator":"409","label":"page"}],"schema":"https://github.com/citation-style-language/schema/raw/master/csl-citation.json"} </w:instrText>
      </w:r>
      <w:r w:rsidR="00383941">
        <w:fldChar w:fldCharType="separate"/>
      </w:r>
      <w:r w:rsidR="00383941">
        <w:rPr>
          <w:noProof/>
        </w:rPr>
        <w:t>(Wyatt, 2021: 409)</w:t>
      </w:r>
      <w:r w:rsidR="00383941">
        <w:fldChar w:fldCharType="end"/>
      </w:r>
      <w:r w:rsidR="00303B27">
        <w:t>. In this</w:t>
      </w:r>
      <w:r w:rsidR="00DA09C0">
        <w:t>,</w:t>
      </w:r>
      <w:r w:rsidR="00303B27">
        <w:t xml:space="preserve"> and similar speculations about how technological advances will resolve the problem of online concerts, one sees how pervasively techno-utopian </w:t>
      </w:r>
      <w:r w:rsidR="005D615C">
        <w:t xml:space="preserve">imaginaries </w:t>
      </w:r>
      <w:r w:rsidR="005D615C">
        <w:fldChar w:fldCharType="begin"/>
      </w:r>
      <w:r w:rsidR="00912509">
        <w:instrText xml:space="preserve"> ADDIN ZOTERO_ITEM CSL_CITATION {"citationID":"OgwCgtxr","properties":{"unsorted":false,"formattedCitation":"(Jasanoff, 2015)","plainCitation":"(Jasanoff, 2015)","noteIndex":0},"citationItems":[{"id":390,"uris":["http://zotero.org/users/3635637/items/U222VS46"],"itemData":{"id":390,"type":"chapter","container-title":"Dreamscapes of Modernity: Sociotechnical Imaginaries and the Fabrication of Power","ISBN":"978-0-226-27652-6","language":"en","note":"DOI: 10.7208/chicago/9780226276663.001.0001","page":"1–33","publisher":"University of Chicago Press","source":"DOI.org (Crossref)","title":"Future imperfect: Science, technology, and the imaginations of modernity","URL":"https://www.bibliovault.org/BV.landing.epl?ISBN=9780226276663","container-author":[{"family":"Jasanoff","given":"Sheila"},{"family":"Kim","given":"Sang-Hyun"}],"author":[{"family":"Jasanoff","given":"Sheila"}],"accessed":{"date-parts":[["2025",2,26]]},"issued":{"date-parts":[["2015"]]}}}],"schema":"https://github.com/citation-style-language/schema/raw/master/csl-citation.json"} </w:instrText>
      </w:r>
      <w:r w:rsidR="005D615C">
        <w:fldChar w:fldCharType="separate"/>
      </w:r>
      <w:r w:rsidR="005D615C">
        <w:rPr>
          <w:noProof/>
        </w:rPr>
        <w:t>(Jasanoff, 2015)</w:t>
      </w:r>
      <w:r w:rsidR="005D615C">
        <w:fldChar w:fldCharType="end"/>
      </w:r>
      <w:r w:rsidR="005D615C">
        <w:t xml:space="preserve"> </w:t>
      </w:r>
      <w:r w:rsidR="00303B27">
        <w:t>have permeated the live music industry.</w:t>
      </w:r>
    </w:p>
    <w:p w14:paraId="0DE37EB1" w14:textId="77777777" w:rsidR="00FB18F0" w:rsidRDefault="00FB18F0" w:rsidP="00E11B83"/>
    <w:p w14:paraId="028279C7" w14:textId="645E8E1A" w:rsidR="00E11B83" w:rsidRDefault="009D20B8" w:rsidP="00D725C2">
      <w:r>
        <w:t xml:space="preserve">Although </w:t>
      </w:r>
      <w:r w:rsidR="0047529A">
        <w:t xml:space="preserve">the </w:t>
      </w:r>
      <w:r w:rsidR="004D2ECB">
        <w:t xml:space="preserve">general tone </w:t>
      </w:r>
      <w:r>
        <w:t xml:space="preserve">celebrates </w:t>
      </w:r>
      <w:r w:rsidR="001B1D9B">
        <w:t>technological innovation</w:t>
      </w:r>
      <w:r w:rsidR="00CF48CF">
        <w:t>,</w:t>
      </w:r>
      <w:r w:rsidR="00367D5E">
        <w:t xml:space="preserve"> speculation</w:t>
      </w:r>
      <w:r w:rsidR="005F2EA7">
        <w:t xml:space="preserve"> </w:t>
      </w:r>
      <w:r w:rsidR="00B42390">
        <w:t xml:space="preserve">about </w:t>
      </w:r>
      <w:r w:rsidR="005F2EA7">
        <w:t xml:space="preserve">future developments </w:t>
      </w:r>
      <w:r w:rsidR="00F01D4A">
        <w:t xml:space="preserve">of </w:t>
      </w:r>
      <w:r w:rsidR="00772C13">
        <w:t xml:space="preserve">online music events </w:t>
      </w:r>
      <w:r w:rsidR="00C32CC7">
        <w:t xml:space="preserve">is sometimes </w:t>
      </w:r>
      <w:r w:rsidR="005F2EA7">
        <w:t xml:space="preserve">hamstrung by </w:t>
      </w:r>
      <w:r w:rsidR="008C2AF0">
        <w:t xml:space="preserve">conventional </w:t>
      </w:r>
      <w:r w:rsidR="005F2EA7">
        <w:t xml:space="preserve">thinking </w:t>
      </w:r>
      <w:r w:rsidR="00F01D4A">
        <w:t>about in-person events</w:t>
      </w:r>
      <w:r w:rsidR="005F2EA7">
        <w:t xml:space="preserve">. </w:t>
      </w:r>
      <w:r w:rsidR="00E676C3">
        <w:t>For example, Makena Rasmussen</w:t>
      </w:r>
      <w:r w:rsidR="000A02DF">
        <w:t xml:space="preserve"> </w:t>
      </w:r>
      <w:r w:rsidR="000A02DF">
        <w:fldChar w:fldCharType="begin"/>
      </w:r>
      <w:r w:rsidR="00912509">
        <w:instrText xml:space="preserve"> ADDIN ZOTERO_ITEM CSL_CITATION {"citationID":"6dU6oDXa","properties":{"unsorted":false,"formattedCitation":"(Rasmussen, 2021)","plainCitation":"(Rasmussen, 2021)","dontUpdate":true,"noteIndex":0},"citationItems":[{"id":192,"uris":["http://zotero.org/users/3635637/items/ELFZW855"],"itemData":{"id":192,"type":"webpage","abstract":"As more humans enter the Metaverse and more virtual pop stars enter our world, the lines between physical and virtual reality become increasingly blurred each day.  Virtual insights by Makena Rasmussen on Sep 07, 2021.","language":"en","title":"Touring The Musical Metaverse: Virtual Concerts are Here to Stay","title-short":"Touring The Musical Metaverse","URL":"https://www.virtualhumans.org/article/touring-the-musical-metaverse-virtual-concerts-are-here-to-stay","author":[{"family":"Rasmussen","given":"Makena"}],"accessed":{"date-parts":[["2025",7,31]]},"issued":{"date-parts":[["2021"]]}}}],"schema":"https://github.com/citation-style-language/schema/raw/master/csl-citation.json"} </w:instrText>
      </w:r>
      <w:r w:rsidR="000A02DF">
        <w:fldChar w:fldCharType="separate"/>
      </w:r>
      <w:r w:rsidR="000A02DF">
        <w:rPr>
          <w:noProof/>
        </w:rPr>
        <w:t>(2021)</w:t>
      </w:r>
      <w:r w:rsidR="000A02DF">
        <w:fldChar w:fldCharType="end"/>
      </w:r>
      <w:r w:rsidR="00E676C3">
        <w:t xml:space="preserve"> </w:t>
      </w:r>
      <w:r w:rsidR="00970014">
        <w:t xml:space="preserve">leans on </w:t>
      </w:r>
      <w:r w:rsidR="00E676C3">
        <w:t>sci-fi spiel describing how ‘i</w:t>
      </w:r>
      <w:r w:rsidR="00E676C3" w:rsidRPr="00E676C3">
        <w:t>n the Metaverse, virtual humans are no longer bound by physical limitations.</w:t>
      </w:r>
      <w:r w:rsidR="00E676C3">
        <w:t xml:space="preserve"> </w:t>
      </w:r>
      <w:r w:rsidR="00E676C3" w:rsidRPr="00E676C3">
        <w:t>An artist can instantly change outfits in a virtual concert or transform the stage from an outer space realm to an underwater world</w:t>
      </w:r>
      <w:r w:rsidR="00E676C3">
        <w:t>’. Yet despite these rich imaginings, supposedly, ‘t</w:t>
      </w:r>
      <w:r w:rsidR="00E676C3" w:rsidRPr="00E676C3">
        <w:t>he appeal of a virtual concert is similar to that of a live one</w:t>
      </w:r>
      <w:r w:rsidR="00E676C3">
        <w:t>’</w:t>
      </w:r>
      <w:r w:rsidR="000A02DF">
        <w:t xml:space="preserve"> </w:t>
      </w:r>
      <w:r w:rsidR="000A02DF">
        <w:fldChar w:fldCharType="begin"/>
      </w:r>
      <w:r w:rsidR="00912509">
        <w:instrText xml:space="preserve"> ADDIN ZOTERO_ITEM CSL_CITATION {"citationID":"3bmY1ECO","properties":{"unsorted":false,"formattedCitation":"(Rasmussen, 2021)","plainCitation":"(Rasmussen, 2021)","noteIndex":0},"citationItems":[{"id":192,"uris":["http://zotero.org/users/3635637/items/ELFZW855"],"itemData":{"id":192,"type":"webpage","abstract":"As more humans enter the Metaverse and more virtual pop stars enter our world, the lines between physical and virtual reality become increasingly blurred each day.  Virtual insights by Makena Rasmussen on Sep 07, 2021.","language":"en","title":"Touring The Musical Metaverse: Virtual Concerts are Here to Stay","title-short":"Touring The Musical Metaverse","URL":"https://www.virtualhumans.org/article/touring-the-musical-metaverse-virtual-concerts-are-here-to-stay","author":[{"family":"Rasmussen","given":"Makena"}],"accessed":{"date-parts":[["2025",7,31]]},"issued":{"date-parts":[["2021"]]}}}],"schema":"https://github.com/citation-style-language/schema/raw/master/csl-citation.json"} </w:instrText>
      </w:r>
      <w:r w:rsidR="000A02DF">
        <w:fldChar w:fldCharType="separate"/>
      </w:r>
      <w:r w:rsidR="000A02DF">
        <w:rPr>
          <w:noProof/>
        </w:rPr>
        <w:t>(Rasmussen, 2021)</w:t>
      </w:r>
      <w:r w:rsidR="000A02DF">
        <w:fldChar w:fldCharType="end"/>
      </w:r>
      <w:r w:rsidR="00E676C3">
        <w:t>.</w:t>
      </w:r>
      <w:r w:rsidR="00DD3E36">
        <w:t xml:space="preserve"> </w:t>
      </w:r>
      <w:r w:rsidR="00E676C3">
        <w:t>Similarly</w:t>
      </w:r>
      <w:r w:rsidR="005F2EA7">
        <w:t>, the novel prospects of asking 'w</w:t>
      </w:r>
      <w:r w:rsidR="005F2EA7" w:rsidRPr="00C6010D">
        <w:t>hat would you want to do in Fortnite that you can’t do in the real world?</w:t>
      </w:r>
      <w:r w:rsidR="005F2EA7">
        <w:t>’ meets fairly conventional economic reasoning in reflecting that ‘</w:t>
      </w:r>
      <w:r w:rsidR="005F2EA7" w:rsidRPr="00C6010D">
        <w:t xml:space="preserve">virtual concerts give fans another way to express their fandom and support their favourite artists financially, </w:t>
      </w:r>
      <w:r w:rsidR="005F2EA7" w:rsidRPr="00F01D4A">
        <w:rPr>
          <w:i/>
          <w:iCs/>
        </w:rPr>
        <w:t>just like they would in real life</w:t>
      </w:r>
      <w:r w:rsidR="005F2EA7" w:rsidRPr="005F2EA7">
        <w:t>’</w:t>
      </w:r>
      <w:r w:rsidR="005F2EA7">
        <w:t xml:space="preserve"> </w:t>
      </w:r>
      <w:r w:rsidR="005F2EA7">
        <w:fldChar w:fldCharType="begin"/>
      </w:r>
      <w:r w:rsidR="00912509">
        <w:instrText xml:space="preserve"> ADDIN ZOTERO_ITEM CSL_CITATION {"citationID":"6LYoM1bF","properties":{"unsorted":false,"formattedCitation":"(LeDonne, 2021)","plainCitation":"(LeDonne, 2021)","dontUpdate":true,"noteIndex":0},"citationItems":[{"id":40,"uris":["http://zotero.org/users/3635637/items/KMJS3RUI"],"itemData":{"id":40,"type":"article-newspaper","abstract":"This weekend, tens of millions will watch and interact with an Ariana Grande avatar for a concert in video game Fortnite – the latest in a growing, lucrative market","container-title":"The Guardian","ISSN":"0261-3077","language":"en-GB","section":"Music","source":"The Guardian","title":"‘Limits are non-existent in the metaverse!’ Video game concerts become big business","URL":"https://www.theguardian.com/music/2021/aug/07/no-limits-in-the-metaverse-video-game-concerts-big-business","author":[{"family":"LeDonne","given":"Rob"}],"accessed":{"date-parts":[["2025",7,31]]},"issued":{"date-parts":[["2021",8,7]]}}}],"schema":"https://github.com/citation-style-language/schema/raw/master/csl-citation.json"} </w:instrText>
      </w:r>
      <w:r w:rsidR="005F2EA7">
        <w:fldChar w:fldCharType="separate"/>
      </w:r>
      <w:r w:rsidR="005F2EA7">
        <w:rPr>
          <w:noProof/>
        </w:rPr>
        <w:t>(LeDonne, 2021, my italics)</w:t>
      </w:r>
      <w:r w:rsidR="005F2EA7">
        <w:fldChar w:fldCharType="end"/>
      </w:r>
      <w:r w:rsidR="005F2EA7">
        <w:t xml:space="preserve">. Leaving aside </w:t>
      </w:r>
      <w:r w:rsidR="003A2D6B">
        <w:t xml:space="preserve">the real–virtual binary, </w:t>
      </w:r>
      <w:r w:rsidR="00F60AD3">
        <w:t>there genuinely appear</w:t>
      </w:r>
      <w:r w:rsidR="002C0D56">
        <w:t>s</w:t>
      </w:r>
      <w:r w:rsidR="00F60AD3">
        <w:t xml:space="preserve"> to be a lack of awareness of online event practices which—perhaps belabouring the point—existed </w:t>
      </w:r>
      <w:r w:rsidR="00C12E28">
        <w:t xml:space="preserve">in various forms, </w:t>
      </w:r>
      <w:r w:rsidR="00F60AD3">
        <w:t>for many years</w:t>
      </w:r>
      <w:r w:rsidR="00471F2A">
        <w:t>,</w:t>
      </w:r>
      <w:r w:rsidR="00F60AD3">
        <w:t xml:space="preserve"> prior to COVID-19</w:t>
      </w:r>
      <w:r w:rsidR="00F60953">
        <w:t xml:space="preserve"> </w:t>
      </w:r>
      <w:r w:rsidR="00F60953">
        <w:fldChar w:fldCharType="begin"/>
      </w:r>
      <w:r w:rsidR="00912509">
        <w:instrText xml:space="preserve"> ADDIN ZOTERO_ITEM CSL_CITATION {"citationID":"AzHxnzvE","properties":{"unsorted":false,"formattedCitation":"(Gagen and Cook, 2016)","plainCitation":"(Gagen and Cook, 2016)","dontUpdate":true,"noteIndex":0},"citationItems":[{"id":107,"uris":["http://zotero.org/users/3635637/items/PL623GZG"],"itemData":{"id":107,"type":"chapter","container-title":"The Oxford Handbook of Music and Virtuality","event-place":"Oxford","ISBN":"978-0-19-934168-9","language":"en_US","page":"191–209","publisher":"Oxford University Press","publisher-place":"Oxford","source":"www.oxfordhandbooks.com","title":"Performing Live in Second Life","URL":"https://www.oxfordhandbooks.com/view/10.1093/oxfordhb/9780199321285.001.0001/oxfordhb-9780199321285","editor":[{"family":"Whiteley","given":"Sheila"},{"family":"Rambarran","given":"Shara"}],"author":[{"family":"Gagen","given":"Justin"},{"family":"Cook","given":"Nicholas"}],"accessed":{"date-parts":[["2021",6,7]]},"issued":{"date-parts":[["2016",3,1]]}}}],"schema":"https://github.com/citation-style-language/schema/raw/master/csl-citation.json"} </w:instrText>
      </w:r>
      <w:r w:rsidR="00F60953">
        <w:fldChar w:fldCharType="separate"/>
      </w:r>
      <w:r w:rsidR="00F60953">
        <w:rPr>
          <w:noProof/>
        </w:rPr>
        <w:t>(e.g., Gagen and Cook, 2016)</w:t>
      </w:r>
      <w:r w:rsidR="00F60953">
        <w:fldChar w:fldCharType="end"/>
      </w:r>
      <w:r w:rsidR="00F60AD3">
        <w:t>.</w:t>
      </w:r>
      <w:r w:rsidR="00D24897">
        <w:t xml:space="preserve"> </w:t>
      </w:r>
      <w:r w:rsidR="00615405">
        <w:t xml:space="preserve">Critics’ </w:t>
      </w:r>
      <w:r w:rsidR="00D24897">
        <w:t>unfamiliarity partially explains the short-term substitute imaginary, with the sudden popularity of new practices during the pandemic appearing to be all that there is: a</w:t>
      </w:r>
      <w:r w:rsidR="00DA45C3">
        <w:t xml:space="preserve">gain quoting Rasmussen </w:t>
      </w:r>
      <w:r w:rsidR="00DA45C3">
        <w:fldChar w:fldCharType="begin"/>
      </w:r>
      <w:r w:rsidR="00912509">
        <w:instrText xml:space="preserve"> ADDIN ZOTERO_ITEM CSL_CITATION {"citationID":"PlD9c7nM","properties":{"unsorted":false,"formattedCitation":"(Rasmussen, 2021)","plainCitation":"(Rasmussen, 2021)","dontUpdate":true,"noteIndex":0},"citationItems":[{"id":192,"uris":["http://zotero.org/users/3635637/items/ELFZW855"],"itemData":{"id":192,"type":"webpage","abstract":"As more humans enter the Metaverse and more virtual pop stars enter our world, the lines between physical and virtual reality become increasingly blurred each day.  Virtual insights by Makena Rasmussen on Sep 07, 2021.","language":"en","title":"Touring The Musical Metaverse: Virtual Concerts are Here to Stay","title-short":"Touring The Musical Metaverse","URL":"https://www.virtualhumans.org/article/touring-the-musical-metaverse-virtual-concerts-are-here-to-stay","author":[{"family":"Rasmussen","given":"Makena"}],"accessed":{"date-parts":[["2025",7,31]]},"issued":{"date-parts":[["2021"]]}}}],"schema":"https://github.com/citation-style-language/schema/raw/master/csl-citation.json"} </w:instrText>
      </w:r>
      <w:r w:rsidR="00DA45C3">
        <w:fldChar w:fldCharType="separate"/>
      </w:r>
      <w:r w:rsidR="00DA45C3">
        <w:rPr>
          <w:noProof/>
        </w:rPr>
        <w:t>(2021)</w:t>
      </w:r>
      <w:r w:rsidR="00DA45C3">
        <w:fldChar w:fldCharType="end"/>
      </w:r>
      <w:r w:rsidR="00DA45C3">
        <w:t>, ‘t</w:t>
      </w:r>
      <w:r w:rsidR="00DA45C3" w:rsidRPr="00DA45C3">
        <w:t xml:space="preserve">he coronavirus forced many </w:t>
      </w:r>
      <w:r w:rsidR="00DA45C3" w:rsidRPr="00DA45C3">
        <w:lastRenderedPageBreak/>
        <w:t>artists to play virtual concerts in lieu of their live on-stage performances in 2020</w:t>
      </w:r>
      <w:r w:rsidR="00DA45C3">
        <w:t xml:space="preserve">’. </w:t>
      </w:r>
      <w:r w:rsidR="00557D18">
        <w:t xml:space="preserve">Such commentary </w:t>
      </w:r>
      <w:r w:rsidR="004C1ED7">
        <w:t xml:space="preserve">therefore </w:t>
      </w:r>
      <w:r w:rsidR="00557D18">
        <w:t xml:space="preserve">confuses whether </w:t>
      </w:r>
      <w:r w:rsidR="00F85606">
        <w:t>online performance</w:t>
      </w:r>
      <w:r w:rsidR="00557D18">
        <w:t xml:space="preserve"> is an area of untapped, incredible potential, or a necessary </w:t>
      </w:r>
      <w:r w:rsidR="001246FC">
        <w:t>replacement</w:t>
      </w:r>
      <w:r w:rsidR="00557D18">
        <w:t xml:space="preserve"> while in-person events are on hold</w:t>
      </w:r>
      <w:r w:rsidR="0049024E">
        <w:t>:</w:t>
      </w:r>
      <w:r w:rsidR="00557D18">
        <w:t xml:space="preserve"> </w:t>
      </w:r>
      <w:r w:rsidR="00A04B2F">
        <w:t xml:space="preserve">a tension </w:t>
      </w:r>
      <w:r w:rsidR="00680ABB">
        <w:t>also</w:t>
      </w:r>
      <w:r w:rsidR="00127F95">
        <w:t xml:space="preserve"> </w:t>
      </w:r>
      <w:r w:rsidR="00557D18">
        <w:t>emphasised by a related imaginary</w:t>
      </w:r>
      <w:r w:rsidR="00D03B1A">
        <w:t xml:space="preserve"> about the future of live music</w:t>
      </w:r>
      <w:r w:rsidR="00533D5F">
        <w:t>.</w:t>
      </w:r>
    </w:p>
    <w:p w14:paraId="5E4B7047" w14:textId="77777777" w:rsidR="00E11B83" w:rsidRDefault="00E11B83" w:rsidP="00D725C2"/>
    <w:p w14:paraId="7A9EF5A0" w14:textId="0E91D463" w:rsidR="00D725C2" w:rsidRDefault="00D725C2" w:rsidP="00D725C2">
      <w:pPr>
        <w:pStyle w:val="Heading1"/>
      </w:pPr>
      <w:r>
        <w:t>Online concerts as the inevitable future of artist–audience connection</w:t>
      </w:r>
    </w:p>
    <w:p w14:paraId="4F5E4665" w14:textId="77777777" w:rsidR="00D725C2" w:rsidRDefault="00D725C2" w:rsidP="00D725C2"/>
    <w:p w14:paraId="0275C33E" w14:textId="2672A393" w:rsidR="0045772A" w:rsidRDefault="000A6F15" w:rsidP="00D725C2">
      <w:r>
        <w:t>In contrast to live music imaginaries that see online experiences as inherently limited</w:t>
      </w:r>
      <w:r w:rsidR="00BA0383">
        <w:t xml:space="preserve"> or short-term stopgaps</w:t>
      </w:r>
      <w:r>
        <w:t xml:space="preserve">, </w:t>
      </w:r>
      <w:r w:rsidR="000B08D9">
        <w:t>one</w:t>
      </w:r>
      <w:r w:rsidR="001846B5">
        <w:t xml:space="preserve"> </w:t>
      </w:r>
      <w:r w:rsidR="00427336">
        <w:t xml:space="preserve">repeated strand of commentary </w:t>
      </w:r>
      <w:r w:rsidR="006068FD">
        <w:t>invokes</w:t>
      </w:r>
      <w:r w:rsidR="00E85C89">
        <w:t xml:space="preserve"> the </w:t>
      </w:r>
      <w:r w:rsidR="00FC3729">
        <w:t xml:space="preserve">inevitable success </w:t>
      </w:r>
      <w:r w:rsidR="00427336">
        <w:t xml:space="preserve">of online concerts as </w:t>
      </w:r>
      <w:r w:rsidR="0005694B">
        <w:t>a popular</w:t>
      </w:r>
      <w:r w:rsidR="00427336">
        <w:t xml:space="preserve"> </w:t>
      </w:r>
      <w:r w:rsidR="00F024BD">
        <w:t>cultural</w:t>
      </w:r>
      <w:r w:rsidR="00427336">
        <w:t xml:space="preserve"> practice. </w:t>
      </w:r>
      <w:r w:rsidR="0031137E">
        <w:t>Under this heading, I have bundled a</w:t>
      </w:r>
      <w:r w:rsidR="006B78B3">
        <w:t xml:space="preserve">n interconnected </w:t>
      </w:r>
      <w:r w:rsidR="0031137E">
        <w:t xml:space="preserve">theme about </w:t>
      </w:r>
      <w:r w:rsidR="009F27CE">
        <w:t xml:space="preserve">music </w:t>
      </w:r>
      <w:r w:rsidR="00B822BC">
        <w:t xml:space="preserve">industry </w:t>
      </w:r>
      <w:r w:rsidR="00FC0A14">
        <w:t>speculation on how</w:t>
      </w:r>
      <w:r w:rsidR="0031137E">
        <w:t xml:space="preserve"> artists and audience</w:t>
      </w:r>
      <w:r w:rsidR="009408FE">
        <w:t>s</w:t>
      </w:r>
      <w:r w:rsidR="0031137E">
        <w:t xml:space="preserve"> </w:t>
      </w:r>
      <w:r w:rsidR="00FC0A14">
        <w:t xml:space="preserve">want to </w:t>
      </w:r>
      <w:r w:rsidR="0031137E">
        <w:t>connect</w:t>
      </w:r>
      <w:r w:rsidR="005D2A5C">
        <w:t xml:space="preserve"> (or will want to connect</w:t>
      </w:r>
      <w:r w:rsidR="00215946">
        <w:t xml:space="preserve"> in future</w:t>
      </w:r>
      <w:r w:rsidR="005D2A5C">
        <w:t>)</w:t>
      </w:r>
      <w:r w:rsidR="0031137E">
        <w:t>,</w:t>
      </w:r>
      <w:r w:rsidR="00844517">
        <w:t xml:space="preserve"> </w:t>
      </w:r>
      <w:r w:rsidR="002570A4">
        <w:t>particularly</w:t>
      </w:r>
      <w:r w:rsidR="00844517">
        <w:t xml:space="preserve"> predicting fan demand for online events</w:t>
      </w:r>
      <w:r w:rsidR="00986CD2">
        <w:t>.</w:t>
      </w:r>
      <w:r w:rsidR="00FF6AF7">
        <w:t xml:space="preserve"> </w:t>
      </w:r>
      <w:r w:rsidR="00F024BD">
        <w:t xml:space="preserve">The key idea operating under </w:t>
      </w:r>
      <w:proofErr w:type="gramStart"/>
      <w:r w:rsidR="00F024BD">
        <w:t xml:space="preserve">this imaginary </w:t>
      </w:r>
      <w:r w:rsidR="00043F40">
        <w:t>concerns</w:t>
      </w:r>
      <w:proofErr w:type="gramEnd"/>
      <w:r w:rsidR="00043F40">
        <w:t xml:space="preserve"> </w:t>
      </w:r>
      <w:r w:rsidR="00F024BD" w:rsidRPr="00F024BD">
        <w:rPr>
          <w:i/>
          <w:iCs/>
        </w:rPr>
        <w:t>when, not if</w:t>
      </w:r>
      <w:r w:rsidR="005A551A">
        <w:t>,</w:t>
      </w:r>
      <w:r w:rsidR="00F024BD" w:rsidRPr="00F024BD">
        <w:rPr>
          <w:i/>
          <w:iCs/>
        </w:rPr>
        <w:t xml:space="preserve"> </w:t>
      </w:r>
      <w:r w:rsidR="00F024BD">
        <w:t xml:space="preserve">online concerts </w:t>
      </w:r>
      <w:r w:rsidR="00DE6156">
        <w:t>become</w:t>
      </w:r>
      <w:r w:rsidR="00F024BD">
        <w:t xml:space="preserve"> an attractive </w:t>
      </w:r>
      <w:proofErr w:type="spellStart"/>
      <w:r w:rsidR="00F024BD">
        <w:t>technosocial</w:t>
      </w:r>
      <w:proofErr w:type="spellEnd"/>
      <w:r w:rsidR="00F024BD">
        <w:t xml:space="preserve"> proposition</w:t>
      </w:r>
      <w:r w:rsidR="00FF6AF7">
        <w:t>.</w:t>
      </w:r>
      <w:r w:rsidR="004E4BC8">
        <w:t xml:space="preserve"> </w:t>
      </w:r>
      <w:r w:rsidR="00180A36">
        <w:t xml:space="preserve">For instance, </w:t>
      </w:r>
      <w:r w:rsidR="004E4BC8">
        <w:t xml:space="preserve">Mandolin founder Mary Kay Huse </w:t>
      </w:r>
      <w:r w:rsidR="00061CE1">
        <w:fldChar w:fldCharType="begin"/>
      </w:r>
      <w:r w:rsidR="00912509">
        <w:instrText xml:space="preserve"> ADDIN ZOTERO_ITEM CSL_CITATION {"citationID":"KPkuAGx4","properties":{"unsorted":false,"formattedCitation":"(Cirisano, 2021)","plainCitation":"(Cirisano, 2021)","dontUpdate":true,"noteIndex":0},"citationItems":[{"id":41,"uris":["http://zotero.org/users/3635637/items/EKY7RN4I"],"itemData":{"id":41,"type":"post-weblog","abstract":"Startups raised the curtain for online concerts during the pandemic. Now Live Nation and other corporate giants want in — and touring is coming back.","container-title":"Billboard","language":"en-US","title":"As Livestreaming Goes Mainstream, It Could Be Survival of the Biggest","URL":"https://www.billboard.com/pro/livestream-competition-touring-pandemic-live-nation-youtube/","author":[{"family":"Cirisano","given":"Tatiana"}],"accessed":{"date-parts":[["2025",7,31]]},"issued":{"date-parts":[["2021",1,29]]}}}],"schema":"https://github.com/citation-style-language/schema/raw/master/csl-citation.json"} </w:instrText>
      </w:r>
      <w:r w:rsidR="00061CE1">
        <w:fldChar w:fldCharType="separate"/>
      </w:r>
      <w:r w:rsidR="00061CE1">
        <w:rPr>
          <w:noProof/>
        </w:rPr>
        <w:t>(in Cirisano, 2021)</w:t>
      </w:r>
      <w:r w:rsidR="00061CE1">
        <w:fldChar w:fldCharType="end"/>
      </w:r>
      <w:r w:rsidR="00061CE1">
        <w:t xml:space="preserve"> </w:t>
      </w:r>
      <w:r w:rsidR="00525C08">
        <w:t>advertises the potential of the livestreaming market to become ‘</w:t>
      </w:r>
      <w:r w:rsidR="00525C08" w:rsidRPr="00525C08">
        <w:t>exponentially larger than what the live-music market was</w:t>
      </w:r>
      <w:r w:rsidR="00061CE1">
        <w:t xml:space="preserve">’. And though optimism may have waned by 2023, </w:t>
      </w:r>
      <w:r w:rsidR="00525C08">
        <w:t>when Mandolin shut down ‘</w:t>
      </w:r>
      <w:r w:rsidR="00525C08" w:rsidRPr="00525C08">
        <w:t>after burning through $17 million in just under three years</w:t>
      </w:r>
      <w:r w:rsidR="00525C08">
        <w:t xml:space="preserve">’, the company’s statement held to </w:t>
      </w:r>
      <w:r w:rsidR="0085161D">
        <w:t>the</w:t>
      </w:r>
      <w:r w:rsidR="00525C08">
        <w:t xml:space="preserve"> belief that ‘</w:t>
      </w:r>
      <w:r w:rsidR="00525C08" w:rsidRPr="00525C08">
        <w:t>market power will continue to shift toward</w:t>
      </w:r>
      <w:r w:rsidR="00525C08">
        <w:t>’ livestreaming platforms’ profitability</w:t>
      </w:r>
      <w:r w:rsidR="00061CE1">
        <w:t xml:space="preserve"> </w:t>
      </w:r>
      <w:r w:rsidR="00061CE1">
        <w:fldChar w:fldCharType="begin"/>
      </w:r>
      <w:r w:rsidR="00912509">
        <w:instrText xml:space="preserve"> ADDIN ZOTERO_ITEM CSL_CITATION {"citationID":"rOZZLrtn","properties":{"unsorted":false,"formattedCitation":"(King, 2023)","plainCitation":"(King, 2023)","noteIndex":0},"citationItems":[{"id":15,"uris":["http://zotero.org/users/3635637/items/7FC9W94G"],"itemData":{"id":15,"type":"post-weblog","abstract":"Livestreaming concert startup Mandolin shuts down after burning through $17 million in less than three years.","container-title":"Digital Music News","language":"en-US","title":"Mandolin Shuts Down After Burning Through $17 Million in 3 Years","URL":"https://www.digitalmusicnews.com/2023/04/21/mandolin-shutdown-burns-seventeen-million-three-years/","author":[{"family":"King","given":"Ashley"}],"accessed":{"date-parts":[["2025",8,18]]},"issued":{"date-parts":[["2023",4,21]]}}}],"schema":"https://github.com/citation-style-language/schema/raw/master/csl-citation.json"} </w:instrText>
      </w:r>
      <w:r w:rsidR="00061CE1">
        <w:fldChar w:fldCharType="separate"/>
      </w:r>
      <w:r w:rsidR="00061CE1">
        <w:rPr>
          <w:noProof/>
        </w:rPr>
        <w:t>(King, 2023)</w:t>
      </w:r>
      <w:r w:rsidR="00061CE1">
        <w:fldChar w:fldCharType="end"/>
      </w:r>
      <w:r w:rsidR="00061CE1">
        <w:t xml:space="preserve">. Others </w:t>
      </w:r>
      <w:r w:rsidR="00782098" w:rsidRPr="004753A9">
        <w:rPr>
          <w:highlight w:val="green"/>
        </w:rPr>
        <w:t>share this</w:t>
      </w:r>
      <w:r w:rsidR="00300191" w:rsidRPr="004753A9">
        <w:rPr>
          <w:highlight w:val="green"/>
        </w:rPr>
        <w:t xml:space="preserve"> vision</w:t>
      </w:r>
      <w:r w:rsidR="00300191">
        <w:t xml:space="preserve"> of online concerts</w:t>
      </w:r>
      <w:r w:rsidR="005B0590">
        <w:t xml:space="preserve"> inevitably succeeding</w:t>
      </w:r>
      <w:r w:rsidR="00300191">
        <w:t xml:space="preserve"> </w:t>
      </w:r>
      <w:r w:rsidR="009C7F8D">
        <w:t xml:space="preserve">thanks to </w:t>
      </w:r>
      <w:r w:rsidR="00300191">
        <w:t xml:space="preserve">technological developments: </w:t>
      </w:r>
      <w:r w:rsidR="00525C08">
        <w:t>‘</w:t>
      </w:r>
      <w:r w:rsidR="00525C08" w:rsidRPr="00DA35B9">
        <w:t>as technology gets better and bandwidths increase, these engagements are going to just get bigger and better</w:t>
      </w:r>
      <w:r w:rsidR="00525C08">
        <w:t xml:space="preserve">’ </w:t>
      </w:r>
      <w:r w:rsidR="00525C08">
        <w:fldChar w:fldCharType="begin"/>
      </w:r>
      <w:r w:rsidR="00912509">
        <w:instrText xml:space="preserve"> ADDIN ZOTERO_ITEM CSL_CITATION {"citationID":"cZ7mXai1","properties":{"unsorted":false,"formattedCitation":"(LeDonne, 2021)","plainCitation":"(LeDonne, 2021)","dontUpdate":true,"noteIndex":0},"citationItems":[{"id":40,"uris":["http://zotero.org/users/3635637/items/KMJS3RUI"],"itemData":{"id":40,"type":"article-newspaper","abstract":"This weekend, tens of millions will watch and interact with an Ariana Grande avatar for a concert in video game Fortnite – the latest in a growing, lucrative market","container-title":"The Guardian","ISSN":"0261-3077","language":"en-GB","section":"Music","source":"The Guardian","title":"‘Limits are non-existent in the metaverse!’ Video game concerts become big business","URL":"https://www.theguardian.com/music/2021/aug/07/no-limits-in-the-metaverse-video-game-concerts-big-business","author":[{"family":"LeDonne","given":"Rob"}],"accessed":{"date-parts":[["2025",7,31]]},"issued":{"date-parts":[["2021",8,7]]}}}],"schema":"https://github.com/citation-style-language/schema/raw/master/csl-citation.json"} </w:instrText>
      </w:r>
      <w:r w:rsidR="00525C08">
        <w:fldChar w:fldCharType="separate"/>
      </w:r>
      <w:r w:rsidR="00525C08">
        <w:rPr>
          <w:noProof/>
        </w:rPr>
        <w:t>(</w:t>
      </w:r>
      <w:r w:rsidR="005E65CC">
        <w:rPr>
          <w:noProof/>
        </w:rPr>
        <w:t xml:space="preserve">Phil Rampulla in </w:t>
      </w:r>
      <w:r w:rsidR="00525C08">
        <w:rPr>
          <w:noProof/>
        </w:rPr>
        <w:t>LeDonne, 2021)</w:t>
      </w:r>
      <w:r w:rsidR="00525C08">
        <w:fldChar w:fldCharType="end"/>
      </w:r>
      <w:r w:rsidR="005E65CC">
        <w:t xml:space="preserve">. These are </w:t>
      </w:r>
      <w:r w:rsidR="000D0849">
        <w:t xml:space="preserve">essentially </w:t>
      </w:r>
      <w:proofErr w:type="spellStart"/>
      <w:r w:rsidR="000D0849">
        <w:t>techno</w:t>
      </w:r>
      <w:r w:rsidR="00247FA7">
        <w:t>determinist</w:t>
      </w:r>
      <w:proofErr w:type="spellEnd"/>
      <w:r w:rsidR="00247FA7">
        <w:t xml:space="preserve"> </w:t>
      </w:r>
      <w:r w:rsidR="000D0849">
        <w:t>narrative framing</w:t>
      </w:r>
      <w:r w:rsidR="005E65CC">
        <w:t>s</w:t>
      </w:r>
      <w:r w:rsidR="000D0849">
        <w:t xml:space="preserve"> </w:t>
      </w:r>
      <w:r w:rsidR="000D0849">
        <w:fldChar w:fldCharType="begin"/>
      </w:r>
      <w:r w:rsidR="00912509">
        <w:instrText xml:space="preserve"> ADDIN ZOTERO_ITEM CSL_CITATION {"citationID":"dJ0Xmgfc","properties":{"unsorted":false,"formattedCitation":"(Cheney-Lippold, 2025)","plainCitation":"(Cheney-Lippold, 2025)","noteIndex":0},"citationItems":[{"id":124,"uris":["http://zotero.org/users/3635637/items/7SN8KXLG"],"itemData":{"id":124,"type":"article-journal","abstract":"This article proposes the concept of the silicon future—a privileged temporal position that functionally precedes the present—to argue for an increased focus on temporality and the role it plays in technodeterminist discourse. By interpreting how Silicon Valley firms employ this silicon future as an inevitability that they themselves have already reached, the article describes a temporal paternalism—a claim to authority that validates itself not according to arguments or facts, but to temporal supremacy—that executives and venture capitalists rely on to justify their actions and investments. In kind, this article shows how this idea of an already-existing future is used by big tech to frame its own inventions as inevitable, unregulatable, and beyond critique. Using news reports and other publicfacing technophilic materials, it traces the temporal forms that underwrite the power of Silicon Valley’s technodeterminism.","container-title":"New Media &amp; Society","DOI":"10.1177/14614448241234864","ISSN":"1461-4448","issue":"7","language":"EN","note":"publisher: SAGE Publications","page":"4164-4180","source":"SAGE Journals","title":"The silicon future","volume":"27","author":[{"family":"Cheney-Lippold","given":"John"}],"issued":{"date-parts":[["2025",7,1]]}}}],"schema":"https://github.com/citation-style-language/schema/raw/master/csl-citation.json"} </w:instrText>
      </w:r>
      <w:r w:rsidR="000D0849">
        <w:fldChar w:fldCharType="separate"/>
      </w:r>
      <w:r w:rsidR="000D0849">
        <w:rPr>
          <w:noProof/>
        </w:rPr>
        <w:t>(Cheney-Lippold, 2025)</w:t>
      </w:r>
      <w:r w:rsidR="000D0849">
        <w:fldChar w:fldCharType="end"/>
      </w:r>
      <w:r w:rsidR="00C368A8">
        <w:t>, arguing for current cultural and economic foci based on visions of a</w:t>
      </w:r>
      <w:r w:rsidR="00985DED">
        <w:t xml:space="preserve"> technologically </w:t>
      </w:r>
      <w:r w:rsidR="00C368A8">
        <w:t>advanced future where online concerts satisfy expectations.</w:t>
      </w:r>
    </w:p>
    <w:p w14:paraId="1FEF45CA" w14:textId="77777777" w:rsidR="00D725C2" w:rsidRDefault="00D725C2" w:rsidP="00D725C2"/>
    <w:p w14:paraId="5BF8F775" w14:textId="284A314A" w:rsidR="00C77BDC" w:rsidRDefault="000E4FEA" w:rsidP="00C77BDC">
      <w:r>
        <w:t xml:space="preserve">Nonetheless, </w:t>
      </w:r>
      <w:r w:rsidR="004C057E">
        <w:t>commentators hold mixed and sometimes contradictory views when predicting the future of online music events</w:t>
      </w:r>
      <w:r w:rsidR="0047790F">
        <w:t xml:space="preserve">. </w:t>
      </w:r>
      <w:r w:rsidR="00F879BA">
        <w:t>Although</w:t>
      </w:r>
      <w:r w:rsidR="00617529">
        <w:t xml:space="preserve"> ‘tech bros’</w:t>
      </w:r>
      <w:r w:rsidR="004C057E">
        <w:t xml:space="preserve"> </w:t>
      </w:r>
      <w:r w:rsidR="00AC77CD">
        <w:t xml:space="preserve">rhapsodise </w:t>
      </w:r>
      <w:r w:rsidR="004C057E">
        <w:t xml:space="preserve">about the </w:t>
      </w:r>
      <w:r w:rsidR="00FB79B4">
        <w:t xml:space="preserve"> </w:t>
      </w:r>
      <w:r w:rsidR="00B3341D">
        <w:t xml:space="preserve">almost </w:t>
      </w:r>
      <w:r w:rsidR="004C057E">
        <w:t>magic</w:t>
      </w:r>
      <w:r w:rsidR="00AA5355">
        <w:t>al</w:t>
      </w:r>
      <w:r w:rsidR="004C057E">
        <w:t xml:space="preserve"> </w:t>
      </w:r>
      <w:r w:rsidR="0054789C">
        <w:t xml:space="preserve">potential </w:t>
      </w:r>
      <w:r w:rsidR="004C057E">
        <w:t xml:space="preserve">of technical-scientific fixes </w:t>
      </w:r>
      <w:r w:rsidR="004C057E">
        <w:fldChar w:fldCharType="begin"/>
      </w:r>
      <w:r w:rsidR="00912509">
        <w:instrText xml:space="preserve"> ADDIN ZOTERO_ITEM CSL_CITATION {"citationID":"6mtf4Hoo","properties":{"unsorted":false,"formattedCitation":"(Crandall et al., 2021: 844)","plainCitation":"(Crandall et al., 2021: 844)","noteIndex":0},"citationItems":[{"id":108,"uris":["http://zotero.org/users/3635637/items/Q7CWM5YP"],"itemData":{"id":108,"type":"article-journal","abstract":"What is the political theorist to make of self-characterizations of Silicon Valley as the beacon of civilization-saving innovation? Through an analysis of \"tech bro\" masculinity and the closely related discourses of tech icons Elon Musk and Peter Thiel, we argue that undergirding Silicon Valley's technological utopia is an exploitative work ethic revamped for the industry's innovative ethos. On the one hand, Silicon Valley hypothetically offers a creative response to what Max Weber describes as the disenchantment of the modern world. Simultaneously, it depoliticizes the actual work necessary for these dreams to be realized, mystifying its modes of domination.","container-title":"Theory &amp; Event","ISSN":"1092-311X","issue":"3","note":"publisher: Johns Hopkins University Press","page":"841-873","source":"Project MUSE","title":"Magicians of the Twenty-first Century: Enchantment, Domination, and the Politics of Work in Silicon Valley","title-short":"Magicians of the Twenty-first Century","volume":"24","author":[{"family":"Crandall","given":"Emily K."},{"family":"Brown","given":"Rachel H."},{"family":"McMahon","given":"John"}],"issued":{"date-parts":[["2021"]]}},"locator":"844","label":"page"}],"schema":"https://github.com/citation-style-language/schema/raw/master/csl-citation.json"} </w:instrText>
      </w:r>
      <w:r w:rsidR="004C057E">
        <w:fldChar w:fldCharType="separate"/>
      </w:r>
      <w:r w:rsidR="004C057E">
        <w:rPr>
          <w:noProof/>
        </w:rPr>
        <w:t>(Crandall et al., 2021: 844)</w:t>
      </w:r>
      <w:r w:rsidR="004C057E">
        <w:fldChar w:fldCharType="end"/>
      </w:r>
      <w:r w:rsidR="00F879BA">
        <w:t xml:space="preserve">, they are </w:t>
      </w:r>
      <w:r w:rsidR="00311C61">
        <w:t xml:space="preserve">simultaneously </w:t>
      </w:r>
      <w:r w:rsidR="004C057E">
        <w:t xml:space="preserve">unable to </w:t>
      </w:r>
      <w:r w:rsidR="00754B66">
        <w:t>envisage</w:t>
      </w:r>
      <w:r w:rsidR="004C057E">
        <w:t xml:space="preserve"> the genuinely exciting things about online interactivity.</w:t>
      </w:r>
      <w:r w:rsidR="002037A7">
        <w:rPr>
          <w:rStyle w:val="FootnoteReference"/>
        </w:rPr>
        <w:footnoteReference w:id="3"/>
      </w:r>
      <w:r w:rsidR="004C057E">
        <w:t xml:space="preserve"> Onlin</w:t>
      </w:r>
      <w:r w:rsidR="00C3395C">
        <w:t>e</w:t>
      </w:r>
      <w:r w:rsidR="004C057E">
        <w:t xml:space="preserve"> concerts are ‘the future of entertainment in general’, according to </w:t>
      </w:r>
      <w:r w:rsidR="00C5016E">
        <w:t>one</w:t>
      </w:r>
      <w:r w:rsidR="004C057E">
        <w:t xml:space="preserve"> Fortnite executive, and </w:t>
      </w:r>
      <w:r w:rsidR="0085189B">
        <w:t>although</w:t>
      </w:r>
      <w:r w:rsidR="004C057E">
        <w:t xml:space="preserve"> an artist who collaborated with Fortnite lauds the ‘</w:t>
      </w:r>
      <w:r w:rsidR="004C057E" w:rsidRPr="00C6010D">
        <w:t>the limitless possibilities of video games</w:t>
      </w:r>
      <w:r w:rsidR="004C057E">
        <w:t xml:space="preserve">’, they also adopt the in-person ideal in suggesting that ‘it will never replace a live show in the traditional sense’ </w:t>
      </w:r>
      <w:r w:rsidR="004C057E">
        <w:fldChar w:fldCharType="begin"/>
      </w:r>
      <w:r w:rsidR="00912509">
        <w:instrText xml:space="preserve"> ADDIN ZOTERO_ITEM CSL_CITATION {"citationID":"HFxVbpDF","properties":{"unsorted":false,"formattedCitation":"(LeDonne, 2021)","plainCitation":"(LeDonne, 2021)","noteIndex":0},"citationItems":[{"id":40,"uris":["http://zotero.org/users/3635637/items/KMJS3RUI"],"itemData":{"id":40,"type":"article-newspaper","abstract":"This weekend, tens of millions will watch and interact with an Ariana Grande avatar for a concert in video game Fortnite – the latest in a growing, lucrative market","container-title":"The Guardian","ISSN":"0261-3077","language":"en-GB","section":"Music","source":"The Guardian","title":"‘Limits are non-existent in the metaverse!’ Video game concerts become big business","URL":"https://www.theguardian.com/music/2021/aug/07/no-limits-in-the-metaverse-video-game-concerts-big-business","author":[{"family":"LeDonne","given":"Rob"}],"accessed":{"date-parts":[["2025",7,31]]},"issued":{"date-parts":[["2021",8,7]]}}}],"schema":"https://github.com/citation-style-language/schema/raw/master/csl-citation.json"} </w:instrText>
      </w:r>
      <w:r w:rsidR="004C057E">
        <w:fldChar w:fldCharType="separate"/>
      </w:r>
      <w:r w:rsidR="004C057E">
        <w:rPr>
          <w:noProof/>
        </w:rPr>
        <w:t>(LeDonne, 2021)</w:t>
      </w:r>
      <w:r w:rsidR="004C057E">
        <w:fldChar w:fldCharType="end"/>
      </w:r>
      <w:r w:rsidR="004C057E">
        <w:t>.</w:t>
      </w:r>
      <w:r w:rsidR="00491024">
        <w:t xml:space="preserve"> </w:t>
      </w:r>
      <w:r w:rsidR="00F55120" w:rsidRPr="00454DC4">
        <w:rPr>
          <w:highlight w:val="yellow"/>
        </w:rPr>
        <w:t>Consequently, a</w:t>
      </w:r>
      <w:r>
        <w:t xml:space="preserve"> mixture of vague anticipation and </w:t>
      </w:r>
      <w:r w:rsidR="00491024">
        <w:t>stark disappointment is widespread</w:t>
      </w:r>
      <w:r w:rsidR="00C77BDC">
        <w:t>.</w:t>
      </w:r>
      <w:r w:rsidR="00491024">
        <w:t xml:space="preserve"> Philip </w:t>
      </w:r>
      <w:proofErr w:type="spellStart"/>
      <w:r w:rsidR="00491024">
        <w:t>Kinsher</w:t>
      </w:r>
      <w:proofErr w:type="spellEnd"/>
      <w:r w:rsidR="00EE1329">
        <w:t xml:space="preserve"> </w:t>
      </w:r>
      <w:r w:rsidR="00EE1329">
        <w:fldChar w:fldCharType="begin"/>
      </w:r>
      <w:r w:rsidR="00912509">
        <w:instrText xml:space="preserve"> ADDIN ZOTERO_ITEM CSL_CITATION {"citationID":"LPGReMqw","properties":{"unsorted":false,"formattedCitation":"(Kinsher, 2024)","plainCitation":"(Kinsher, 2024)","dontUpdate":true,"noteIndex":0},"citationItems":[{"id":44,"uris":["http://zotero.org/users/3635637/items/RQRDGADY"],"itemData":{"id":44,"type":"post-weblog","abstract":"Explore the transformative impact of virtual concerts for artists. Learn how these digital events can expand your fanbase and create unforgettable experiences.","container-title":"Disc Makers Blog","language":"en-US","title":"3 Benefits of Virtual Concerts for Artists","URL":"https://blog.discmakers.com/2024/09/virtual-concerts/","author":[{"family":"Kinsher","given":"Philip"}],"accessed":{"date-parts":[["2025",7,31]]},"issued":{"date-parts":[["2024",9,20]]}}}],"schema":"https://github.com/citation-style-language/schema/raw/master/csl-citation.json"} </w:instrText>
      </w:r>
      <w:r w:rsidR="00EE1329">
        <w:fldChar w:fldCharType="separate"/>
      </w:r>
      <w:r w:rsidR="00EE1329">
        <w:rPr>
          <w:noProof/>
        </w:rPr>
        <w:t>(2024)</w:t>
      </w:r>
      <w:r w:rsidR="00EE1329">
        <w:fldChar w:fldCharType="end"/>
      </w:r>
      <w:r w:rsidR="00491024">
        <w:t xml:space="preserve"> </w:t>
      </w:r>
      <w:r w:rsidR="008D631C">
        <w:t>lauds</w:t>
      </w:r>
      <w:r w:rsidR="00346CC9">
        <w:t xml:space="preserve"> the</w:t>
      </w:r>
      <w:r w:rsidR="00381093">
        <w:t xml:space="preserve"> </w:t>
      </w:r>
      <w:r w:rsidR="00491024">
        <w:t>‘</w:t>
      </w:r>
      <w:r w:rsidR="00491024" w:rsidRPr="00491024">
        <w:t xml:space="preserve">new sonic and lighting possibilities that would be impossible in real </w:t>
      </w:r>
      <w:r w:rsidR="00491024" w:rsidRPr="00454DC4">
        <w:rPr>
          <w:highlight w:val="green"/>
        </w:rPr>
        <w:t>life’, thereby</w:t>
      </w:r>
      <w:r w:rsidR="00491024">
        <w:t xml:space="preserve"> ‘blazing new territory in the musical metaverse’. </w:t>
      </w:r>
      <w:r w:rsidR="00EE1329">
        <w:t>That said</w:t>
      </w:r>
      <w:r w:rsidR="00491024">
        <w:t xml:space="preserve">, </w:t>
      </w:r>
      <w:r w:rsidR="00C77BDC">
        <w:t>one particular example of a</w:t>
      </w:r>
      <w:r w:rsidR="00491024">
        <w:t xml:space="preserve"> virtual concert simply ‘</w:t>
      </w:r>
      <w:r w:rsidR="00491024" w:rsidRPr="00491024">
        <w:t>wasn’t a substitute for attending a live gig</w:t>
      </w:r>
      <w:r w:rsidR="00491024">
        <w:t>’</w:t>
      </w:r>
      <w:r w:rsidR="00EE1329">
        <w:t xml:space="preserve"> </w:t>
      </w:r>
      <w:r w:rsidR="00EE1329">
        <w:fldChar w:fldCharType="begin"/>
      </w:r>
      <w:r w:rsidR="00912509">
        <w:instrText xml:space="preserve"> ADDIN ZOTERO_ITEM CSL_CITATION {"citationID":"yk9XqxXN","properties":{"unsorted":false,"formattedCitation":"(Kinsher, 2024)","plainCitation":"(Kinsher, 2024)","noteIndex":0},"citationItems":[{"id":44,"uris":["http://zotero.org/users/3635637/items/RQRDGADY"],"itemData":{"id":44,"type":"post-weblog","abstract":"Explore the transformative impact of virtual concerts for artists. Learn how these digital events can expand your fanbase and create unforgettable experiences.","container-title":"Disc Makers Blog","language":"en-US","title":"3 Benefits of Virtual Concerts for Artists","URL":"https://blog.discmakers.com/2024/09/virtual-concerts/","author":[{"family":"Kinsher","given":"Philip"}],"accessed":{"date-parts":[["2025",7,31]]},"issued":{"date-parts":[["2024",9,20]]}}}],"schema":"https://github.com/citation-style-language/schema/raw/master/csl-citation.json"} </w:instrText>
      </w:r>
      <w:r w:rsidR="00EE1329">
        <w:fldChar w:fldCharType="separate"/>
      </w:r>
      <w:r w:rsidR="00EE1329">
        <w:rPr>
          <w:noProof/>
        </w:rPr>
        <w:t>(Kinsher, 2024)</w:t>
      </w:r>
      <w:r w:rsidR="00EE1329">
        <w:fldChar w:fldCharType="end"/>
      </w:r>
      <w:r w:rsidR="00491024">
        <w:t>.</w:t>
      </w:r>
      <w:r w:rsidR="00C77BDC">
        <w:t xml:space="preserve"> Even without the contradiction, the</w:t>
      </w:r>
      <w:r w:rsidR="0026618C">
        <w:t>re is a notable ambiguity</w:t>
      </w:r>
      <w:r w:rsidR="00C77BDC">
        <w:t xml:space="preserve">, as in the </w:t>
      </w:r>
      <w:r w:rsidR="006C29B4">
        <w:t>nearly-</w:t>
      </w:r>
      <w:r w:rsidR="00C77BDC">
        <w:t xml:space="preserve">self-aware subhead used by </w:t>
      </w:r>
      <w:r w:rsidR="00C77BDC" w:rsidRPr="00C73DE6">
        <w:rPr>
          <w:i/>
          <w:iCs/>
        </w:rPr>
        <w:t>The Verge</w:t>
      </w:r>
      <w:r w:rsidR="00C77BDC">
        <w:t xml:space="preserve">’s David Pierce </w:t>
      </w:r>
      <w:r w:rsidR="00C77BDC">
        <w:fldChar w:fldCharType="begin"/>
      </w:r>
      <w:r w:rsidR="00912509">
        <w:instrText xml:space="preserve"> ADDIN ZOTERO_ITEM CSL_CITATION {"citationID":"IF6pSqjr","properties":{"unsorted":false,"formattedCitation":"(Pierce, 2022)","plainCitation":"(Pierce, 2022)","dontUpdate":true,"noteIndex":0},"citationItems":[{"id":193,"uris":["http://zotero.org/users/3635637/items/58X8NPQT"],"itemData":{"id":193,"type":"webpage","abstract":"Concerts in Fortnite aren’t as good as the real thing — but they’re surprisingly close.","container-title":"The Verge","language":"en-US","title":"The concert of the future is already happening in the metaverse","URL":"https://www.theverge.com/2022/10/3/23384883/concerts-metaverse-travis-scott-charlie-puth-iheartland","author":[{"family":"Pierce","given":"David"}],"accessed":{"date-parts":[["2025",7,31]]},"issued":{"date-parts":[["2022",10,3]]}}}],"schema":"https://github.com/citation-style-language/schema/raw/master/csl-citation.json"} </w:instrText>
      </w:r>
      <w:r w:rsidR="00C77BDC">
        <w:fldChar w:fldCharType="separate"/>
      </w:r>
      <w:r w:rsidR="00C77BDC">
        <w:rPr>
          <w:noProof/>
        </w:rPr>
        <w:t>(2022)</w:t>
      </w:r>
      <w:r w:rsidR="00C77BDC">
        <w:fldChar w:fldCharType="end"/>
      </w:r>
      <w:r w:rsidR="00C77BDC">
        <w:t>: ‘n</w:t>
      </w:r>
      <w:r w:rsidR="00C77BDC" w:rsidRPr="00AF390D">
        <w:t>obody knows quite what live digital</w:t>
      </w:r>
      <w:r w:rsidR="00F27C98">
        <w:t xml:space="preserve"> [online]</w:t>
      </w:r>
      <w:r w:rsidR="00C77BDC" w:rsidRPr="00AF390D">
        <w:t xml:space="preserve"> music looks like, but almost everyone seems to agree it’s going to be big</w:t>
      </w:r>
      <w:r w:rsidR="00C77BDC">
        <w:t>’.</w:t>
      </w:r>
    </w:p>
    <w:p w14:paraId="01ABAF7F" w14:textId="77777777" w:rsidR="007839EA" w:rsidRDefault="007839EA" w:rsidP="00D725C2"/>
    <w:p w14:paraId="212D9A69" w14:textId="1FD1FDCB" w:rsidR="001E0D98" w:rsidRDefault="007839EA" w:rsidP="00D725C2">
      <w:r>
        <w:lastRenderedPageBreak/>
        <w:t>Financial predictions about the eventual profitability of the online concert market are especially speculative</w:t>
      </w:r>
      <w:r w:rsidR="00FB077C">
        <w:t xml:space="preserve">. </w:t>
      </w:r>
      <w:r w:rsidR="00D17D79">
        <w:t xml:space="preserve">For example, Pandora co-founder Tim Westergren forecasts livestreaming growing to ‘five or even 10 times that of the roughly $30 billion pre-pandemic live concert business’ </w:t>
      </w:r>
      <w:r w:rsidR="00D17D79">
        <w:fldChar w:fldCharType="begin"/>
      </w:r>
      <w:r w:rsidR="00912509">
        <w:instrText xml:space="preserve"> ADDIN ZOTERO_ITEM CSL_CITATION {"citationID":"WxmxKHZa","properties":{"unsorted":false,"formattedCitation":"(Peoples, 2020)","plainCitation":"(Peoples, 2020)","noteIndex":0},"citationItems":[{"id":200,"uris":["http://zotero.org/users/3635637/items/9T67F7E9"],"itemData":{"id":200,"type":"post-weblog","abstract":"The new Music 360 Report by MRC Data suggests a healthy demand for livestream shows to continue through the pandemic and beyond.","container-title":"Billboard","language":"en-US","title":"Good News for Livestreams: Half of Music Fans Want Virtual Concerts","title-short":"Good News for Livestreams","URL":"https://www.billboard.com/pro/consumers-livestreams-virtual-concerts-music-360/","author":[{"family":"Peoples","given":"Glenn"}],"accessed":{"date-parts":[["2025",7,31]]},"issued":{"date-parts":[["2020",10,6]]}}}],"schema":"https://github.com/citation-style-language/schema/raw/master/csl-citation.json"} </w:instrText>
      </w:r>
      <w:r w:rsidR="00D17D79">
        <w:fldChar w:fldCharType="separate"/>
      </w:r>
      <w:r w:rsidR="00D17D79">
        <w:rPr>
          <w:noProof/>
        </w:rPr>
        <w:t>(Peoples, 2020)</w:t>
      </w:r>
      <w:r w:rsidR="00D17D79">
        <w:fldChar w:fldCharType="end"/>
      </w:r>
      <w:r w:rsidR="00D17D79">
        <w:t xml:space="preserve">. </w:t>
      </w:r>
      <w:r w:rsidR="007B1766">
        <w:t xml:space="preserve">Once again, </w:t>
      </w:r>
      <w:r w:rsidR="0016329A">
        <w:t xml:space="preserve">colonial </w:t>
      </w:r>
      <w:r w:rsidR="001F19E8">
        <w:t>thinking</w:t>
      </w:r>
      <w:r w:rsidR="0016329A">
        <w:t xml:space="preserve"> </w:t>
      </w:r>
      <w:r w:rsidR="001F19E8">
        <w:t xml:space="preserve">about </w:t>
      </w:r>
      <w:r w:rsidR="0016329A">
        <w:t xml:space="preserve">untapped potential emerges in </w:t>
      </w:r>
      <w:r w:rsidR="00C369BE">
        <w:t xml:space="preserve">statements </w:t>
      </w:r>
      <w:r w:rsidR="0016329A">
        <w:t xml:space="preserve">like that of Greg Parmley of UK Live Music, who describes livestreaming concerts as ‘a new frontier’ </w:t>
      </w:r>
      <w:r w:rsidR="0016329A">
        <w:fldChar w:fldCharType="begin"/>
      </w:r>
      <w:r w:rsidR="00912509">
        <w:instrText xml:space="preserve"> ADDIN ZOTERO_ITEM CSL_CITATION {"citationID":"C1mVEWSC","properties":{"unsorted":false,"formattedCitation":"(Woods, 2020)","plainCitation":"(Woods, 2020)","dontUpdate":true,"noteIndex":0},"citationItems":[{"id":182,"uris":["http://zotero.org/users/3635637/items/GINXB49U"],"itemData":{"id":182,"type":"article-newspaper","abstract":"Technology once deemed a novel addition to festivals and gigs has become a lifeline for performers wanting to connect with fans in lockdown","container-title":"The Telegraph","ISSN":"0307-1235","language":"en-GB","source":"www.telegraph.co.uk","title":"Pop stars keep the music playing with livestream concerts","URL":"https://www.telegraph.co.uk/business/2020/11/13/pop-stars-keep-music-playing-livestream-concerts/","author":[{"family":"Woods","given":"Ben"}],"accessed":{"date-parts":[["2025",7,31]]},"issued":{"date-parts":[["2020",11,13]]}}}],"schema":"https://github.com/citation-style-language/schema/raw/master/csl-citation.json"} </w:instrText>
      </w:r>
      <w:r w:rsidR="0016329A">
        <w:fldChar w:fldCharType="separate"/>
      </w:r>
      <w:r w:rsidR="0016329A">
        <w:rPr>
          <w:noProof/>
        </w:rPr>
        <w:t>(in Woods, 2020)</w:t>
      </w:r>
      <w:r w:rsidR="0016329A">
        <w:fldChar w:fldCharType="end"/>
      </w:r>
      <w:r w:rsidR="0016329A">
        <w:t>.</w:t>
      </w:r>
      <w:r w:rsidR="00140473">
        <w:t xml:space="preserve"> </w:t>
      </w:r>
      <w:r w:rsidR="00366D21">
        <w:t xml:space="preserve">Such excitement pairs well with imaginaries around technological innovation, with Wave (sometimes </w:t>
      </w:r>
      <w:r w:rsidR="007A7DDE">
        <w:t xml:space="preserve">called </w:t>
      </w:r>
      <w:proofErr w:type="spellStart"/>
      <w:r w:rsidR="00366D21">
        <w:t>WaveXR</w:t>
      </w:r>
      <w:proofErr w:type="spellEnd"/>
      <w:r w:rsidR="00366D21">
        <w:t>) investor David Wu</w:t>
      </w:r>
      <w:r w:rsidR="00320C86">
        <w:t xml:space="preserve"> </w:t>
      </w:r>
      <w:r w:rsidR="00320C86">
        <w:fldChar w:fldCharType="begin"/>
      </w:r>
      <w:r w:rsidR="00912509">
        <w:instrText xml:space="preserve"> ADDIN ZOTERO_ITEM CSL_CITATION {"citationID":"HchobZuF","properties":{"unsorted":false,"formattedCitation":"(Wu, 2020)","plainCitation":"(Wu, 2020)","dontUpdate":true,"noteIndex":0},"citationItems":[{"id":180,"uris":["http://zotero.org/users/3635637/items/3BJ45S2H"],"itemData":{"id":180,"type":"post-weblog","abstract":"“A concert is not a live rendition of our album. It’s a theatrical event.”","container-title":"Medium","language":"en","title":"Introducing Wave","URL":"https://medium.com/@davewu/introducing-wave-a60e8e6deb2a","author":[{"family":"Wu","given":"David"}],"accessed":{"date-parts":[["2025",7,31]]},"issued":{"date-parts":[["2020",6,10]]}}}],"schema":"https://github.com/citation-style-language/schema/raw/master/csl-citation.json"} </w:instrText>
      </w:r>
      <w:r w:rsidR="00320C86">
        <w:fldChar w:fldCharType="separate"/>
      </w:r>
      <w:r w:rsidR="00320C86">
        <w:rPr>
          <w:noProof/>
        </w:rPr>
        <w:t>(2020)</w:t>
      </w:r>
      <w:r w:rsidR="00320C86">
        <w:fldChar w:fldCharType="end"/>
      </w:r>
      <w:r w:rsidR="00320C86">
        <w:t xml:space="preserve"> anticipating</w:t>
      </w:r>
      <w:r w:rsidR="00366D21">
        <w:t xml:space="preserve"> ‘</w:t>
      </w:r>
      <w:r w:rsidR="00366D21" w:rsidRPr="00366D21">
        <w:t>rapid advancement in the online capabilities of digital concerts from low budget streams to truly spectacular, culture defining events</w:t>
      </w:r>
      <w:r w:rsidR="00366D21">
        <w:t>’</w:t>
      </w:r>
      <w:r w:rsidR="00320C86">
        <w:t>.</w:t>
      </w:r>
    </w:p>
    <w:p w14:paraId="358FE2EF" w14:textId="77777777" w:rsidR="00FC2411" w:rsidRDefault="00FC2411" w:rsidP="00D725C2"/>
    <w:p w14:paraId="52075B87" w14:textId="7A915D05" w:rsidR="00FC7DB4" w:rsidRDefault="00F4169C" w:rsidP="008E00DD">
      <w:r w:rsidRPr="00F4169C">
        <w:rPr>
          <w:highlight w:val="yellow"/>
        </w:rPr>
        <w:t>Overall</w:t>
      </w:r>
      <w:r w:rsidR="00FC2411">
        <w:t xml:space="preserve">, technologists and investors assume that </w:t>
      </w:r>
      <w:r w:rsidR="00FC2411" w:rsidRPr="00E22512">
        <w:rPr>
          <w:highlight w:val="green"/>
        </w:rPr>
        <w:t>impressive</w:t>
      </w:r>
      <w:r w:rsidR="00E22512" w:rsidRPr="00E22512">
        <w:rPr>
          <w:highlight w:val="green"/>
        </w:rPr>
        <w:t xml:space="preserve">, </w:t>
      </w:r>
      <w:r w:rsidR="005B1D05" w:rsidRPr="00E22512">
        <w:rPr>
          <w:highlight w:val="green"/>
        </w:rPr>
        <w:t>engaging</w:t>
      </w:r>
      <w:r w:rsidR="005B1D05">
        <w:t xml:space="preserve"> online concerts </w:t>
      </w:r>
      <w:r w:rsidR="00FB2BD3">
        <w:t>will be driven by fan demand</w:t>
      </w:r>
      <w:r w:rsidR="00471189">
        <w:t xml:space="preserve">. </w:t>
      </w:r>
      <w:r w:rsidR="00520D97">
        <w:t xml:space="preserve">Some reference evidence </w:t>
      </w:r>
      <w:r w:rsidR="00507AED">
        <w:t>such as</w:t>
      </w:r>
      <w:r w:rsidR="00520D97">
        <w:t xml:space="preserve"> </w:t>
      </w:r>
      <w:r w:rsidR="00507AED">
        <w:t xml:space="preserve">the </w:t>
      </w:r>
      <w:r w:rsidR="00520D97">
        <w:t xml:space="preserve">Nielsen Music/MRC Data U.S. Music 360 report, despite </w:t>
      </w:r>
      <w:r w:rsidR="00344C10">
        <w:t xml:space="preserve">audience </w:t>
      </w:r>
      <w:r w:rsidR="00520D97">
        <w:t>interest sounding modest at best</w:t>
      </w:r>
      <w:r w:rsidR="00507AED">
        <w:t>: ‘</w:t>
      </w:r>
      <w:r w:rsidR="00507AED" w:rsidRPr="00507AED">
        <w:t>47% of music listeners feel it is important for the industry to offer livestream performances or virtual concerts</w:t>
      </w:r>
      <w:r w:rsidR="00507AED">
        <w:t>’</w:t>
      </w:r>
      <w:r w:rsidR="00520D97">
        <w:t xml:space="preserve"> </w:t>
      </w:r>
      <w:r w:rsidR="00507AED">
        <w:t>(</w:t>
      </w:r>
      <w:r w:rsidR="00520D97">
        <w:fldChar w:fldCharType="begin"/>
      </w:r>
      <w:r w:rsidR="00912509">
        <w:instrText xml:space="preserve"> ADDIN ZOTERO_ITEM CSL_CITATION {"citationID":"PHMPXx63","properties":{"unsorted":false,"formattedCitation":"(Peoples, 2020)","plainCitation":"(Peoples, 2020)","dontUpdate":true,"noteIndex":0},"citationItems":[{"id":200,"uris":["http://zotero.org/users/3635637/items/9T67F7E9"],"itemData":{"id":200,"type":"post-weblog","abstract":"The new Music 360 Report by MRC Data suggests a healthy demand for livestream shows to continue through the pandemic and beyond.","container-title":"Billboard","language":"en-US","title":"Good News for Livestreams: Half of Music Fans Want Virtual Concerts","title-short":"Good News for Livestreams","URL":"https://www.billboard.com/pro/consumers-livestreams-virtual-concerts-music-360/","author":[{"family":"Peoples","given":"Glenn"}],"accessed":{"date-parts":[["2025",7,31]]},"issued":{"date-parts":[["2020",10,6]]}}}],"schema":"https://github.com/citation-style-language/schema/raw/master/csl-citation.json"} </w:instrText>
      </w:r>
      <w:r w:rsidR="00520D97">
        <w:fldChar w:fldCharType="separate"/>
      </w:r>
      <w:r w:rsidR="00520D97">
        <w:rPr>
          <w:noProof/>
        </w:rPr>
        <w:t>Peoples, 2020)</w:t>
      </w:r>
      <w:r w:rsidR="00520D97">
        <w:fldChar w:fldCharType="end"/>
      </w:r>
      <w:r w:rsidR="00507AED">
        <w:t xml:space="preserve">. Others </w:t>
      </w:r>
      <w:r w:rsidR="00AE69E9">
        <w:t xml:space="preserve">simply </w:t>
      </w:r>
      <w:r w:rsidR="004C5106">
        <w:t xml:space="preserve">assume that online events are what fans and artists </w:t>
      </w:r>
      <w:r w:rsidR="004C5106" w:rsidRPr="00E22512">
        <w:rPr>
          <w:highlight w:val="green"/>
        </w:rPr>
        <w:t>want</w:t>
      </w:r>
      <w:r w:rsidR="004D54E4">
        <w:t>.</w:t>
      </w:r>
      <w:r w:rsidR="009F18DB">
        <w:t xml:space="preserve"> More urgently, there is </w:t>
      </w:r>
      <w:r w:rsidR="00E22512" w:rsidRPr="00E22512">
        <w:rPr>
          <w:highlight w:val="green"/>
        </w:rPr>
        <w:t>little</w:t>
      </w:r>
      <w:r w:rsidR="00E22512">
        <w:t xml:space="preserve"> </w:t>
      </w:r>
      <w:r w:rsidR="009F18DB">
        <w:t xml:space="preserve">consideration </w:t>
      </w:r>
      <w:r w:rsidR="00285800">
        <w:t xml:space="preserve">of who might be part of an online </w:t>
      </w:r>
      <w:proofErr w:type="gramStart"/>
      <w:r w:rsidR="00285800">
        <w:t>audience in particular, with</w:t>
      </w:r>
      <w:proofErr w:type="gramEnd"/>
      <w:r w:rsidR="00285800">
        <w:t xml:space="preserve"> missed opportunities to reach those </w:t>
      </w:r>
      <w:r w:rsidR="00A55C3B" w:rsidRPr="00A55C3B">
        <w:rPr>
          <w:highlight w:val="green"/>
        </w:rPr>
        <w:t>who struggle to attend</w:t>
      </w:r>
      <w:r w:rsidR="00A55C3B">
        <w:t xml:space="preserve"> </w:t>
      </w:r>
      <w:r w:rsidR="00285800">
        <w:t xml:space="preserve">in-person </w:t>
      </w:r>
      <w:r w:rsidR="00285800" w:rsidRPr="00E22512">
        <w:rPr>
          <w:highlight w:val="green"/>
        </w:rPr>
        <w:t>events</w:t>
      </w:r>
      <w:r w:rsidR="00E8744D">
        <w:t>.</w:t>
      </w:r>
      <w:r w:rsidR="004D54E4">
        <w:t xml:space="preserve"> </w:t>
      </w:r>
      <w:r w:rsidR="007A7059">
        <w:t xml:space="preserve">Given the other common imaginaries that concern online concerts’ </w:t>
      </w:r>
      <w:r w:rsidR="00E22512" w:rsidRPr="00E22512">
        <w:rPr>
          <w:highlight w:val="yellow"/>
        </w:rPr>
        <w:t>social and technical</w:t>
      </w:r>
      <w:r w:rsidR="00E22512">
        <w:t xml:space="preserve"> </w:t>
      </w:r>
      <w:r w:rsidR="007A7059">
        <w:t xml:space="preserve">shortcomings, it is </w:t>
      </w:r>
      <w:r w:rsidR="001C0DEC">
        <w:t xml:space="preserve">therefore </w:t>
      </w:r>
      <w:r w:rsidR="007A7059">
        <w:t>surprising to see such optimism about</w:t>
      </w:r>
      <w:r w:rsidR="004C0DCD">
        <w:t xml:space="preserve"> audience demand. The belief in the </w:t>
      </w:r>
      <w:r w:rsidR="00AE69E9">
        <w:t xml:space="preserve">inevitable success </w:t>
      </w:r>
      <w:r w:rsidR="004C0DCD">
        <w:t>of online concerts</w:t>
      </w:r>
      <w:r w:rsidR="007A7059">
        <w:t xml:space="preserve"> </w:t>
      </w:r>
      <w:r w:rsidR="00E22512" w:rsidRPr="00E22512">
        <w:rPr>
          <w:highlight w:val="green"/>
        </w:rPr>
        <w:t>aligns</w:t>
      </w:r>
      <w:r w:rsidR="00E22512">
        <w:t xml:space="preserve"> </w:t>
      </w:r>
      <w:r w:rsidR="00AE69E9">
        <w:t xml:space="preserve">with other sociotechnical imaginaries about </w:t>
      </w:r>
      <w:r w:rsidR="009B4D69">
        <w:t>future</w:t>
      </w:r>
      <w:r w:rsidR="00AE69E9">
        <w:t xml:space="preserve"> social impact—</w:t>
      </w:r>
      <w:r w:rsidR="00D1248F">
        <w:t>foretelling</w:t>
      </w:r>
      <w:r w:rsidR="00AE69E9">
        <w:t xml:space="preserve"> a ‘digital revolution’ </w:t>
      </w:r>
      <w:r w:rsidR="00AE69E9">
        <w:fldChar w:fldCharType="begin"/>
      </w:r>
      <w:r w:rsidR="00912509">
        <w:instrText xml:space="preserve"> ADDIN ZOTERO_ITEM CSL_CITATION {"citationID":"4XOHqcvG","properties":{"unsorted":false,"formattedCitation":"(Cirisano, 2021)","plainCitation":"(Cirisano, 2021)","noteIndex":0},"citationItems":[{"id":41,"uris":["http://zotero.org/users/3635637/items/EKY7RN4I"],"itemData":{"id":41,"type":"post-weblog","abstract":"Startups raised the curtain for online concerts during the pandemic. Now Live Nation and other corporate giants want in — and touring is coming back.","container-title":"Billboard","language":"en-US","title":"As Livestreaming Goes Mainstream, It Could Be Survival of the Biggest","URL":"https://www.billboard.com/pro/livestream-competition-touring-pandemic-live-nation-youtube/","author":[{"family":"Cirisano","given":"Tatiana"}],"accessed":{"date-parts":[["2025",7,31]]},"issued":{"date-parts":[["2021",1,29]]}}}],"schema":"https://github.com/citation-style-language/schema/raw/master/csl-citation.json"} </w:instrText>
      </w:r>
      <w:r w:rsidR="00AE69E9">
        <w:fldChar w:fldCharType="separate"/>
      </w:r>
      <w:r w:rsidR="00AE69E9">
        <w:rPr>
          <w:noProof/>
        </w:rPr>
        <w:t>(Cirisano, 2021)</w:t>
      </w:r>
      <w:r w:rsidR="00AE69E9">
        <w:fldChar w:fldCharType="end"/>
      </w:r>
      <w:r w:rsidR="00AE69E9">
        <w:t xml:space="preserve">—or assumptions based on how streaming </w:t>
      </w:r>
      <w:r w:rsidR="00714554">
        <w:t xml:space="preserve">technologies have </w:t>
      </w:r>
      <w:r w:rsidR="00AE69E9">
        <w:t>affected</w:t>
      </w:r>
      <w:r w:rsidR="00714554">
        <w:t xml:space="preserve"> practices of recorded music distribution and listening</w:t>
      </w:r>
      <w:r w:rsidR="00577E6F">
        <w:t xml:space="preserve"> </w:t>
      </w:r>
      <w:r w:rsidR="00577E6F">
        <w:fldChar w:fldCharType="begin"/>
      </w:r>
      <w:r w:rsidR="00912509">
        <w:instrText xml:space="preserve"> ADDIN ZOTERO_ITEM CSL_CITATION {"citationID":"EeP858Fa","properties":{"unsorted":false,"formattedCitation":"(Hesmondhalgh, 2021)","plainCitation":"(Hesmondhalgh, 2021)","noteIndex":0},"citationItems":[{"id":172,"uris":["http://zotero.org/users/3635637/items/6YSEDUC5"],"itemData":{"id":172,"type":"article-journal","abstract":"This article identifies five key themes, or sets of criticisms, that have emerged in online commentary on the new musical system centred on streaming platforms, and in related academic research:, , The article addresses each of these themes in turn, examining the degree to which criticisms of streaming’s effects on musical experience along these lines might be considered valid, and the degree to which they might genuinely enhance critical understanding of contemporary musical experience. It also considers these themes in relation to older forms of evaluation, particularly those that developed in the 20th century in response to the industrialisation of music, and argues that many recent criticisms problematically reproduce older anxieties and assumptions.","container-title":"Cultural Sociology","DOI":"10.1177/17499755211019974","ISSN":"1749-9755","journalAbbreviation":"Cultural Sociology","language":"en","note":"publisher: SAGE Publications","page":"3–24","source":"SAGE Journals","title":"Streaming’s Effects on Music Culture: Old Anxieties and New Simplifications","title-short":"Streaming’s Effects on Music Culture","author":[{"family":"Hesmondhalgh","given":"David"}],"issued":{"date-parts":[["2021",6,16]]}}}],"schema":"https://github.com/citation-style-language/schema/raw/master/csl-citation.json"} </w:instrText>
      </w:r>
      <w:r w:rsidR="00577E6F">
        <w:fldChar w:fldCharType="separate"/>
      </w:r>
      <w:r w:rsidR="00577E6F">
        <w:rPr>
          <w:noProof/>
        </w:rPr>
        <w:t>(Hesmondhalgh, 2021)</w:t>
      </w:r>
      <w:r w:rsidR="00577E6F">
        <w:fldChar w:fldCharType="end"/>
      </w:r>
      <w:r w:rsidR="00AE69E9">
        <w:t xml:space="preserve">. </w:t>
      </w:r>
    </w:p>
    <w:p w14:paraId="1CE946B4" w14:textId="77777777" w:rsidR="00FC7DB4" w:rsidRDefault="00FC7DB4" w:rsidP="008E00DD"/>
    <w:p w14:paraId="4596EEAA" w14:textId="26566F87" w:rsidR="00E91685" w:rsidRDefault="00AE69E9" w:rsidP="00E91685">
      <w:r>
        <w:t xml:space="preserve">Moreover, if online concerts are seen </w:t>
      </w:r>
      <w:r w:rsidR="006F31F5">
        <w:t xml:space="preserve">solely </w:t>
      </w:r>
      <w:r>
        <w:t xml:space="preserve">as a </w:t>
      </w:r>
      <w:r w:rsidR="002670D8" w:rsidRPr="00E22512">
        <w:rPr>
          <w:highlight w:val="green"/>
        </w:rPr>
        <w:t xml:space="preserve">technical </w:t>
      </w:r>
      <w:r w:rsidRPr="00E22512">
        <w:rPr>
          <w:highlight w:val="green"/>
        </w:rPr>
        <w:t>problem</w:t>
      </w:r>
      <w:r>
        <w:t xml:space="preserve"> </w:t>
      </w:r>
      <w:r w:rsidR="007E449E">
        <w:t xml:space="preserve">requiring </w:t>
      </w:r>
      <w:r>
        <w:t xml:space="preserve">a </w:t>
      </w:r>
      <w:r w:rsidR="00686D87">
        <w:t>technological</w:t>
      </w:r>
      <w:r>
        <w:t xml:space="preserve"> solution</w:t>
      </w:r>
      <w:r w:rsidR="001B2E2A">
        <w:t xml:space="preserve">, </w:t>
      </w:r>
      <w:r>
        <w:t xml:space="preserve">narratives of technological progress </w:t>
      </w:r>
      <w:r w:rsidR="00E70719">
        <w:t xml:space="preserve">promise a resolution to </w:t>
      </w:r>
      <w:r w:rsidR="001B2E2A">
        <w:t>current drawbacks</w:t>
      </w:r>
      <w:r w:rsidR="00CC7E83">
        <w:t xml:space="preserve"> in</w:t>
      </w:r>
      <w:r w:rsidR="00063517">
        <w:t xml:space="preserve"> </w:t>
      </w:r>
      <w:r w:rsidR="001B2E2A">
        <w:t>facilita</w:t>
      </w:r>
      <w:r w:rsidR="00063517">
        <w:t xml:space="preserve">ting </w:t>
      </w:r>
      <w:r w:rsidR="001B2E2A">
        <w:t>artist–audience connectio</w:t>
      </w:r>
      <w:r w:rsidR="00CC7E83">
        <w:t>n</w:t>
      </w:r>
      <w:r w:rsidR="00875330">
        <w:t>s</w:t>
      </w:r>
      <w:r w:rsidR="00BF4715">
        <w:t>.</w:t>
      </w:r>
      <w:r w:rsidR="008E00DD">
        <w:t xml:space="preserve"> </w:t>
      </w:r>
      <w:r w:rsidR="00FC7DB4">
        <w:t xml:space="preserve">In other words: everyone </w:t>
      </w:r>
      <w:r w:rsidR="00224484">
        <w:t>will want</w:t>
      </w:r>
      <w:r w:rsidR="00FC7DB4">
        <w:t xml:space="preserve"> this</w:t>
      </w:r>
      <w:r w:rsidR="00705347">
        <w:t xml:space="preserve"> once </w:t>
      </w:r>
      <w:r w:rsidR="00FC7DB4">
        <w:t xml:space="preserve">the tech is good enough, which it </w:t>
      </w:r>
      <w:r w:rsidR="00E22512" w:rsidRPr="00E22512">
        <w:rPr>
          <w:highlight w:val="green"/>
        </w:rPr>
        <w:t xml:space="preserve">eventually </w:t>
      </w:r>
      <w:r w:rsidR="00FC7DB4" w:rsidRPr="00E22512">
        <w:rPr>
          <w:highlight w:val="green"/>
        </w:rPr>
        <w:t>will be</w:t>
      </w:r>
      <w:r w:rsidR="00FC7DB4">
        <w:t>.</w:t>
      </w:r>
      <w:r w:rsidR="00705347">
        <w:t xml:space="preserve"> </w:t>
      </w:r>
      <w:r w:rsidR="00FC7DB4">
        <w:t xml:space="preserve">It is this framing that Shipman and Vogel </w:t>
      </w:r>
      <w:r w:rsidR="00FC7DB4">
        <w:fldChar w:fldCharType="begin"/>
      </w:r>
      <w:r w:rsidR="00912509">
        <w:instrText xml:space="preserve"> ADDIN ZOTERO_ITEM CSL_CITATION {"citationID":"iyeVLWor","properties":{"unsorted":false,"formattedCitation":"(Shipman and Vogel, 2024: 127\\uc0\\u8211{}8)","plainCitation":"(Shipman and Vogel, 2024: 127–8)","dontUpdate":true,"noteIndex":0},"citationItems":[{"id":3569,"uris":["http://zotero.org/users/3635637/items/8WXTSLQX"],"itemData":{"id":3569,"type":"article-journal","abstract":"Cultural events and collections, as curated assemblies of artists and artwork attended by live audiences, are recognised as a large and growing source of added value in contemporary accounts of ‘creative’, ‘enrichment’ and ‘experience’ economies. We analyse these, and empirical festival studies, to assess the impact on cultural production when the COVID-19 pandemic forces events to cancel or move online. Contrasting the relative optimism of ‘enrichment’ (Boltanski &amp; Esquerre 2020) with pre-pandemic developments, we argue ‘festivalisation’ is best understood as a defensive reaction to mediated alternatives. These increasingly offer experientially comparable, lower-cost substitutes for the premium-priced immersive performance on which cultural workers have come to rely, for creative ideas, skills and career openings as well as income. Online channels weaken the eventisation defence and curatorial quests for ‘singularity’, while remote participation limits audiences’ size and mode of engagement, risking permanent damage to vital components of cultural production and valorisation.","container-title":"Review of Social Economy","DOI":"10.1080/00346764.2022.2099006","ISSN":"0034-6764","issue":"1","note":"publisher: Routledge\n_eprint: https://doi.org/10.1080/00346764.2022.2099006","page":"126-146","source":"Taylor and Francis+NEJM","title":"Streaming the festival: what is lost when cultural events go online","title-short":"Streaming the festival","volume":"82","author":[{"family":"Shipman","given":"Alan"},{"family":"Vogel","given":"Ann"}],"issued":{"date-parts":[["2024",1,2]]}},"locator":"127–8","label":"page"}],"schema":"https://github.com/citation-style-language/schema/raw/master/csl-citation.json"} </w:instrText>
      </w:r>
      <w:r w:rsidR="00FC7DB4">
        <w:fldChar w:fldCharType="separate"/>
      </w:r>
      <w:r w:rsidR="00FC7DB4" w:rsidRPr="00FC7DB4">
        <w:rPr>
          <w:rFonts w:ascii="Aptos" w:cs="Times New Roman"/>
          <w:kern w:val="0"/>
        </w:rPr>
        <w:t>(2024: 127–8)</w:t>
      </w:r>
      <w:r w:rsidR="00FC7DB4">
        <w:fldChar w:fldCharType="end"/>
      </w:r>
      <w:r w:rsidR="00FC7DB4">
        <w:t xml:space="preserve"> </w:t>
      </w:r>
      <w:r w:rsidR="004E132D">
        <w:t>lean on when</w:t>
      </w:r>
      <w:r w:rsidR="00FC7DB4">
        <w:t xml:space="preserve"> concluding that they ‘expect competing digital technology to further </w:t>
      </w:r>
      <w:proofErr w:type="spellStart"/>
      <w:r w:rsidR="00FC7DB4">
        <w:t>aestheticise</w:t>
      </w:r>
      <w:proofErr w:type="spellEnd"/>
      <w:r w:rsidR="00FC7DB4">
        <w:t xml:space="preserve"> the online experience’</w:t>
      </w:r>
      <w:r w:rsidR="00705347">
        <w:t xml:space="preserve">. Still, this imaginary is deeply intertwined with assumptions that current technologies cannot satisfy </w:t>
      </w:r>
      <w:r w:rsidR="00705347" w:rsidRPr="00E22512">
        <w:rPr>
          <w:highlight w:val="green"/>
        </w:rPr>
        <w:t>connective</w:t>
      </w:r>
      <w:r w:rsidR="00705347">
        <w:t xml:space="preserve"> purposes,</w:t>
      </w:r>
      <w:r w:rsidR="00AB405A">
        <w:t xml:space="preserve"> conceiving of</w:t>
      </w:r>
      <w:r w:rsidR="00705347">
        <w:t xml:space="preserve"> </w:t>
      </w:r>
      <w:r w:rsidR="00FC7DB4">
        <w:t>‘online forms of socialising</w:t>
      </w:r>
      <w:r w:rsidR="00705347">
        <w:t>’ as ‘</w:t>
      </w:r>
      <w:r w:rsidR="00FC7DB4">
        <w:t>necessarily distanced and … reduced to typed or audio-only communication’</w:t>
      </w:r>
      <w:r w:rsidR="00705347">
        <w:t xml:space="preserve"> </w:t>
      </w:r>
      <w:r w:rsidR="00705347">
        <w:fldChar w:fldCharType="begin"/>
      </w:r>
      <w:r w:rsidR="00912509">
        <w:instrText xml:space="preserve"> ADDIN ZOTERO_ITEM CSL_CITATION {"citationID":"qmRIr7PG","properties":{"unsorted":false,"formattedCitation":"(Shipman and Vogel, 2024: 129)","plainCitation":"(Shipman and Vogel, 2024: 129)","noteIndex":0},"citationItems":[{"id":3569,"uris":["http://zotero.org/users/3635637/items/8WXTSLQX"],"itemData":{"id":3569,"type":"article-journal","abstract":"Cultural events and collections, as curated assemblies of artists and artwork attended by live audiences, are recognised as a large and growing source of added value in contemporary accounts of ‘creative’, ‘enrichment’ and ‘experience’ economies. We analyse these, and empirical festival studies, to assess the impact on cultural production when the COVID-19 pandemic forces events to cancel or move online. Contrasting the relative optimism of ‘enrichment’ (Boltanski &amp; Esquerre 2020) with pre-pandemic developments, we argue ‘festivalisation’ is best understood as a defensive reaction to mediated alternatives. These increasingly offer experientially comparable, lower-cost substitutes for the premium-priced immersive performance on which cultural workers have come to rely, for creative ideas, skills and career openings as well as income. Online channels weaken the eventisation defence and curatorial quests for ‘singularity’, while remote participation limits audiences’ size and mode of engagement, risking permanent damage to vital components of cultural production and valorisation.","container-title":"Review of Social Economy","DOI":"10.1080/00346764.2022.2099006","ISSN":"0034-6764","issue":"1","note":"publisher: Routledge\n_eprint: https://doi.org/10.1080/00346764.2022.2099006","page":"126-146","source":"Taylor and Francis+NEJM","title":"Streaming the festival: what is lost when cultural events go online","title-short":"Streaming the festival","volume":"82","author":[{"family":"Shipman","given":"Alan"},{"family":"Vogel","given":"Ann"}],"issued":{"date-parts":[["2024",1,2]]}},"locator":"129","label":"page"}],"schema":"https://github.com/citation-style-language/schema/raw/master/csl-citation.json"} </w:instrText>
      </w:r>
      <w:r w:rsidR="00705347">
        <w:fldChar w:fldCharType="separate"/>
      </w:r>
      <w:r w:rsidR="00705347">
        <w:rPr>
          <w:noProof/>
        </w:rPr>
        <w:t>(Shipman and Vogel, 2024: 129)</w:t>
      </w:r>
      <w:r w:rsidR="00705347">
        <w:fldChar w:fldCharType="end"/>
      </w:r>
      <w:r w:rsidR="00705347">
        <w:t xml:space="preserve">. </w:t>
      </w:r>
      <w:r w:rsidR="004E132D">
        <w:t xml:space="preserve">This myopic </w:t>
      </w:r>
      <w:r w:rsidR="00675475">
        <w:t>view</w:t>
      </w:r>
      <w:r w:rsidR="004E132D">
        <w:t xml:space="preserve"> </w:t>
      </w:r>
      <w:r w:rsidR="00A55C3B" w:rsidRPr="00A55C3B">
        <w:rPr>
          <w:highlight w:val="green"/>
        </w:rPr>
        <w:t>reflects</w:t>
      </w:r>
      <w:r w:rsidR="004E132D">
        <w:t xml:space="preserve"> a broader trend in failing to engage with actual experiences of online concerts</w:t>
      </w:r>
      <w:r w:rsidR="00E91685">
        <w:t>, especially among people who do not ordinarily attend in-person concerts.</w:t>
      </w:r>
      <w:r w:rsidR="00787E13">
        <w:t xml:space="preserve"> For some, typed and audio-only communication is a benefit, not a reduction</w:t>
      </w:r>
      <w:r w:rsidR="00991718">
        <w:t xml:space="preserve">. Nor is online socialising inherently limited to these forms: it is simply what has been encountered in a </w:t>
      </w:r>
      <w:r w:rsidR="00141691">
        <w:t xml:space="preserve">narrow </w:t>
      </w:r>
      <w:r w:rsidR="00141117">
        <w:t>scope</w:t>
      </w:r>
      <w:r w:rsidR="00207736">
        <w:t xml:space="preserve"> and a narrow conception about what live music is</w:t>
      </w:r>
      <w:r w:rsidR="00AF4EEC">
        <w:t>. T</w:t>
      </w:r>
      <w:r w:rsidR="00160394">
        <w:t xml:space="preserve">here is </w:t>
      </w:r>
      <w:r w:rsidR="00E22512">
        <w:t xml:space="preserve">ample </w:t>
      </w:r>
      <w:r w:rsidR="00160394">
        <w:t>evidence to the contrary about the communicative and commun</w:t>
      </w:r>
      <w:r w:rsidR="00A10EED">
        <w:t>ity-building power</w:t>
      </w:r>
      <w:r w:rsidR="009C6453">
        <w:t xml:space="preserve"> </w:t>
      </w:r>
      <w:r w:rsidR="00160394">
        <w:t>of online music events</w:t>
      </w:r>
      <w:r w:rsidR="000D5D70">
        <w:t xml:space="preserve"> </w:t>
      </w:r>
      <w:r w:rsidR="000D5D70">
        <w:fldChar w:fldCharType="begin"/>
      </w:r>
      <w:r w:rsidR="00912509">
        <w:instrText xml:space="preserve"> ADDIN ZOTERO_ITEM CSL_CITATION {"citationID":"Ga62waSQ","properties":{"unsorted":false,"formattedCitation":"(Ng and Gamble, 2022)","plainCitation":"(Ng and Gamble, 2022)","noteIndex":0},"citationItems":[{"id":729,"uris":["http://zotero.org/users/3635637/items/BH2RUGUR"],"itemData":{"id":729,"type":"article-journal","abstract":"This article introduces a new creative industry actor, the ‘producer-host’, whose novel cultural practices combine several roles: that of performing artist, music production educator, event manager, livestream broadcaster, and community manager. Producer-hosts use the livestreaming platform Twitch (alongside other digital technologies) to run online beatmaking events with communal and participatory dynamics that indicate expanding uses of streaming platforms. Drawing upon 18 months of ethnography, active community participation, and interviews with three producer-hosts, we provide a nuanced analysis of the political economy of Twitch and developments in the contemporary creative industries during the COVID-19 pandemic. We analyse and discuss the outcomes of participation in music production communities on Twitch according to five themes: income and sustainability; personal and professional gratifications; online followings; community identity and belonging; and informal education.","container-title":"First Monday","DOI":"10.5210/fm.v27i6.12338","ISSN":"1396-0466","issue":"6","language":"en","license":"Copyright (c) 2022 First Monday","source":"firstmonday.org","title":"Hip-hop producer-hosts, beat battles, and online music production communities on Twitch","URL":"https://firstmonday.org/ojs/index.php/fm/article/view/12338","volume":"27","author":[{"family":"Ng","given":"Jason"},{"family":"Gamble","given":"Steven"}],"accessed":{"date-parts":[["2022",7,11]]},"issued":{"date-parts":[["2022",6,4]]}}}],"schema":"https://github.com/citation-style-language/schema/raw/master/csl-citation.json"} </w:instrText>
      </w:r>
      <w:r w:rsidR="000D5D70">
        <w:fldChar w:fldCharType="separate"/>
      </w:r>
      <w:r w:rsidR="000D5D70">
        <w:rPr>
          <w:noProof/>
        </w:rPr>
        <w:t>(Ng and Gamble, 2022)</w:t>
      </w:r>
      <w:r w:rsidR="000D5D70">
        <w:fldChar w:fldCharType="end"/>
      </w:r>
      <w:r w:rsidR="00160394">
        <w:t>.</w:t>
      </w:r>
      <w:r w:rsidR="000D5D70">
        <w:t xml:space="preserve"> It remains the case, however, that the under-researching of online concerts </w:t>
      </w:r>
      <w:r w:rsidR="00DA45DF" w:rsidRPr="00A55C3B">
        <w:rPr>
          <w:highlight w:val="green"/>
        </w:rPr>
        <w:t>reinforces</w:t>
      </w:r>
      <w:r w:rsidR="003B2C83">
        <w:t xml:space="preserve"> a general observation from live music scholars that </w:t>
      </w:r>
      <w:r w:rsidR="00E91685">
        <w:t>‘</w:t>
      </w:r>
      <w:r w:rsidR="00E91685" w:rsidRPr="00E24E64">
        <w:t>understanding of</w:t>
      </w:r>
      <w:r w:rsidR="00E91685">
        <w:t xml:space="preserve"> </w:t>
      </w:r>
      <w:r w:rsidR="00E91685" w:rsidRPr="00E24E64">
        <w:t>concert audiences and their experiences and valorisations remains a comparatively underdeveloped area within popular music</w:t>
      </w:r>
      <w:r w:rsidR="00E91685">
        <w:t xml:space="preserve">’ </w:t>
      </w:r>
      <w:r w:rsidR="00E91685">
        <w:fldChar w:fldCharType="begin"/>
      </w:r>
      <w:r w:rsidR="00912509">
        <w:instrText xml:space="preserve"> ADDIN ZOTERO_ITEM CSL_CITATION {"citationID":"bJrrqcg9","properties":{"unsorted":false,"formattedCitation":"(Anderton and Goodge, 2025: 2)","plainCitation":"(Anderton and Goodge, 2025: 2)","noteIndex":0},"citationItems":[{"id":161,"uris":["http://zotero.org/users/3635637/items/NWQ23EER"],"itemData":{"id":161,"type":"article-journal","abstract":"Academic inquiries into the motivations and experiences of live music audiences have typically focused on the communal and social experience of concerts and festivals, whereas the experience of individual concertgoers has been relatively unexplored, especially in popular music contexts. In this article, qualitative interviews and focus groups were undertaken with self-declared progressive rock fans to understand their often-individualised engagement with the live music experience. The findings demonstrate the importance of live music performance and appreciation, attentive listening, and detailed personal evaluation of the musicians and their performances to these fans. The co-presence of others in the live music setting served to legitimise not only these fans’ tastes in music but also their individualised way of engaging with, experiencing, and enjoying the concert experience: their preference for the ‘text’ over ‘context’.","container-title":"Popular Music","DOI":"10.1017/S0261143025000212","ISSN":"0261-1430, 1474-0095","language":"en","page":"1-15","source":"Cambridge University Press","title":"Alone in the Crowd? Live Music Audiences and Individual Experience","title-short":"Alone in the Crowd?","author":[{"family":"Anderton","given":"Chris"},{"family":"Goodge","given":"Paul"}],"issued":{"date-parts":[["2025",8,1]]}},"locator":"2","label":"page"}],"schema":"https://github.com/citation-style-language/schema/raw/master/csl-citation.json"} </w:instrText>
      </w:r>
      <w:r w:rsidR="00E91685">
        <w:fldChar w:fldCharType="separate"/>
      </w:r>
      <w:r w:rsidR="00E91685">
        <w:rPr>
          <w:noProof/>
        </w:rPr>
        <w:t>(Anderton and Goodge, 2025: 2)</w:t>
      </w:r>
      <w:r w:rsidR="00E91685">
        <w:fldChar w:fldCharType="end"/>
      </w:r>
      <w:r w:rsidR="00E91685">
        <w:t>.</w:t>
      </w:r>
    </w:p>
    <w:p w14:paraId="52037FD9" w14:textId="6B3FDC07" w:rsidR="008E00DD" w:rsidRDefault="008E00DD" w:rsidP="00520D97"/>
    <w:p w14:paraId="33A11FDD" w14:textId="0DC1F8CA" w:rsidR="00AE12DD" w:rsidRDefault="00791DA5" w:rsidP="00F669E1">
      <w:pPr>
        <w:pStyle w:val="Heading1"/>
      </w:pPr>
      <w:r>
        <w:lastRenderedPageBreak/>
        <w:t>Alternative live music imaginaries</w:t>
      </w:r>
    </w:p>
    <w:p w14:paraId="26614DA5" w14:textId="77777777" w:rsidR="00791DA5" w:rsidRDefault="00791DA5" w:rsidP="00791DA5"/>
    <w:p w14:paraId="15B39A19" w14:textId="4F0AE53B" w:rsidR="00EB69F5" w:rsidRDefault="00791DA5" w:rsidP="00791DA5">
      <w:r>
        <w:t xml:space="preserve">By examining </w:t>
      </w:r>
      <w:r w:rsidR="002D7AC1">
        <w:t xml:space="preserve">the </w:t>
      </w:r>
      <w:r w:rsidR="00AA41C0">
        <w:t xml:space="preserve">most prominent </w:t>
      </w:r>
      <w:r w:rsidR="00B6016C">
        <w:t>live music imaginaries that characterise thinking about online concerts</w:t>
      </w:r>
      <w:r w:rsidR="00AA41C0">
        <w:t xml:space="preserve">, </w:t>
      </w:r>
      <w:r>
        <w:t xml:space="preserve">I have highlighted </w:t>
      </w:r>
      <w:r w:rsidR="00050604">
        <w:t>how and why</w:t>
      </w:r>
      <w:r w:rsidR="00342F8D">
        <w:t xml:space="preserve"> </w:t>
      </w:r>
      <w:r w:rsidR="00AA41C0">
        <w:t xml:space="preserve">scholarly and journalistic </w:t>
      </w:r>
      <w:r w:rsidR="002D7AC1">
        <w:t xml:space="preserve">approaches to </w:t>
      </w:r>
      <w:r>
        <w:t xml:space="preserve">online concerts </w:t>
      </w:r>
      <w:r w:rsidR="001E3D1D">
        <w:t xml:space="preserve">have </w:t>
      </w:r>
      <w:r w:rsidR="00A55C3B" w:rsidRPr="00A55C3B">
        <w:rPr>
          <w:highlight w:val="green"/>
        </w:rPr>
        <w:t xml:space="preserve">shown limited </w:t>
      </w:r>
      <w:r w:rsidR="00E81580" w:rsidRPr="00A55C3B">
        <w:rPr>
          <w:highlight w:val="green"/>
        </w:rPr>
        <w:t>validity</w:t>
      </w:r>
      <w:r w:rsidR="00E81580">
        <w:t>.</w:t>
      </w:r>
      <w:r w:rsidR="00EA301C">
        <w:t xml:space="preserve"> Commentators frequently under-recognise or ignore the history of online concerts, underestimate their potential variety, and exaggerate their potential in techno-utopian terms. </w:t>
      </w:r>
      <w:r w:rsidR="00C64575">
        <w:t xml:space="preserve">Writers </w:t>
      </w:r>
      <w:r w:rsidR="00D1769A">
        <w:t xml:space="preserve">frequently </w:t>
      </w:r>
      <w:r w:rsidR="00A55C3B">
        <w:t xml:space="preserve">and </w:t>
      </w:r>
      <w:r w:rsidR="00A55C3B" w:rsidRPr="00A55C3B">
        <w:rPr>
          <w:highlight w:val="green"/>
        </w:rPr>
        <w:t>mistakenly</w:t>
      </w:r>
      <w:r w:rsidR="00D1769A" w:rsidRPr="00A55C3B">
        <w:rPr>
          <w:highlight w:val="green"/>
        </w:rPr>
        <w:t xml:space="preserve"> </w:t>
      </w:r>
      <w:r w:rsidR="00D1769A" w:rsidRPr="00A55C3B">
        <w:t>examin</w:t>
      </w:r>
      <w:r w:rsidR="00A55C3B" w:rsidRPr="00A55C3B">
        <w:t>e</w:t>
      </w:r>
      <w:r w:rsidR="00D1769A">
        <w:t xml:space="preserve"> online performance purely as a COVID-19 era invention, with ideas of </w:t>
      </w:r>
      <w:r w:rsidR="00334256">
        <w:t xml:space="preserve">a sudden </w:t>
      </w:r>
      <w:r w:rsidR="00D1769A">
        <w:t xml:space="preserve">digital migration </w:t>
      </w:r>
      <w:r w:rsidR="00A46F2D">
        <w:t>or</w:t>
      </w:r>
      <w:r w:rsidR="00D1769A">
        <w:t xml:space="preserve"> substitution appearing </w:t>
      </w:r>
      <w:r w:rsidR="00540BD1">
        <w:t xml:space="preserve">widely </w:t>
      </w:r>
      <w:r w:rsidR="00AF45AF">
        <w:t xml:space="preserve">in </w:t>
      </w:r>
      <w:r w:rsidR="00A17354">
        <w:t xml:space="preserve">reportage </w:t>
      </w:r>
      <w:r w:rsidR="00E04567">
        <w:t>and</w:t>
      </w:r>
      <w:r w:rsidR="00AF45AF">
        <w:t xml:space="preserve"> live music studies scholarship.</w:t>
      </w:r>
      <w:r w:rsidR="00334256">
        <w:t xml:space="preserve"> </w:t>
      </w:r>
      <w:r w:rsidR="0057201F">
        <w:t xml:space="preserve">Those </w:t>
      </w:r>
      <w:r w:rsidR="00B25B52">
        <w:t>protecting</w:t>
      </w:r>
      <w:r w:rsidR="0057201F">
        <w:t xml:space="preserve"> live music culture</w:t>
      </w:r>
      <w:r w:rsidR="004637B7">
        <w:t>,</w:t>
      </w:r>
      <w:r w:rsidR="0057201F">
        <w:t xml:space="preserve"> from a range of stakeholder perspectives</w:t>
      </w:r>
      <w:r w:rsidR="004637B7">
        <w:t>,</w:t>
      </w:r>
      <w:r w:rsidR="0057201F">
        <w:t xml:space="preserve"> </w:t>
      </w:r>
      <w:r w:rsidR="006647F2">
        <w:t xml:space="preserve">are defensive against the risk of inadequate digital alternatives replacing traditional concerts, </w:t>
      </w:r>
      <w:r w:rsidR="0057201F">
        <w:t xml:space="preserve">especially in countries </w:t>
      </w:r>
      <w:r w:rsidR="00483171">
        <w:t xml:space="preserve">where </w:t>
      </w:r>
      <w:r w:rsidR="00796680">
        <w:t xml:space="preserve">celebrated </w:t>
      </w:r>
      <w:r w:rsidR="00591C2C">
        <w:t xml:space="preserve">creative </w:t>
      </w:r>
      <w:r w:rsidR="006647F2">
        <w:t xml:space="preserve">sectors </w:t>
      </w:r>
      <w:r w:rsidR="00483171">
        <w:t xml:space="preserve">have been </w:t>
      </w:r>
      <w:r w:rsidR="00796680">
        <w:t xml:space="preserve">weakened </w:t>
      </w:r>
      <w:r w:rsidR="00C84021">
        <w:t xml:space="preserve">by </w:t>
      </w:r>
      <w:r w:rsidR="00796680">
        <w:t>the pandemic.</w:t>
      </w:r>
      <w:r w:rsidR="003102A1">
        <w:t xml:space="preserve"> Though this is an understandable concern, </w:t>
      </w:r>
      <w:r w:rsidR="00EB69F5">
        <w:t>resistance</w:t>
      </w:r>
      <w:r w:rsidR="003102A1">
        <w:t xml:space="preserve"> to austerity should not blinker us to the </w:t>
      </w:r>
      <w:r w:rsidR="00D17B46">
        <w:t xml:space="preserve">diversity and strength </w:t>
      </w:r>
      <w:r w:rsidR="00A2364D">
        <w:t xml:space="preserve">of </w:t>
      </w:r>
      <w:r w:rsidR="00013225">
        <w:t xml:space="preserve">creative </w:t>
      </w:r>
      <w:r w:rsidR="00A2364D">
        <w:t>online</w:t>
      </w:r>
      <w:r w:rsidR="00DF3784">
        <w:t xml:space="preserve"> music and</w:t>
      </w:r>
      <w:r w:rsidR="003F36BB">
        <w:t xml:space="preserve"> media</w:t>
      </w:r>
      <w:r w:rsidR="00013225">
        <w:t xml:space="preserve"> </w:t>
      </w:r>
      <w:r w:rsidR="00D17B46">
        <w:t>practices</w:t>
      </w:r>
      <w:r w:rsidR="00465B6F">
        <w:t xml:space="preserve"> that </w:t>
      </w:r>
      <w:r w:rsidR="0050252E">
        <w:t xml:space="preserve">also happen to </w:t>
      </w:r>
      <w:r w:rsidR="00611AD6">
        <w:t xml:space="preserve">resemble </w:t>
      </w:r>
      <w:r w:rsidR="00465B6F">
        <w:t xml:space="preserve">traditional performance </w:t>
      </w:r>
      <w:r w:rsidR="00A524FE">
        <w:t>practices.</w:t>
      </w:r>
    </w:p>
    <w:p w14:paraId="12349A2E" w14:textId="77777777" w:rsidR="00161450" w:rsidRDefault="00161450" w:rsidP="00791DA5"/>
    <w:p w14:paraId="67EB4900" w14:textId="7008E485" w:rsidR="0057639C" w:rsidRDefault="0011084B">
      <w:r>
        <w:t xml:space="preserve">As a remedy to the replacement framing, </w:t>
      </w:r>
      <w:r w:rsidR="00D144AD">
        <w:t xml:space="preserve">I suggest that more nuanced and context-sensitive study of online concerts would benefit from </w:t>
      </w:r>
      <w:r w:rsidR="00DE59F9">
        <w:t>treating</w:t>
      </w:r>
      <w:r w:rsidR="00D144AD">
        <w:t xml:space="preserve"> them as </w:t>
      </w:r>
      <w:r w:rsidR="00D144AD" w:rsidRPr="00D144AD">
        <w:rPr>
          <w:i/>
          <w:iCs/>
        </w:rPr>
        <w:t>something else</w:t>
      </w:r>
      <w:r w:rsidR="00D144AD">
        <w:t xml:space="preserve">: not </w:t>
      </w:r>
      <w:r w:rsidR="006E169A">
        <w:t xml:space="preserve">merely </w:t>
      </w:r>
      <w:r w:rsidR="00D144AD">
        <w:t xml:space="preserve">a </w:t>
      </w:r>
      <w:r w:rsidR="006E169A">
        <w:t xml:space="preserve">traditional </w:t>
      </w:r>
      <w:r w:rsidR="00D144AD">
        <w:t xml:space="preserve">gig </w:t>
      </w:r>
      <w:r w:rsidR="006E169A">
        <w:t>displaced online</w:t>
      </w:r>
      <w:r w:rsidR="00D144AD">
        <w:t xml:space="preserve">, nor </w:t>
      </w:r>
      <w:r w:rsidR="00832F58">
        <w:t xml:space="preserve">simply as audiovisual content provided by a streaming service. </w:t>
      </w:r>
      <w:r w:rsidR="000E09A2">
        <w:t xml:space="preserve">They are not quite the same as </w:t>
      </w:r>
      <w:r w:rsidR="00F91F86">
        <w:t xml:space="preserve">playing </w:t>
      </w:r>
      <w:r w:rsidR="00832F58">
        <w:t>video game</w:t>
      </w:r>
      <w:r w:rsidR="00F91F86">
        <w:t>s either</w:t>
      </w:r>
      <w:r w:rsidR="000E09A2">
        <w:t>,</w:t>
      </w:r>
      <w:r w:rsidR="00832F58">
        <w:t xml:space="preserve"> even where game technologies and virtual </w:t>
      </w:r>
      <w:r w:rsidR="000E09A2">
        <w:t>elements form part of the event</w:t>
      </w:r>
      <w:r w:rsidR="000943D7">
        <w:t xml:space="preserve"> design.</w:t>
      </w:r>
      <w:r w:rsidR="00780BC3">
        <w:t xml:space="preserve"> </w:t>
      </w:r>
      <w:r w:rsidR="00DF131A">
        <w:t>Rather, m</w:t>
      </w:r>
      <w:r w:rsidR="00DE59F9">
        <w:t>ore is to be gained from approaching online concerts as a distinctly online interaction, embedded within the conventions of online culture</w:t>
      </w:r>
      <w:r w:rsidR="00987894">
        <w:t>s</w:t>
      </w:r>
      <w:r w:rsidR="00A55C3B">
        <w:t>,</w:t>
      </w:r>
      <w:r w:rsidR="00987894">
        <w:t xml:space="preserve"> both in and outside mainstream contexts </w:t>
      </w:r>
      <w:r w:rsidR="00987894">
        <w:fldChar w:fldCharType="begin"/>
      </w:r>
      <w:r w:rsidR="00912509">
        <w:instrText xml:space="preserve"> ADDIN ZOTERO_ITEM CSL_CITATION {"citationID":"rR0IHs2m","properties":{"unsorted":false,"formattedCitation":"(Gamble, 2024: 12)","plainCitation":"(Gamble, 2024: 12)","noteIndex":0},"citationItems":[{"id":3124,"uris":["http://zotero.org/users/3635637/items/JFU97EI5"],"itemData":{"id":3124,"type":"book","event-place":"Oxford","publisher":"Oxford University Press","publisher-place":"Oxford","title":"Digital Flows: Online Hip Hop Music and Culture","author":[{"family":"Gamble","given":"Steven"}],"issued":{"date-parts":[["2024"]]}},"locator":"12","label":"page"}],"schema":"https://github.com/citation-style-language/schema/raw/master/csl-citation.json"} </w:instrText>
      </w:r>
      <w:r w:rsidR="00987894">
        <w:fldChar w:fldCharType="separate"/>
      </w:r>
      <w:r w:rsidR="00987894">
        <w:rPr>
          <w:noProof/>
        </w:rPr>
        <w:t>(Gamble, 2024: 12)</w:t>
      </w:r>
      <w:r w:rsidR="00987894">
        <w:fldChar w:fldCharType="end"/>
      </w:r>
      <w:r w:rsidR="00DE59F9">
        <w:t>. Yet this approach remains surprisingly rar</w:t>
      </w:r>
      <w:r w:rsidR="00362859">
        <w:t>e</w:t>
      </w:r>
      <w:r w:rsidR="00AE04BD">
        <w:t>. An a</w:t>
      </w:r>
      <w:r w:rsidR="00AE04BD" w:rsidRPr="00784780">
        <w:t xml:space="preserve">ccompanying </w:t>
      </w:r>
      <w:r w:rsidR="00AE04BD">
        <w:t xml:space="preserve">forthcoming </w:t>
      </w:r>
      <w:r w:rsidR="00AE04BD" w:rsidRPr="00784780">
        <w:t xml:space="preserve">article will </w:t>
      </w:r>
      <w:r w:rsidR="00AE04BD">
        <w:t xml:space="preserve">adopt this </w:t>
      </w:r>
      <w:r w:rsidR="001C3B19">
        <w:t>perspective</w:t>
      </w:r>
      <w:r w:rsidR="00AE04BD">
        <w:t xml:space="preserve"> in addressing live music imaginaries </w:t>
      </w:r>
      <w:r w:rsidR="00A21E38">
        <w:t xml:space="preserve">concerning </w:t>
      </w:r>
      <w:r w:rsidR="00104FD1">
        <w:t xml:space="preserve">potential </w:t>
      </w:r>
      <w:r w:rsidR="00357153">
        <w:t>benefits</w:t>
      </w:r>
      <w:r w:rsidR="00104FD1">
        <w:t xml:space="preserve"> of online concerts</w:t>
      </w:r>
      <w:r w:rsidR="00661A60">
        <w:t xml:space="preserve">, including but not limited to accessibility, sustainability, and distinctly </w:t>
      </w:r>
      <w:r w:rsidR="00F6338B">
        <w:t xml:space="preserve">online </w:t>
      </w:r>
      <w:r w:rsidR="00661A60">
        <w:t>forms of connection.</w:t>
      </w:r>
      <w:r w:rsidR="00F6338B">
        <w:t xml:space="preserve"> </w:t>
      </w:r>
    </w:p>
    <w:p w14:paraId="799A97C6" w14:textId="77777777" w:rsidR="008E0AB1" w:rsidRDefault="008E0AB1"/>
    <w:p w14:paraId="1B50288A" w14:textId="7602CDD7" w:rsidR="0057639C" w:rsidRDefault="008E0AB1">
      <w:r w:rsidRPr="00A34A80">
        <w:rPr>
          <w:highlight w:val="yellow"/>
        </w:rPr>
        <w:t xml:space="preserve">Subverting the dominant live music imaginaries, it is important to consider how online concerts may enable live music experiences for those disabled from attending in-person concerts. Such thinking </w:t>
      </w:r>
      <w:r w:rsidR="00281867">
        <w:rPr>
          <w:highlight w:val="yellow"/>
        </w:rPr>
        <w:t>builds on work by</w:t>
      </w:r>
      <w:r w:rsidRPr="00A34A80">
        <w:rPr>
          <w:highlight w:val="yellow"/>
        </w:rPr>
        <w:t xml:space="preserve"> Vik J. Squires, whose autism </w:t>
      </w:r>
      <w:r w:rsidR="00F376A0">
        <w:rPr>
          <w:highlight w:val="yellow"/>
        </w:rPr>
        <w:t xml:space="preserve">assessor </w:t>
      </w:r>
      <w:r w:rsidRPr="00A34A80">
        <w:rPr>
          <w:highlight w:val="yellow"/>
        </w:rPr>
        <w:t xml:space="preserve">assumed that their ‘autism was incompatible with metal, particularly concert environments’ </w:t>
      </w:r>
      <w:r w:rsidRPr="00A34A80">
        <w:rPr>
          <w:highlight w:val="yellow"/>
        </w:rPr>
        <w:fldChar w:fldCharType="begin"/>
      </w:r>
      <w:r w:rsidRPr="00A34A80">
        <w:rPr>
          <w:highlight w:val="yellow"/>
        </w:rPr>
        <w:instrText xml:space="preserve"> ADDIN ZOTERO_ITEM CSL_CITATION {"citationID":"6WLxlDvI","properties":{"formattedCitation":"(Squires, 2024: 119)","plainCitation":"(Squires, 2024: 119)","noteIndex":0},"citationItems":[{"id":3364,"uris":["http://zotero.org/users/3635637/items/IGVUB9DT"],"itemData":{"id":3364,"type":"chapter","abstract":"Intellect Discover is the platform where Intellect's content lives: Browse publications for scholars and practitioners teaching and researching in the arts, media and creative industries.","container-title":"Heavy Metal and Disability","language":"en","note":"DOI: 10.1386/9781789389456_10","page":"113-125","publisher":"Intellect","source":"intellectdiscover.com","title":"Stimming in the Pit: How Autistic Heavy Metal Fans Have Remained Unseen","title-short":"Stimming in the Pit","URL":"https://intellectdiscover.com/content/books/9781789389456.c08","author":[{"family":"Squires","given":"Vik J."}],"accessed":{"date-parts":[["2024",7,12]]},"issued":{"date-parts":[["2024",4,29]]}},"locator":"119","label":"page"}],"schema":"https://github.com/citation-style-language/schema/raw/master/csl-citation.json"} </w:instrText>
      </w:r>
      <w:r w:rsidRPr="00A34A80">
        <w:rPr>
          <w:highlight w:val="yellow"/>
        </w:rPr>
        <w:fldChar w:fldCharType="separate"/>
      </w:r>
      <w:r w:rsidRPr="00A34A80">
        <w:rPr>
          <w:noProof/>
          <w:highlight w:val="yellow"/>
        </w:rPr>
        <w:t>(Squires, 2024: 119)</w:t>
      </w:r>
      <w:r w:rsidRPr="00A34A80">
        <w:rPr>
          <w:highlight w:val="yellow"/>
        </w:rPr>
        <w:fldChar w:fldCharType="end"/>
      </w:r>
      <w:r w:rsidRPr="00A34A80">
        <w:rPr>
          <w:highlight w:val="yellow"/>
        </w:rPr>
        <w:t>.</w:t>
      </w:r>
      <w:r w:rsidR="00D0237A">
        <w:rPr>
          <w:highlight w:val="yellow"/>
        </w:rPr>
        <w:t xml:space="preserve"> </w:t>
      </w:r>
      <w:r w:rsidR="008E7694">
        <w:rPr>
          <w:highlight w:val="yellow"/>
        </w:rPr>
        <w:t xml:space="preserve">Artist perspectives are </w:t>
      </w:r>
      <w:r w:rsidR="00A55C3B">
        <w:rPr>
          <w:highlight w:val="yellow"/>
        </w:rPr>
        <w:t xml:space="preserve">also </w:t>
      </w:r>
      <w:r w:rsidR="00B80BBE">
        <w:rPr>
          <w:highlight w:val="yellow"/>
        </w:rPr>
        <w:t>crucial to consider</w:t>
      </w:r>
      <w:r w:rsidR="00A55C3B">
        <w:rPr>
          <w:highlight w:val="yellow"/>
        </w:rPr>
        <w:t xml:space="preserve">. </w:t>
      </w:r>
      <w:r w:rsidR="004241C9" w:rsidRPr="00A34A80">
        <w:rPr>
          <w:highlight w:val="yellow"/>
        </w:rPr>
        <w:t xml:space="preserve">With many musicians </w:t>
      </w:r>
      <w:r w:rsidR="005B2BC2">
        <w:rPr>
          <w:highlight w:val="yellow"/>
        </w:rPr>
        <w:t xml:space="preserve">recently </w:t>
      </w:r>
      <w:r w:rsidR="004241C9" w:rsidRPr="00A34A80">
        <w:rPr>
          <w:highlight w:val="yellow"/>
        </w:rPr>
        <w:t xml:space="preserve">cancelling tours </w:t>
      </w:r>
      <w:r w:rsidR="00460AE6">
        <w:rPr>
          <w:highlight w:val="yellow"/>
        </w:rPr>
        <w:t xml:space="preserve">because of </w:t>
      </w:r>
      <w:r w:rsidR="004241C9" w:rsidRPr="00A34A80">
        <w:rPr>
          <w:highlight w:val="yellow"/>
        </w:rPr>
        <w:t>mounting costs, environmental impacts,</w:t>
      </w:r>
      <w:r w:rsidR="00D273B3">
        <w:rPr>
          <w:highlight w:val="yellow"/>
        </w:rPr>
        <w:t xml:space="preserve"> </w:t>
      </w:r>
      <w:r w:rsidR="00076A31">
        <w:rPr>
          <w:highlight w:val="yellow"/>
        </w:rPr>
        <w:t>and</w:t>
      </w:r>
      <w:r w:rsidR="004241C9" w:rsidRPr="00A34A80">
        <w:rPr>
          <w:highlight w:val="yellow"/>
        </w:rPr>
        <w:t xml:space="preserve"> mental health </w:t>
      </w:r>
      <w:r w:rsidR="00E44AE9">
        <w:rPr>
          <w:highlight w:val="yellow"/>
        </w:rPr>
        <w:t>concerns</w:t>
      </w:r>
      <w:r w:rsidR="004241C9" w:rsidRPr="00A34A80">
        <w:rPr>
          <w:highlight w:val="yellow"/>
        </w:rPr>
        <w:t xml:space="preserve">, online performances and </w:t>
      </w:r>
      <w:r w:rsidR="00F10298" w:rsidRPr="00A34A80">
        <w:rPr>
          <w:highlight w:val="yellow"/>
        </w:rPr>
        <w:t xml:space="preserve">alternative </w:t>
      </w:r>
      <w:r w:rsidR="004241C9" w:rsidRPr="00A34A80">
        <w:rPr>
          <w:highlight w:val="yellow"/>
        </w:rPr>
        <w:t xml:space="preserve">interactions with fans are </w:t>
      </w:r>
      <w:r w:rsidR="004241C9" w:rsidRPr="00A34A80">
        <w:rPr>
          <w:highlight w:val="yellow"/>
        </w:rPr>
        <w:t>worth further consideration</w:t>
      </w:r>
      <w:r w:rsidR="00F10298" w:rsidRPr="00A34A80">
        <w:rPr>
          <w:highlight w:val="yellow"/>
        </w:rPr>
        <w:t xml:space="preserve"> </w:t>
      </w:r>
      <w:r w:rsidR="00F10298" w:rsidRPr="00A34A80">
        <w:rPr>
          <w:highlight w:val="yellow"/>
        </w:rPr>
        <w:fldChar w:fldCharType="begin"/>
      </w:r>
      <w:r w:rsidR="00154F5F" w:rsidRPr="00A34A80">
        <w:rPr>
          <w:highlight w:val="yellow"/>
        </w:rPr>
        <w:instrText xml:space="preserve"> ADDIN ZOTERO_ITEM CSL_CITATION {"citationID":"ItDPuhlb","properties":{"formattedCitation":"(Whittaker and Wagner, 2025)","plainCitation":"(Whittaker and Wagner, 2025)","noteIndex":0},"citationItems":[{"id":74,"uris":["http://zotero.org/users/3635637/items/VSFCT8GE"],"itemData":{"id":74,"type":"article-journal","abstract":"Digital disruption has radically reorganized the sociality and economics of the music industries. This is perhaps nowhere more apparent than at ‘virtual’ concerts in Massive Multiplayer Games such as Fortnite, in Virtual Reality platforms such as VRChat and in web 3.0 worlds such as Decentraland. This chapter presents the results of a study exploring the behaviours and values of audiences of live online music events. We begin by reviewing the existing literature on livestream and virtual music. We introduce our study of 1003 UK respondents, conducted in early 2023, finding shifts in audience behaviour and values that have endured beyond the era of COVID isolation. We conclude with insights about the present limitations to the appeal of virtual music events, the key features that are likely to drive greater adoption and participation, and a proposal for live music events in the metaverse that aligns with audience values.","container-title":"IASPM Journal","DOI":"10.5429/2079.387(2025)v15i1.5en","ISSN":"2079-3871","issue":"1","language":"en","license":"Copyright (c) 2025 IASPM Journal","note":"number: 1","page":"58-80","source":"iaspmjournal.net","title":"Emerging Patterns of Participation in Virtual Live Concerts: An Initial Study of UK Audiences Post-COVID","title-short":"Emerging Patterns of Participation in Virtual Live Concerts","volume":"15","author":[{"family":"Whittaker","given":"Laryssa"},{"family":"Wagner","given":"Tom"}],"issued":{"date-parts":[["2025",5,22]]}}}],"schema":"https://github.com/citation-style-language/schema/raw/master/csl-citation.json"} </w:instrText>
      </w:r>
      <w:r w:rsidR="00F10298" w:rsidRPr="00A34A80">
        <w:rPr>
          <w:highlight w:val="yellow"/>
        </w:rPr>
        <w:fldChar w:fldCharType="separate"/>
      </w:r>
      <w:r w:rsidR="00154F5F" w:rsidRPr="00A34A80">
        <w:rPr>
          <w:noProof/>
          <w:highlight w:val="yellow"/>
        </w:rPr>
        <w:t>(Whittaker and Wagner, 2025)</w:t>
      </w:r>
      <w:r w:rsidR="00F10298" w:rsidRPr="00A34A80">
        <w:rPr>
          <w:highlight w:val="yellow"/>
        </w:rPr>
        <w:fldChar w:fldCharType="end"/>
      </w:r>
      <w:r w:rsidR="004241C9" w:rsidRPr="00A34A80">
        <w:rPr>
          <w:highlight w:val="yellow"/>
        </w:rPr>
        <w:t xml:space="preserve">. </w:t>
      </w:r>
      <w:r w:rsidR="004609F6" w:rsidRPr="00A34A80">
        <w:rPr>
          <w:highlight w:val="yellow"/>
        </w:rPr>
        <w:t xml:space="preserve">Moreover, </w:t>
      </w:r>
      <w:r w:rsidR="00784A69" w:rsidRPr="00A34A80">
        <w:rPr>
          <w:highlight w:val="yellow"/>
        </w:rPr>
        <w:t xml:space="preserve">distinctly online </w:t>
      </w:r>
      <w:proofErr w:type="spellStart"/>
      <w:r w:rsidR="00784A69" w:rsidRPr="00A34A80">
        <w:rPr>
          <w:highlight w:val="yellow"/>
        </w:rPr>
        <w:t>socialities</w:t>
      </w:r>
      <w:proofErr w:type="spellEnd"/>
      <w:r w:rsidR="00784A69" w:rsidRPr="00A34A80">
        <w:rPr>
          <w:highlight w:val="yellow"/>
        </w:rPr>
        <w:t xml:space="preserve">, </w:t>
      </w:r>
      <w:r w:rsidR="00040F95" w:rsidRPr="00A34A80">
        <w:rPr>
          <w:highlight w:val="yellow"/>
        </w:rPr>
        <w:t>such as</w:t>
      </w:r>
      <w:r w:rsidR="00C31220">
        <w:rPr>
          <w:highlight w:val="yellow"/>
        </w:rPr>
        <w:t xml:space="preserve"> the Wheelies nightclub in </w:t>
      </w:r>
      <w:r w:rsidR="00C31220" w:rsidRPr="00C31220">
        <w:rPr>
          <w:highlight w:val="yellow"/>
        </w:rPr>
        <w:t>Second Life</w:t>
      </w:r>
      <w:r w:rsidR="00C31220">
        <w:rPr>
          <w:highlight w:val="yellow"/>
        </w:rPr>
        <w:t xml:space="preserve"> </w:t>
      </w:r>
      <w:r w:rsidR="00C31220">
        <w:rPr>
          <w:highlight w:val="yellow"/>
        </w:rPr>
        <w:fldChar w:fldCharType="begin"/>
      </w:r>
      <w:r w:rsidR="00C31220">
        <w:rPr>
          <w:highlight w:val="yellow"/>
        </w:rPr>
        <w:instrText xml:space="preserve"> ADDIN ZOTERO_ITEM CSL_CITATION {"citationID":"xpsDKd9d","properties":{"formattedCitation":"(Kent and Ellis, 2015)","plainCitation":"(Kent and Ellis, 2015)","noteIndex":0},"citationItems":[{"id":2635,"uris":["http://zotero.org/users/3635637/items/AS4V6IZW"],"itemData":{"id":2635,"type":"chapter","container-title":"The Digital Evolution of Live Music","event-place":"Waltham","ISBN":"978-0-08-100067-0","language":"en","note":"Accepted: 2017-01-30T14:09:20Z","page":"85-98","publisher":"Chandos Publishing","publisher-place":"Waltham","source":"espace.curtin.edu.au","title":"Live music in a virtual world: Exuberant flourishing and disability at wheelies nightclub in second life","title-short":"Live music in a virtual world","URL":"https://espace.curtin.edu.au/handle/20.500.11937/37869","author":[{"family":"Kent","given":"Mike"},{"family":"Ellis","given":"Katie"}],"editor":[{"family":"Jones","given":"Angela Cresswell"},{"family":"Bennett","given":"Rebecca Jane"}],"accessed":{"date-parts":[["2022",1,27]]},"issued":{"date-parts":[["2015"]]}}}],"schema":"https://github.com/citation-style-language/schema/raw/master/csl-citation.json"} </w:instrText>
      </w:r>
      <w:r w:rsidR="00C31220">
        <w:rPr>
          <w:highlight w:val="yellow"/>
        </w:rPr>
        <w:fldChar w:fldCharType="separate"/>
      </w:r>
      <w:r w:rsidR="00C31220">
        <w:rPr>
          <w:noProof/>
          <w:highlight w:val="yellow"/>
        </w:rPr>
        <w:t>(Kent and Ellis, 2015)</w:t>
      </w:r>
      <w:r w:rsidR="00C31220">
        <w:rPr>
          <w:highlight w:val="yellow"/>
        </w:rPr>
        <w:fldChar w:fldCharType="end"/>
      </w:r>
      <w:r w:rsidR="00C31220">
        <w:rPr>
          <w:highlight w:val="yellow"/>
        </w:rPr>
        <w:t xml:space="preserve"> and</w:t>
      </w:r>
      <w:r w:rsidR="00040F95" w:rsidRPr="00A34A80">
        <w:rPr>
          <w:highlight w:val="yellow"/>
        </w:rPr>
        <w:t xml:space="preserve"> Minecraft Music Festivals </w:t>
      </w:r>
      <w:r w:rsidR="00040F95" w:rsidRPr="00A34A80">
        <w:rPr>
          <w:highlight w:val="yellow"/>
        </w:rPr>
        <w:fldChar w:fldCharType="begin"/>
      </w:r>
      <w:r w:rsidR="0084448C" w:rsidRPr="00A34A80">
        <w:rPr>
          <w:highlight w:val="yellow"/>
        </w:rPr>
        <w:instrText xml:space="preserve"> ADDIN ZOTERO_ITEM CSL_CITATION {"citationID":"or1lM9fK","properties":{"formattedCitation":"(Moritzen, 2025)","plainCitation":"(Moritzen, 2025)","noteIndex":0},"citationItems":[{"id":198,"uris":["http://zotero.org/users/3635637/items/VQ3GF4IC"],"itemData":{"id":198,"type":"paper-conference","DOI":"10.5771/9783748952237-189","event-title":"Gestalten der Zukunft","ISBN":"978-3-7560-2382-0","language":"de","page":"189-200","publisher":"Nomos Verlagsgesellschaft mbH &amp; Co. KG","source":"www.nomos-elibrary.de","title":"Experimenting with the Future of Pop Music Through Play: An Interview with Umru on Open Pit, Minecraft and Hyperpop","title-short":"Experimenting with the Future of Pop Music Through Play","URL":"https://www.nomos-elibrary.de/de/10.5771/9783748952237-189/experimenting-with-the-future-of-pop-music-through-play-an-interview-with-umru-on-open-pit-minecraft-and-hyperpop","author":[{"family":"Moritzen","given":"Karina"}],"accessed":{"date-parts":[["2025",7,31]]},"issued":{"date-parts":[["2025",6,2]]}}}],"schema":"https://github.com/citation-style-language/schema/raw/master/csl-citation.json"} </w:instrText>
      </w:r>
      <w:r w:rsidR="00040F95" w:rsidRPr="00A34A80">
        <w:rPr>
          <w:highlight w:val="yellow"/>
        </w:rPr>
        <w:fldChar w:fldCharType="separate"/>
      </w:r>
      <w:r w:rsidR="0084448C" w:rsidRPr="00A34A80">
        <w:rPr>
          <w:noProof/>
          <w:highlight w:val="yellow"/>
        </w:rPr>
        <w:t>(Moritzen, 2025)</w:t>
      </w:r>
      <w:r w:rsidR="00040F95" w:rsidRPr="00A34A80">
        <w:rPr>
          <w:highlight w:val="yellow"/>
        </w:rPr>
        <w:fldChar w:fldCharType="end"/>
      </w:r>
      <w:r w:rsidR="00784A69" w:rsidRPr="00A34A80">
        <w:rPr>
          <w:highlight w:val="yellow"/>
        </w:rPr>
        <w:t xml:space="preserve">, </w:t>
      </w:r>
      <w:r w:rsidR="00942878" w:rsidRPr="00A34A80">
        <w:rPr>
          <w:highlight w:val="yellow"/>
        </w:rPr>
        <w:t xml:space="preserve">demonstrate a </w:t>
      </w:r>
      <w:r w:rsidR="000B2E71" w:rsidRPr="00A34A80">
        <w:rPr>
          <w:highlight w:val="yellow"/>
        </w:rPr>
        <w:t>rich variety</w:t>
      </w:r>
      <w:r w:rsidR="00942878" w:rsidRPr="00A34A80">
        <w:rPr>
          <w:highlight w:val="yellow"/>
        </w:rPr>
        <w:t xml:space="preserve"> of </w:t>
      </w:r>
      <w:r w:rsidR="00784A69" w:rsidRPr="00A34A80">
        <w:rPr>
          <w:highlight w:val="yellow"/>
        </w:rPr>
        <w:t xml:space="preserve">participatory interactions with music </w:t>
      </w:r>
      <w:r w:rsidR="00040F95" w:rsidRPr="00A34A80">
        <w:rPr>
          <w:highlight w:val="yellow"/>
        </w:rPr>
        <w:t xml:space="preserve">performance </w:t>
      </w:r>
      <w:r w:rsidR="00784A69" w:rsidRPr="00A34A80">
        <w:rPr>
          <w:highlight w:val="yellow"/>
        </w:rPr>
        <w:t>that challenge traditional ideas associated with liveness</w:t>
      </w:r>
      <w:r w:rsidR="00010C8B">
        <w:rPr>
          <w:highlight w:val="yellow"/>
        </w:rPr>
        <w:t>,</w:t>
      </w:r>
      <w:r w:rsidR="00784A69" w:rsidRPr="00A34A80">
        <w:rPr>
          <w:highlight w:val="yellow"/>
        </w:rPr>
        <w:t xml:space="preserve"> mediation</w:t>
      </w:r>
      <w:r w:rsidR="00010C8B">
        <w:rPr>
          <w:highlight w:val="yellow"/>
        </w:rPr>
        <w:t xml:space="preserve">, and </w:t>
      </w:r>
      <w:r w:rsidR="00CA3754">
        <w:rPr>
          <w:highlight w:val="yellow"/>
        </w:rPr>
        <w:t xml:space="preserve">social </w:t>
      </w:r>
      <w:r w:rsidR="00010C8B">
        <w:rPr>
          <w:highlight w:val="yellow"/>
        </w:rPr>
        <w:t>connection</w:t>
      </w:r>
      <w:r w:rsidR="00784A69" w:rsidRPr="00A34A80">
        <w:rPr>
          <w:highlight w:val="yellow"/>
        </w:rPr>
        <w:t xml:space="preserve"> on digital platforms.</w:t>
      </w:r>
    </w:p>
    <w:p w14:paraId="177A0394" w14:textId="77777777" w:rsidR="0057639C" w:rsidRDefault="0057639C"/>
    <w:p w14:paraId="7E1EDB0B" w14:textId="2C52963B" w:rsidR="00F95289" w:rsidRDefault="00DD1D0C">
      <w:r>
        <w:t>This article and the subsequent piece</w:t>
      </w:r>
      <w:r w:rsidR="00357153">
        <w:t xml:space="preserve"> </w:t>
      </w:r>
      <w:r w:rsidR="00F04A8F">
        <w:t xml:space="preserve">therefore sit alongside—and reiterate—a call for </w:t>
      </w:r>
      <w:r>
        <w:t>more digitally literate studies of online performance events</w:t>
      </w:r>
      <w:r w:rsidR="003F236D">
        <w:t>,</w:t>
      </w:r>
      <w:r>
        <w:t xml:space="preserve"> such as the doctoral research </w:t>
      </w:r>
      <w:r w:rsidR="00534E61">
        <w:t>(</w:t>
      </w:r>
      <w:r>
        <w:t>and associated publications</w:t>
      </w:r>
      <w:r w:rsidR="00534E61">
        <w:t>)</w:t>
      </w:r>
      <w:r>
        <w:t xml:space="preserve"> of Karina </w:t>
      </w:r>
      <w:proofErr w:type="spellStart"/>
      <w:r>
        <w:t>Moritzen</w:t>
      </w:r>
      <w:proofErr w:type="spellEnd"/>
      <w:r>
        <w:t xml:space="preserve"> </w:t>
      </w:r>
      <w:r>
        <w:fldChar w:fldCharType="begin"/>
      </w:r>
      <w:r w:rsidR="00912509">
        <w:instrText xml:space="preserve"> ADDIN ZOTERO_ITEM CSL_CITATION {"citationID":"3oDdTUQ5","properties":{"unsorted":false,"formattedCitation":"(Moritzen, 2022)","plainCitation":"(Moritzen, 2022)","dontUpdate":true,"noteIndex":0},"citationItems":[{"id":3578,"uris":["http://zotero.org/users/3635637/items/K4HUUCBQ"],"itemData":{"id":3578,"type":"article-journal","abstract":"This article investigates the sociabilities that surround in-game concerts and music scenes in the massively multiplayer online games Fortnite and Minecraft. Drawing on ludomusicology and cultural studies, it will rethink the virtual music scene concept to better incorporate the technical, economical, aesthetic, and social aspects that affect how relationships are developed inside MMOs among members for whom music and games play a primordial role in their personal life-worlds. Focusing on Travis Scott’s Astronomical performance in Fortnite sponsored by the video game and music industries, as well as the independent music festivals in Minecraft organized by volunteer-run virtual events producer Open Pit, allows for comparisons that are valuable in highlighting the characteristics that define a virtual music scene and differentiate it from an in-game concert. In order to conduct such a task, this essay will analyze Scott’s Astronomical performance currently hosted on YouTube while also considering statements made by the rapper in his 2019 Netflix documentary Travis Scott: Look Mom, I Can Fly and magazine interviews with the rapper and the team responsible for this event. In order to understand Open Pit’s festivals, several interviews with its members available online, as well as excursions undertaken by journalists to these events, will be investigated, providing an immersive account of what attending an Open Pit music festival can feel like from their perspectives. In the end, the article argues that as much as Scott’s performance changed what can be expected of in-game concerts by joining game and music aesthetics, Open Pit’s periodic events and their connection to the hyperpop music genre are a better representation of the virtual music scene concept developed in this article.","container-title":"Journal of Sound and Music in Games","DOI":"10.1525/jsmg.2022.3.2-3.115","issue":"2-3","journalAbbreviation":"Journal of Sound and Music in Games","language":"en","note":"publisher: University of California Press","page":"115-140","source":"online.ucpress.edu","title":"Opening Up Virtual Mosh Pits: Music Scenes and In-Game Concerts in Fortnite and Minecraft","volume":"3","author":[{"family":"Moritzen","given":"Karina"}],"issued":{"date-parts":[["2022",7,1]]}}}],"schema":"https://github.com/citation-style-language/schema/raw/master/csl-citation.json"} </w:instrText>
      </w:r>
      <w:r>
        <w:fldChar w:fldCharType="separate"/>
      </w:r>
      <w:r>
        <w:rPr>
          <w:noProof/>
        </w:rPr>
        <w:t>(2022)</w:t>
      </w:r>
      <w:r>
        <w:fldChar w:fldCharType="end"/>
      </w:r>
      <w:r>
        <w:t xml:space="preserve"> and Nic Vigilante </w:t>
      </w:r>
      <w:r>
        <w:fldChar w:fldCharType="begin"/>
      </w:r>
      <w:r w:rsidR="00912509">
        <w:instrText xml:space="preserve"> ADDIN ZOTERO_ITEM CSL_CITATION {"citationID":"mWvy1yzl","properties":{"unsorted":false,"formattedCitation":"(Vigilante, 2025)","plainCitation":"(Vigilante, 2025)","dontUpdate":true,"noteIndex":0},"citationItems":[{"id":103,"uris":["http://zotero.org/users/3635637/items/3YQ3Q9W3"],"itemData":{"id":103,"type":"paper-conference","event-place":"NOVA University Lisbon","event-title":"music &amp; online cultures in a changing platform ecosystem","publisher":"Music and Online Cultures Research Network","publisher-place":"NOVA University Lisbon","title":"Performing Decentralization: Web3 Musical Infrastructures and Aesthetics","author":[{"family":"Vigilante","given":"Nic"}],"issued":{"date-parts":[["2025",6,20]]}}}],"schema":"https://github.com/citation-style-language/schema/raw/master/csl-citation.json"} </w:instrText>
      </w:r>
      <w:r>
        <w:fldChar w:fldCharType="separate"/>
      </w:r>
      <w:r>
        <w:rPr>
          <w:noProof/>
        </w:rPr>
        <w:t>(2025)</w:t>
      </w:r>
      <w:r>
        <w:fldChar w:fldCharType="end"/>
      </w:r>
      <w:r>
        <w:t>.</w:t>
      </w:r>
      <w:r w:rsidR="007523F6">
        <w:t xml:space="preserve"> More sustained empirical work on the experiences of artists and users is </w:t>
      </w:r>
      <w:r w:rsidR="007523F6">
        <w:lastRenderedPageBreak/>
        <w:t>needed.</w:t>
      </w:r>
      <w:r w:rsidR="00A76F9B">
        <w:t xml:space="preserve"> Only through deeper engagement with online </w:t>
      </w:r>
      <w:r w:rsidR="00972BC3">
        <w:t>cultural</w:t>
      </w:r>
      <w:r w:rsidR="00A76F9B">
        <w:t xml:space="preserve"> practices and digital media </w:t>
      </w:r>
      <w:r w:rsidR="00991B6B">
        <w:t xml:space="preserve">norms </w:t>
      </w:r>
      <w:r w:rsidR="005F3FF2">
        <w:t xml:space="preserve">can scholarship </w:t>
      </w:r>
      <w:r w:rsidR="00A01A89">
        <w:t xml:space="preserve">adequately </w:t>
      </w:r>
      <w:r w:rsidR="00F8348D">
        <w:t>address</w:t>
      </w:r>
      <w:r w:rsidR="00A76F9B">
        <w:t xml:space="preserve"> the variety and value of experiences </w:t>
      </w:r>
      <w:r w:rsidR="00753CBA">
        <w:t xml:space="preserve">afforded by </w:t>
      </w:r>
      <w:r w:rsidR="00A76F9B">
        <w:t>online concerts</w:t>
      </w:r>
      <w:r w:rsidR="00753CBA">
        <w:t>.</w:t>
      </w:r>
    </w:p>
    <w:p w14:paraId="75B8544F" w14:textId="77777777" w:rsidR="000A7204" w:rsidRDefault="000A7204"/>
    <w:p w14:paraId="51023552" w14:textId="4C0858E6" w:rsidR="00F95289" w:rsidRDefault="00F95289">
      <w:r>
        <w:br w:type="page"/>
      </w:r>
    </w:p>
    <w:p w14:paraId="77474D37" w14:textId="3B1FCF4A" w:rsidR="000A7204" w:rsidRDefault="00F95289" w:rsidP="00F95289">
      <w:pPr>
        <w:pStyle w:val="Heading1"/>
      </w:pPr>
      <w:r>
        <w:lastRenderedPageBreak/>
        <w:t>References</w:t>
      </w:r>
    </w:p>
    <w:p w14:paraId="3FF65342" w14:textId="77777777" w:rsidR="000A7204" w:rsidRDefault="000A7204"/>
    <w:p w14:paraId="2C01DC4C" w14:textId="77777777" w:rsidR="00C31220" w:rsidRPr="00C31220" w:rsidRDefault="000A7204" w:rsidP="00C31220">
      <w:pPr>
        <w:pStyle w:val="Bibliography"/>
        <w:rPr>
          <w:lang w:val="en-US"/>
        </w:rPr>
      </w:pPr>
      <w:r>
        <w:fldChar w:fldCharType="begin"/>
      </w:r>
      <w:r>
        <w:instrText xml:space="preserve"> ADDIN ZOTERO_BIBL {"uncited":[],"omitted":[],"custom":[]} CSL_BIBLIOGRAPHY </w:instrText>
      </w:r>
      <w:r>
        <w:fldChar w:fldCharType="separate"/>
      </w:r>
      <w:r w:rsidR="00C31220" w:rsidRPr="00C31220">
        <w:rPr>
          <w:lang w:val="en-US"/>
        </w:rPr>
        <w:t>Ahlgrim C (2020) Artists are playing live concerts from their homes amid the coronavirus outbreak — here’s how to watch the best ones. Available at: https://www.businessinsider.com/live-private-concerts-coronavirus-watch-online-music-streaming-2020-3 (accessed 31 July 2025).</w:t>
      </w:r>
    </w:p>
    <w:p w14:paraId="5E6D263A" w14:textId="77777777" w:rsidR="00C31220" w:rsidRPr="00C31220" w:rsidRDefault="00C31220" w:rsidP="00C31220">
      <w:pPr>
        <w:pStyle w:val="Bibliography"/>
        <w:rPr>
          <w:lang w:val="en-US"/>
        </w:rPr>
      </w:pPr>
      <w:r w:rsidRPr="00C31220">
        <w:rPr>
          <w:lang w:val="en-US"/>
        </w:rPr>
        <w:t xml:space="preserve">Anderton C (2021) Disruption and continuity: Covid-19, live music, and cyclic sociality. In: </w:t>
      </w:r>
      <w:r w:rsidRPr="00C31220">
        <w:rPr>
          <w:i/>
          <w:iCs/>
          <w:lang w:val="en-US"/>
        </w:rPr>
        <w:t>Researching Live Music</w:t>
      </w:r>
      <w:r w:rsidRPr="00C31220">
        <w:rPr>
          <w:lang w:val="en-US"/>
        </w:rPr>
        <w:t>. Focal Press.</w:t>
      </w:r>
    </w:p>
    <w:p w14:paraId="1C605803" w14:textId="77777777" w:rsidR="00C31220" w:rsidRPr="00C31220" w:rsidRDefault="00C31220" w:rsidP="00C31220">
      <w:pPr>
        <w:pStyle w:val="Bibliography"/>
        <w:rPr>
          <w:lang w:val="en-US"/>
        </w:rPr>
      </w:pPr>
      <w:r w:rsidRPr="00C31220">
        <w:rPr>
          <w:lang w:val="en-US"/>
        </w:rPr>
        <w:t xml:space="preserve">Anderton C and Goodge P (2025) Alone in the Crowd? Live Music Audiences and Individual Experience. </w:t>
      </w:r>
      <w:r w:rsidRPr="00C31220">
        <w:rPr>
          <w:i/>
          <w:iCs/>
          <w:lang w:val="en-US"/>
        </w:rPr>
        <w:t>Popular Music</w:t>
      </w:r>
      <w:r w:rsidRPr="00C31220">
        <w:rPr>
          <w:lang w:val="en-US"/>
        </w:rPr>
        <w:t>: 1–15.</w:t>
      </w:r>
    </w:p>
    <w:p w14:paraId="371D35DF" w14:textId="77777777" w:rsidR="00C31220" w:rsidRPr="00C31220" w:rsidRDefault="00C31220" w:rsidP="00C31220">
      <w:pPr>
        <w:pStyle w:val="Bibliography"/>
        <w:rPr>
          <w:lang w:val="en-US"/>
        </w:rPr>
      </w:pPr>
      <w:r w:rsidRPr="00C31220">
        <w:rPr>
          <w:lang w:val="en-US"/>
        </w:rPr>
        <w:t xml:space="preserve">Anderton C and </w:t>
      </w:r>
      <w:proofErr w:type="spellStart"/>
      <w:r w:rsidRPr="00C31220">
        <w:rPr>
          <w:lang w:val="en-US"/>
        </w:rPr>
        <w:t>Pisfil</w:t>
      </w:r>
      <w:proofErr w:type="spellEnd"/>
      <w:r w:rsidRPr="00C31220">
        <w:rPr>
          <w:lang w:val="en-US"/>
        </w:rPr>
        <w:t xml:space="preserve"> S (2021) </w:t>
      </w:r>
      <w:r w:rsidRPr="00C31220">
        <w:rPr>
          <w:i/>
          <w:iCs/>
          <w:lang w:val="en-US"/>
        </w:rPr>
        <w:t>Researching Live Music: Gigs, Tours, Concerts and Festivals</w:t>
      </w:r>
      <w:r w:rsidRPr="00C31220">
        <w:rPr>
          <w:lang w:val="en-US"/>
        </w:rPr>
        <w:t xml:space="preserve">. 1st </w:t>
      </w:r>
      <w:proofErr w:type="spellStart"/>
      <w:r w:rsidRPr="00C31220">
        <w:rPr>
          <w:lang w:val="en-US"/>
        </w:rPr>
        <w:t>edn</w:t>
      </w:r>
      <w:proofErr w:type="spellEnd"/>
      <w:r w:rsidRPr="00C31220">
        <w:rPr>
          <w:lang w:val="en-US"/>
        </w:rPr>
        <w:t xml:space="preserve"> London: Focal Press. Available at: https://www.taylorfrancis.com/books/9780367405038 (accessed 22 July 2024).</w:t>
      </w:r>
    </w:p>
    <w:p w14:paraId="76A86A20" w14:textId="77777777" w:rsidR="00C31220" w:rsidRPr="00C31220" w:rsidRDefault="00C31220" w:rsidP="00C31220">
      <w:pPr>
        <w:pStyle w:val="Bibliography"/>
        <w:rPr>
          <w:lang w:val="en-US"/>
        </w:rPr>
      </w:pPr>
      <w:r w:rsidRPr="00C31220">
        <w:rPr>
          <w:lang w:val="en-US"/>
        </w:rPr>
        <w:t xml:space="preserve">Auslander P (1999) </w:t>
      </w:r>
      <w:r w:rsidRPr="00C31220">
        <w:rPr>
          <w:i/>
          <w:iCs/>
          <w:lang w:val="en-US"/>
        </w:rPr>
        <w:t>Liveness: Performance in a Mediatized Culture</w:t>
      </w:r>
      <w:r w:rsidRPr="00C31220">
        <w:rPr>
          <w:lang w:val="en-US"/>
        </w:rPr>
        <w:t xml:space="preserve">. 1st </w:t>
      </w:r>
      <w:proofErr w:type="spellStart"/>
      <w:r w:rsidRPr="00C31220">
        <w:rPr>
          <w:lang w:val="en-US"/>
        </w:rPr>
        <w:t>edn</w:t>
      </w:r>
      <w:proofErr w:type="spellEnd"/>
      <w:r w:rsidRPr="00C31220">
        <w:rPr>
          <w:lang w:val="en-US"/>
        </w:rPr>
        <w:t xml:space="preserve"> London: Routledge.</w:t>
      </w:r>
    </w:p>
    <w:p w14:paraId="35FC3DB8" w14:textId="77777777" w:rsidR="00C31220" w:rsidRPr="00C31220" w:rsidRDefault="00C31220" w:rsidP="00C31220">
      <w:pPr>
        <w:pStyle w:val="Bibliography"/>
        <w:rPr>
          <w:lang w:val="en-US"/>
        </w:rPr>
      </w:pPr>
      <w:r w:rsidRPr="00C31220">
        <w:rPr>
          <w:lang w:val="en-US"/>
        </w:rPr>
        <w:t xml:space="preserve">Auslander P (2022) </w:t>
      </w:r>
      <w:r w:rsidRPr="00C31220">
        <w:rPr>
          <w:i/>
          <w:iCs/>
          <w:lang w:val="en-US"/>
        </w:rPr>
        <w:t>Liveness: Performance in a Mediatized Culture</w:t>
      </w:r>
      <w:r w:rsidRPr="00C31220">
        <w:rPr>
          <w:lang w:val="en-US"/>
        </w:rPr>
        <w:t xml:space="preserve">. 3rd </w:t>
      </w:r>
      <w:proofErr w:type="spellStart"/>
      <w:r w:rsidRPr="00C31220">
        <w:rPr>
          <w:lang w:val="en-US"/>
        </w:rPr>
        <w:t>edn</w:t>
      </w:r>
      <w:proofErr w:type="spellEnd"/>
      <w:r w:rsidRPr="00C31220">
        <w:rPr>
          <w:lang w:val="en-US"/>
        </w:rPr>
        <w:t xml:space="preserve"> London: Routledge.</w:t>
      </w:r>
    </w:p>
    <w:p w14:paraId="28D88B7F" w14:textId="77777777" w:rsidR="00C31220" w:rsidRPr="00C31220" w:rsidRDefault="00C31220" w:rsidP="00C31220">
      <w:pPr>
        <w:pStyle w:val="Bibliography"/>
        <w:rPr>
          <w:lang w:val="en-US"/>
        </w:rPr>
      </w:pPr>
      <w:r w:rsidRPr="00C31220">
        <w:rPr>
          <w:lang w:val="en-US"/>
        </w:rPr>
        <w:t xml:space="preserve">Ball J (2020) </w:t>
      </w:r>
      <w:r w:rsidRPr="00C31220">
        <w:rPr>
          <w:i/>
          <w:iCs/>
          <w:lang w:val="en-US"/>
        </w:rPr>
        <w:t>The System: Who Owns the Internet, and How It Owns Us</w:t>
      </w:r>
      <w:r w:rsidRPr="00C31220">
        <w:rPr>
          <w:lang w:val="en-US"/>
        </w:rPr>
        <w:t>. London: Bloomsbury.</w:t>
      </w:r>
    </w:p>
    <w:p w14:paraId="166C3DD6" w14:textId="77777777" w:rsidR="00C31220" w:rsidRPr="00C31220" w:rsidRDefault="00C31220" w:rsidP="00C31220">
      <w:pPr>
        <w:pStyle w:val="Bibliography"/>
        <w:rPr>
          <w:lang w:val="en-US"/>
        </w:rPr>
      </w:pPr>
      <w:r w:rsidRPr="00C31220">
        <w:rPr>
          <w:lang w:val="en-US"/>
        </w:rPr>
        <w:t xml:space="preserve">Becker A (2025) </w:t>
      </w:r>
      <w:r w:rsidRPr="00C31220">
        <w:rPr>
          <w:i/>
          <w:iCs/>
          <w:lang w:val="en-US"/>
        </w:rPr>
        <w:t>More Everything Forever: AI Overlords, Space Empires, and Silicon Valley’s Crusade to Control the Fate of Humanity</w:t>
      </w:r>
      <w:r w:rsidRPr="00C31220">
        <w:rPr>
          <w:lang w:val="en-US"/>
        </w:rPr>
        <w:t>. New York: Basic Books.</w:t>
      </w:r>
    </w:p>
    <w:p w14:paraId="518D0525" w14:textId="77777777" w:rsidR="00C31220" w:rsidRPr="00C31220" w:rsidRDefault="00C31220" w:rsidP="00C31220">
      <w:pPr>
        <w:pStyle w:val="Bibliography"/>
        <w:rPr>
          <w:lang w:val="en-US"/>
        </w:rPr>
      </w:pPr>
      <w:r w:rsidRPr="00C31220">
        <w:rPr>
          <w:lang w:val="en-US"/>
        </w:rPr>
        <w:t xml:space="preserve">Bennett L (2012) Music fandom online: R.E.M. fans in pursuit of the ultimate first listen. </w:t>
      </w:r>
      <w:r w:rsidRPr="00C31220">
        <w:rPr>
          <w:i/>
          <w:iCs/>
          <w:lang w:val="en-US"/>
        </w:rPr>
        <w:t>New Media &amp; Society</w:t>
      </w:r>
      <w:r w:rsidRPr="00C31220">
        <w:rPr>
          <w:lang w:val="en-US"/>
        </w:rPr>
        <w:t xml:space="preserve"> 14(5): 748–763.</w:t>
      </w:r>
    </w:p>
    <w:p w14:paraId="2A0B4472" w14:textId="77777777" w:rsidR="00C31220" w:rsidRPr="00C31220" w:rsidRDefault="00C31220" w:rsidP="00C31220">
      <w:pPr>
        <w:pStyle w:val="Bibliography"/>
        <w:rPr>
          <w:lang w:val="en-US"/>
        </w:rPr>
      </w:pPr>
      <w:r w:rsidRPr="00C31220">
        <w:rPr>
          <w:lang w:val="en-US"/>
        </w:rPr>
        <w:t xml:space="preserve">Bernstein J, </w:t>
      </w:r>
      <w:proofErr w:type="spellStart"/>
      <w:r w:rsidRPr="00C31220">
        <w:rPr>
          <w:lang w:val="en-US"/>
        </w:rPr>
        <w:t>Blistein</w:t>
      </w:r>
      <w:proofErr w:type="spellEnd"/>
      <w:r w:rsidRPr="00C31220">
        <w:rPr>
          <w:lang w:val="en-US"/>
        </w:rPr>
        <w:t xml:space="preserve"> J, Doyle P, et al. (2020) Quarantine Comfort: The Best Livestreamed Performances So Far. In: </w:t>
      </w:r>
      <w:r w:rsidRPr="00C31220">
        <w:rPr>
          <w:i/>
          <w:iCs/>
          <w:lang w:val="en-US"/>
        </w:rPr>
        <w:t>Rolling Stone</w:t>
      </w:r>
      <w:r w:rsidRPr="00C31220">
        <w:rPr>
          <w:lang w:val="en-US"/>
        </w:rPr>
        <w:t>. Available at: https://www.rollingstone.com/music/music-features/best-livestreams-coronavirus-970313/ (accessed 31 July 2025).</w:t>
      </w:r>
    </w:p>
    <w:p w14:paraId="0D4D8164" w14:textId="77777777" w:rsidR="00C31220" w:rsidRPr="00C31220" w:rsidRDefault="00C31220" w:rsidP="00C31220">
      <w:pPr>
        <w:pStyle w:val="Bibliography"/>
        <w:rPr>
          <w:lang w:val="en-US"/>
        </w:rPr>
      </w:pPr>
      <w:r w:rsidRPr="00C31220">
        <w:rPr>
          <w:lang w:val="en-US"/>
        </w:rPr>
        <w:t xml:space="preserve">Billard TJ and Lee Y (2025) Once More, With Fieldwork: Rebuilding Qualitative Methods in Communication Research from the Ground Up. In: </w:t>
      </w:r>
      <w:r w:rsidRPr="00C31220">
        <w:rPr>
          <w:i/>
          <w:iCs/>
          <w:lang w:val="en-US"/>
        </w:rPr>
        <w:t>International Communication Association</w:t>
      </w:r>
      <w:r w:rsidRPr="00C31220">
        <w:rPr>
          <w:lang w:val="en-US"/>
        </w:rPr>
        <w:t>, Denver, Colorado, 2025.</w:t>
      </w:r>
    </w:p>
    <w:p w14:paraId="716980BD" w14:textId="77777777" w:rsidR="00C31220" w:rsidRPr="00C31220" w:rsidRDefault="00C31220" w:rsidP="00C31220">
      <w:pPr>
        <w:pStyle w:val="Bibliography"/>
        <w:rPr>
          <w:lang w:val="en-US"/>
        </w:rPr>
      </w:pPr>
      <w:proofErr w:type="spellStart"/>
      <w:r w:rsidRPr="00C31220">
        <w:rPr>
          <w:lang w:val="en-US"/>
        </w:rPr>
        <w:t>Bodegon-Hikino</w:t>
      </w:r>
      <w:proofErr w:type="spellEnd"/>
      <w:r w:rsidRPr="00C31220">
        <w:rPr>
          <w:lang w:val="en-US"/>
        </w:rPr>
        <w:t xml:space="preserve"> K, Palma G, Almazan I, et al. (2021) Breaking into the new normal: 20 virtual concerts in 2020. Available at: https://www.bandwagon.asia/articles/virtual-concert-show-dua-lipa-billie-eilish-bts-joji-justin-bieber-nct-sb19-alden-richards-woodz-tesseract-lamb-of-god-linkin-park-tomorrowland-new-normal-pandemic-quarantine-2020 (accessed 31 July 2025).</w:t>
      </w:r>
    </w:p>
    <w:p w14:paraId="777CC154" w14:textId="77777777" w:rsidR="00C31220" w:rsidRPr="00C31220" w:rsidRDefault="00C31220" w:rsidP="00C31220">
      <w:pPr>
        <w:pStyle w:val="Bibliography"/>
        <w:rPr>
          <w:lang w:val="en-US"/>
        </w:rPr>
      </w:pPr>
      <w:proofErr w:type="spellStart"/>
      <w:proofErr w:type="gramStart"/>
      <w:r w:rsidRPr="00C31220">
        <w:rPr>
          <w:lang w:val="en-US"/>
        </w:rPr>
        <w:lastRenderedPageBreak/>
        <w:t>boyd</w:t>
      </w:r>
      <w:proofErr w:type="spellEnd"/>
      <w:r w:rsidRPr="00C31220">
        <w:rPr>
          <w:lang w:val="en-US"/>
        </w:rPr>
        <w:t xml:space="preserve">  </w:t>
      </w:r>
      <w:proofErr w:type="spellStart"/>
      <w:r w:rsidRPr="00C31220">
        <w:rPr>
          <w:lang w:val="en-US"/>
        </w:rPr>
        <w:t>danah</w:t>
      </w:r>
      <w:proofErr w:type="spellEnd"/>
      <w:proofErr w:type="gramEnd"/>
      <w:r w:rsidRPr="00C31220">
        <w:rPr>
          <w:lang w:val="en-US"/>
        </w:rPr>
        <w:t xml:space="preserve"> (2014) </w:t>
      </w:r>
      <w:r w:rsidRPr="00C31220">
        <w:rPr>
          <w:i/>
          <w:iCs/>
          <w:lang w:val="en-US"/>
        </w:rPr>
        <w:t>It’s Complicated: The Social Lives of Networked Teens</w:t>
      </w:r>
      <w:r w:rsidRPr="00C31220">
        <w:rPr>
          <w:lang w:val="en-US"/>
        </w:rPr>
        <w:t>. New Haven and London: Yale University Press.</w:t>
      </w:r>
    </w:p>
    <w:p w14:paraId="0811984C" w14:textId="77777777" w:rsidR="00C31220" w:rsidRPr="00C31220" w:rsidRDefault="00C31220" w:rsidP="00C31220">
      <w:pPr>
        <w:pStyle w:val="Bibliography"/>
        <w:rPr>
          <w:lang w:val="en-US"/>
        </w:rPr>
      </w:pPr>
      <w:proofErr w:type="spellStart"/>
      <w:r w:rsidRPr="00C31220">
        <w:rPr>
          <w:lang w:val="en-US"/>
        </w:rPr>
        <w:t>Bratus</w:t>
      </w:r>
      <w:proofErr w:type="spellEnd"/>
      <w:r w:rsidRPr="00C31220">
        <w:rPr>
          <w:lang w:val="en-US"/>
        </w:rPr>
        <w:t xml:space="preserve"> A, </w:t>
      </w:r>
      <w:proofErr w:type="spellStart"/>
      <w:r w:rsidRPr="00C31220">
        <w:rPr>
          <w:lang w:val="en-US"/>
        </w:rPr>
        <w:t>Caliandro</w:t>
      </w:r>
      <w:proofErr w:type="spellEnd"/>
      <w:r w:rsidRPr="00C31220">
        <w:rPr>
          <w:lang w:val="en-US"/>
        </w:rPr>
        <w:t xml:space="preserve"> A, Caruso F, et al. (2022) Musical Performance during and after the COVID-19 Pandemic: Days of Future Passed? In: </w:t>
      </w:r>
      <w:r w:rsidRPr="00C31220">
        <w:rPr>
          <w:i/>
          <w:iCs/>
          <w:lang w:val="en-US"/>
        </w:rPr>
        <w:t>Sounds of the Pandemic</w:t>
      </w:r>
      <w:r w:rsidRPr="00C31220">
        <w:rPr>
          <w:lang w:val="en-US"/>
        </w:rPr>
        <w:t>. Focal Press.</w:t>
      </w:r>
    </w:p>
    <w:p w14:paraId="260C5AED" w14:textId="77777777" w:rsidR="00C31220" w:rsidRPr="00C31220" w:rsidRDefault="00C31220" w:rsidP="00C31220">
      <w:pPr>
        <w:pStyle w:val="Bibliography"/>
        <w:rPr>
          <w:lang w:val="en-US"/>
        </w:rPr>
      </w:pPr>
      <w:r w:rsidRPr="00C31220">
        <w:rPr>
          <w:lang w:val="en-US"/>
        </w:rPr>
        <w:t xml:space="preserve">Brock A (2018) Critical </w:t>
      </w:r>
      <w:proofErr w:type="spellStart"/>
      <w:r w:rsidRPr="00C31220">
        <w:rPr>
          <w:lang w:val="en-US"/>
        </w:rPr>
        <w:t>technocultural</w:t>
      </w:r>
      <w:proofErr w:type="spellEnd"/>
      <w:r w:rsidRPr="00C31220">
        <w:rPr>
          <w:lang w:val="en-US"/>
        </w:rPr>
        <w:t xml:space="preserve"> discourse analysis. </w:t>
      </w:r>
      <w:r w:rsidRPr="00C31220">
        <w:rPr>
          <w:i/>
          <w:iCs/>
          <w:lang w:val="en-US"/>
        </w:rPr>
        <w:t>New Media &amp; Society</w:t>
      </w:r>
      <w:r w:rsidRPr="00C31220">
        <w:rPr>
          <w:lang w:val="en-US"/>
        </w:rPr>
        <w:t xml:space="preserve"> 20(3). SAGE Publications: 1012–1030.</w:t>
      </w:r>
    </w:p>
    <w:p w14:paraId="4308FC3B" w14:textId="77777777" w:rsidR="00C31220" w:rsidRPr="00C31220" w:rsidRDefault="00C31220" w:rsidP="00C31220">
      <w:pPr>
        <w:pStyle w:val="Bibliography"/>
        <w:rPr>
          <w:lang w:val="en-US"/>
        </w:rPr>
      </w:pPr>
      <w:r w:rsidRPr="00C31220">
        <w:rPr>
          <w:lang w:val="en-US"/>
        </w:rPr>
        <w:t xml:space="preserve">Chanan M (1995) </w:t>
      </w:r>
      <w:r w:rsidRPr="00C31220">
        <w:rPr>
          <w:i/>
          <w:iCs/>
          <w:lang w:val="en-US"/>
        </w:rPr>
        <w:t>Repeated Takes: A Short History of Recording and Its Effects on Music</w:t>
      </w:r>
      <w:r w:rsidRPr="00C31220">
        <w:rPr>
          <w:lang w:val="en-US"/>
        </w:rPr>
        <w:t>. London: Verso.</w:t>
      </w:r>
    </w:p>
    <w:p w14:paraId="4AC13DDF" w14:textId="77777777" w:rsidR="00C31220" w:rsidRPr="00C31220" w:rsidRDefault="00C31220" w:rsidP="00C31220">
      <w:pPr>
        <w:pStyle w:val="Bibliography"/>
        <w:rPr>
          <w:lang w:val="en-US"/>
        </w:rPr>
      </w:pPr>
      <w:r w:rsidRPr="00C31220">
        <w:rPr>
          <w:lang w:val="en-US"/>
        </w:rPr>
        <w:t xml:space="preserve">Charron J-P (2017) Music Audiences 3.0: </w:t>
      </w:r>
      <w:proofErr w:type="gramStart"/>
      <w:r w:rsidRPr="00C31220">
        <w:rPr>
          <w:lang w:val="en-US"/>
        </w:rPr>
        <w:t>Concert-Goers</w:t>
      </w:r>
      <w:proofErr w:type="gramEnd"/>
      <w:r w:rsidRPr="00C31220">
        <w:rPr>
          <w:lang w:val="en-US"/>
        </w:rPr>
        <w:t xml:space="preserve">’ Psychological Motivations at the Dawn of Virtual Reality. </w:t>
      </w:r>
      <w:r w:rsidRPr="00C31220">
        <w:rPr>
          <w:i/>
          <w:iCs/>
          <w:lang w:val="en-US"/>
        </w:rPr>
        <w:t>Frontiers in Psychology</w:t>
      </w:r>
      <w:r w:rsidRPr="00C31220">
        <w:rPr>
          <w:lang w:val="en-US"/>
        </w:rPr>
        <w:t xml:space="preserve"> 8. Frontiers.</w:t>
      </w:r>
    </w:p>
    <w:p w14:paraId="726F7710" w14:textId="77777777" w:rsidR="00C31220" w:rsidRPr="00C31220" w:rsidRDefault="00C31220" w:rsidP="00C31220">
      <w:pPr>
        <w:pStyle w:val="Bibliography"/>
        <w:rPr>
          <w:lang w:val="en-US"/>
        </w:rPr>
      </w:pPr>
      <w:r w:rsidRPr="00C31220">
        <w:rPr>
          <w:lang w:val="en-US"/>
        </w:rPr>
        <w:t xml:space="preserve">Cheney-Lippold J (2025) The silicon future. </w:t>
      </w:r>
      <w:r w:rsidRPr="00C31220">
        <w:rPr>
          <w:i/>
          <w:iCs/>
          <w:lang w:val="en-US"/>
        </w:rPr>
        <w:t>New Media &amp; Society</w:t>
      </w:r>
      <w:r w:rsidRPr="00C31220">
        <w:rPr>
          <w:lang w:val="en-US"/>
        </w:rPr>
        <w:t xml:space="preserve"> 27(7). SAGE Publications: 4164–4180.</w:t>
      </w:r>
    </w:p>
    <w:p w14:paraId="3937A5F6" w14:textId="77777777" w:rsidR="00C31220" w:rsidRPr="00C31220" w:rsidRDefault="00C31220" w:rsidP="00C31220">
      <w:pPr>
        <w:pStyle w:val="Bibliography"/>
        <w:rPr>
          <w:lang w:val="en-US"/>
        </w:rPr>
      </w:pPr>
      <w:proofErr w:type="spellStart"/>
      <w:r w:rsidRPr="00C31220">
        <w:rPr>
          <w:lang w:val="en-US"/>
        </w:rPr>
        <w:t>Cirisano</w:t>
      </w:r>
      <w:proofErr w:type="spellEnd"/>
      <w:r w:rsidRPr="00C31220">
        <w:rPr>
          <w:lang w:val="en-US"/>
        </w:rPr>
        <w:t xml:space="preserve"> T (2021) As Livestreaming Goes Mainstream, It Could Be Survival of the Biggest. In: </w:t>
      </w:r>
      <w:r w:rsidRPr="00C31220">
        <w:rPr>
          <w:i/>
          <w:iCs/>
          <w:lang w:val="en-US"/>
        </w:rPr>
        <w:t>Billboard</w:t>
      </w:r>
      <w:r w:rsidRPr="00C31220">
        <w:rPr>
          <w:lang w:val="en-US"/>
        </w:rPr>
        <w:t>. Available at: https://www.billboard.com/pro/livestream-competition-touring-pandemic-live-nation-youtube/ (accessed 31 July 2025).</w:t>
      </w:r>
    </w:p>
    <w:p w14:paraId="26E69FAB" w14:textId="77777777" w:rsidR="00C31220" w:rsidRPr="00C31220" w:rsidRDefault="00C31220" w:rsidP="00C31220">
      <w:pPr>
        <w:pStyle w:val="Bibliography"/>
        <w:rPr>
          <w:lang w:val="en-US"/>
        </w:rPr>
      </w:pPr>
      <w:r w:rsidRPr="00C31220">
        <w:rPr>
          <w:lang w:val="en-US"/>
        </w:rPr>
        <w:t xml:space="preserve">Clarke E (2002) Listening to performance. In: Rink J (ed.) </w:t>
      </w:r>
      <w:r w:rsidRPr="00C31220">
        <w:rPr>
          <w:i/>
          <w:iCs/>
          <w:lang w:val="en-US"/>
        </w:rPr>
        <w:t>Musical Performance: A Guide to Understanding</w:t>
      </w:r>
      <w:r w:rsidRPr="00C31220">
        <w:rPr>
          <w:lang w:val="en-US"/>
        </w:rPr>
        <w:t>. Cambridge: Cambridge University Press, pp. 185–196.</w:t>
      </w:r>
    </w:p>
    <w:p w14:paraId="788819AA" w14:textId="77777777" w:rsidR="00C31220" w:rsidRPr="00C31220" w:rsidRDefault="00C31220" w:rsidP="00C31220">
      <w:pPr>
        <w:pStyle w:val="Bibliography"/>
        <w:rPr>
          <w:lang w:val="en-US"/>
        </w:rPr>
      </w:pPr>
      <w:r w:rsidRPr="00C31220">
        <w:rPr>
          <w:lang w:val="en-US"/>
        </w:rPr>
        <w:t xml:space="preserve">Coppenrath F (2021) Dreams of ‘shooting out’: hip-hop music production in Bishkek in the age of streaming. </w:t>
      </w:r>
      <w:r w:rsidRPr="00C31220">
        <w:rPr>
          <w:i/>
          <w:iCs/>
          <w:lang w:val="en-US"/>
        </w:rPr>
        <w:t>ZMO Working Papers</w:t>
      </w:r>
      <w:r w:rsidRPr="00C31220">
        <w:rPr>
          <w:lang w:val="en-US"/>
        </w:rPr>
        <w:t xml:space="preserve"> 30.</w:t>
      </w:r>
    </w:p>
    <w:p w14:paraId="184D97F4" w14:textId="77777777" w:rsidR="00C31220" w:rsidRPr="00C31220" w:rsidRDefault="00C31220" w:rsidP="00C31220">
      <w:pPr>
        <w:pStyle w:val="Bibliography"/>
        <w:rPr>
          <w:lang w:val="en-US"/>
        </w:rPr>
      </w:pPr>
      <w:r w:rsidRPr="00C31220">
        <w:rPr>
          <w:lang w:val="en-US"/>
        </w:rPr>
        <w:t>Cox J (2020) 14 of the best live streams and online virtual concerts. Available at: https://www.whathifi.com/features/best-live-streams-and-concerts (accessed 31 July 2025).</w:t>
      </w:r>
    </w:p>
    <w:p w14:paraId="73CB3598" w14:textId="77777777" w:rsidR="00C31220" w:rsidRPr="00C31220" w:rsidRDefault="00C31220" w:rsidP="00C31220">
      <w:pPr>
        <w:pStyle w:val="Bibliography"/>
        <w:rPr>
          <w:lang w:val="en-US"/>
        </w:rPr>
      </w:pPr>
      <w:r w:rsidRPr="00C31220">
        <w:rPr>
          <w:lang w:val="en-US"/>
        </w:rPr>
        <w:t xml:space="preserve">Crandall EK, Brown RH and McMahon J (2021) Magicians of the Twenty-first Century: Enchantment, Domination, and the Politics of Work in Silicon Valley. </w:t>
      </w:r>
      <w:r w:rsidRPr="00C31220">
        <w:rPr>
          <w:i/>
          <w:iCs/>
          <w:lang w:val="en-US"/>
        </w:rPr>
        <w:t>Theory &amp; Event</w:t>
      </w:r>
      <w:r w:rsidRPr="00C31220">
        <w:rPr>
          <w:lang w:val="en-US"/>
        </w:rPr>
        <w:t xml:space="preserve"> 24(3). Johns Hopkins University Press: 841–873.</w:t>
      </w:r>
    </w:p>
    <w:p w14:paraId="55D3ECC6" w14:textId="77777777" w:rsidR="00C31220" w:rsidRPr="00C31220" w:rsidRDefault="00C31220" w:rsidP="00C31220">
      <w:pPr>
        <w:pStyle w:val="Bibliography"/>
        <w:rPr>
          <w:lang w:val="en-US"/>
        </w:rPr>
      </w:pPr>
      <w:r w:rsidRPr="00C31220">
        <w:rPr>
          <w:lang w:val="en-US"/>
        </w:rPr>
        <w:t xml:space="preserve">Domanick A (2020) From Drive-In Concerts to Livestream Raves, Artists Band Together to Keep Music Alive Amid Coronavirus. In: </w:t>
      </w:r>
      <w:r w:rsidRPr="00C31220">
        <w:rPr>
          <w:i/>
          <w:iCs/>
          <w:lang w:val="en-US"/>
        </w:rPr>
        <w:t>Billboard</w:t>
      </w:r>
      <w:r w:rsidRPr="00C31220">
        <w:rPr>
          <w:lang w:val="en-US"/>
        </w:rPr>
        <w:t>. Available at: https://www.billboard.com/pro/coronavirus-drive-in-concerts-livestream-raves-artists-fans/ (accessed 21 August 2025).</w:t>
      </w:r>
    </w:p>
    <w:p w14:paraId="3E2F38A1" w14:textId="77777777" w:rsidR="00C31220" w:rsidRPr="00C31220" w:rsidRDefault="00C31220" w:rsidP="00C31220">
      <w:pPr>
        <w:pStyle w:val="Bibliography"/>
        <w:rPr>
          <w:lang w:val="en-US"/>
        </w:rPr>
      </w:pPr>
      <w:r w:rsidRPr="00C31220">
        <w:rPr>
          <w:lang w:val="en-US"/>
        </w:rPr>
        <w:t xml:space="preserve">Dredge S (2020) BTS ‘Map of the Soul </w:t>
      </w:r>
      <w:proofErr w:type="gramStart"/>
      <w:r w:rsidRPr="00C31220">
        <w:rPr>
          <w:lang w:val="en-US"/>
        </w:rPr>
        <w:t>ON:E</w:t>
      </w:r>
      <w:proofErr w:type="gramEnd"/>
      <w:r w:rsidRPr="00C31220">
        <w:rPr>
          <w:lang w:val="en-US"/>
        </w:rPr>
        <w:t xml:space="preserve">’ online concerts sold 993k tickets. In: </w:t>
      </w:r>
      <w:r w:rsidRPr="00C31220">
        <w:rPr>
          <w:i/>
          <w:iCs/>
          <w:lang w:val="en-US"/>
        </w:rPr>
        <w:t>Music Ally</w:t>
      </w:r>
      <w:r w:rsidRPr="00C31220">
        <w:rPr>
          <w:lang w:val="en-US"/>
        </w:rPr>
        <w:t>. Available at: https://musically.com/2020/10/13/bts-map-of-the-soul-one-online-concerts-sold-993k-tickets/ (accessed 31 July 2025).</w:t>
      </w:r>
    </w:p>
    <w:p w14:paraId="349C4404" w14:textId="77777777" w:rsidR="00C31220" w:rsidRPr="00C31220" w:rsidRDefault="00C31220" w:rsidP="00C31220">
      <w:pPr>
        <w:pStyle w:val="Bibliography"/>
        <w:rPr>
          <w:lang w:val="en-US"/>
        </w:rPr>
      </w:pPr>
      <w:r w:rsidRPr="00C31220">
        <w:rPr>
          <w:lang w:val="en-US"/>
        </w:rPr>
        <w:t xml:space="preserve">Feeney N (2020) How L Devine Pulled Off </w:t>
      </w:r>
      <w:proofErr w:type="gramStart"/>
      <w:r w:rsidRPr="00C31220">
        <w:rPr>
          <w:lang w:val="en-US"/>
        </w:rPr>
        <w:t>The</w:t>
      </w:r>
      <w:proofErr w:type="gramEnd"/>
      <w:r w:rsidRPr="00C31220">
        <w:rPr>
          <w:lang w:val="en-US"/>
        </w:rPr>
        <w:t xml:space="preserve"> Most Inventive Livestream Series Yet. In: </w:t>
      </w:r>
      <w:r w:rsidRPr="00C31220">
        <w:rPr>
          <w:i/>
          <w:iCs/>
          <w:lang w:val="en-US"/>
        </w:rPr>
        <w:t>Billboard</w:t>
      </w:r>
      <w:r w:rsidRPr="00C31220">
        <w:rPr>
          <w:lang w:val="en-US"/>
        </w:rPr>
        <w:t>. Available at: https://www.billboard.com/pro/l-devine-url-tour-livestream-diary/ (accessed 21 August 2025).</w:t>
      </w:r>
    </w:p>
    <w:p w14:paraId="69EA2AE3" w14:textId="77777777" w:rsidR="00C31220" w:rsidRPr="00C31220" w:rsidRDefault="00C31220" w:rsidP="00C31220">
      <w:pPr>
        <w:pStyle w:val="Bibliography"/>
        <w:rPr>
          <w:lang w:val="en-US"/>
        </w:rPr>
      </w:pPr>
      <w:r w:rsidRPr="00C31220">
        <w:rPr>
          <w:lang w:val="en-US"/>
        </w:rPr>
        <w:lastRenderedPageBreak/>
        <w:t>Frank A (2020) How “quarantine concerts” are keeping live music alive as venues remain closed. Available at: https://www.vox.com/culture/2020/4/8/21188670/coronavirus-quarantine-virtual-concerts-livestream-instagram (accessed 31 July 2025).</w:t>
      </w:r>
    </w:p>
    <w:p w14:paraId="577C33B6" w14:textId="77777777" w:rsidR="00C31220" w:rsidRPr="00C31220" w:rsidRDefault="00C31220" w:rsidP="00C31220">
      <w:pPr>
        <w:pStyle w:val="Bibliography"/>
        <w:rPr>
          <w:lang w:val="en-US"/>
        </w:rPr>
      </w:pPr>
      <w:r w:rsidRPr="00C31220">
        <w:rPr>
          <w:lang w:val="en-US"/>
        </w:rPr>
        <w:t xml:space="preserve">Frith S (1986) Art versus technology: the strange case of popular music. </w:t>
      </w:r>
      <w:r w:rsidRPr="00C31220">
        <w:rPr>
          <w:i/>
          <w:iCs/>
          <w:lang w:val="en-US"/>
        </w:rPr>
        <w:t>Media, Culture and Society</w:t>
      </w:r>
      <w:r w:rsidRPr="00C31220">
        <w:rPr>
          <w:lang w:val="en-US"/>
        </w:rPr>
        <w:t xml:space="preserve"> 8: 263–279.</w:t>
      </w:r>
    </w:p>
    <w:p w14:paraId="52D8A083" w14:textId="77777777" w:rsidR="00C31220" w:rsidRPr="00C31220" w:rsidRDefault="00C31220" w:rsidP="00C31220">
      <w:pPr>
        <w:pStyle w:val="Bibliography"/>
        <w:rPr>
          <w:lang w:val="en-US"/>
        </w:rPr>
      </w:pPr>
      <w:r w:rsidRPr="00C31220">
        <w:rPr>
          <w:lang w:val="en-US"/>
        </w:rPr>
        <w:t xml:space="preserve">Gagen J and Cook N (2016) Performing Live in Second Life. In: Whiteley S and Rambarran S (eds) </w:t>
      </w:r>
      <w:r w:rsidRPr="00C31220">
        <w:rPr>
          <w:i/>
          <w:iCs/>
          <w:lang w:val="en-US"/>
        </w:rPr>
        <w:t>The Oxford Handbook of Music and Virtuality</w:t>
      </w:r>
      <w:r w:rsidRPr="00C31220">
        <w:rPr>
          <w:lang w:val="en-US"/>
        </w:rPr>
        <w:t>. Oxford: Oxford University Press, pp. 191–209. Available at: https://www.oxfordhandbooks.com/view/10.1093/oxfordhb/9780199321285.001.0001/oxfordhb-9780199321285 (accessed 7 June 2021).</w:t>
      </w:r>
    </w:p>
    <w:p w14:paraId="5B92A1CC" w14:textId="77777777" w:rsidR="00C31220" w:rsidRPr="00C31220" w:rsidRDefault="00C31220" w:rsidP="00C31220">
      <w:pPr>
        <w:pStyle w:val="Bibliography"/>
        <w:rPr>
          <w:lang w:val="en-US"/>
        </w:rPr>
      </w:pPr>
      <w:r w:rsidRPr="00C31220">
        <w:rPr>
          <w:lang w:val="en-US"/>
        </w:rPr>
        <w:t xml:space="preserve">Gamble S (2024) </w:t>
      </w:r>
      <w:r w:rsidRPr="00C31220">
        <w:rPr>
          <w:i/>
          <w:iCs/>
          <w:lang w:val="en-US"/>
        </w:rPr>
        <w:t>Digital Flows: Online Hip Hop Music and Culture</w:t>
      </w:r>
      <w:r w:rsidRPr="00C31220">
        <w:rPr>
          <w:lang w:val="en-US"/>
        </w:rPr>
        <w:t>. Oxford: Oxford University Press.</w:t>
      </w:r>
    </w:p>
    <w:p w14:paraId="2355F1A4" w14:textId="77777777" w:rsidR="00C31220" w:rsidRPr="00C31220" w:rsidRDefault="00C31220" w:rsidP="00C31220">
      <w:pPr>
        <w:pStyle w:val="Bibliography"/>
        <w:rPr>
          <w:lang w:val="en-US"/>
        </w:rPr>
      </w:pPr>
      <w:r w:rsidRPr="00C31220">
        <w:rPr>
          <w:lang w:val="en-US"/>
        </w:rPr>
        <w:t>García-</w:t>
      </w:r>
      <w:proofErr w:type="spellStart"/>
      <w:r w:rsidRPr="00C31220">
        <w:rPr>
          <w:lang w:val="en-US"/>
        </w:rPr>
        <w:t>Mispireta</w:t>
      </w:r>
      <w:proofErr w:type="spellEnd"/>
      <w:r w:rsidRPr="00C31220">
        <w:rPr>
          <w:lang w:val="en-US"/>
        </w:rPr>
        <w:t xml:space="preserve"> LM (2023) </w:t>
      </w:r>
      <w:r w:rsidRPr="00C31220">
        <w:rPr>
          <w:i/>
          <w:iCs/>
          <w:lang w:val="en-US"/>
        </w:rPr>
        <w:t xml:space="preserve">Together, </w:t>
      </w:r>
      <w:proofErr w:type="gramStart"/>
      <w:r w:rsidRPr="00C31220">
        <w:rPr>
          <w:i/>
          <w:iCs/>
          <w:lang w:val="en-US"/>
        </w:rPr>
        <w:t>Somehow</w:t>
      </w:r>
      <w:proofErr w:type="gramEnd"/>
      <w:r w:rsidRPr="00C31220">
        <w:rPr>
          <w:i/>
          <w:iCs/>
          <w:lang w:val="en-US"/>
        </w:rPr>
        <w:t>: Music, Affect, and Intimacy on the Dancefloor</w:t>
      </w:r>
      <w:r w:rsidRPr="00C31220">
        <w:rPr>
          <w:lang w:val="en-US"/>
        </w:rPr>
        <w:t>. Durham: Duke University Press. Available at: http://dx.doi.org/10.1215/9781478027058 (accessed 17 September 2025).</w:t>
      </w:r>
    </w:p>
    <w:p w14:paraId="3323F4F3" w14:textId="77777777" w:rsidR="00C31220" w:rsidRPr="00C31220" w:rsidRDefault="00C31220" w:rsidP="00C31220">
      <w:pPr>
        <w:pStyle w:val="Bibliography"/>
        <w:rPr>
          <w:lang w:val="en-US"/>
        </w:rPr>
      </w:pPr>
      <w:r w:rsidRPr="00C31220">
        <w:rPr>
          <w:lang w:val="en-US"/>
        </w:rPr>
        <w:t xml:space="preserve">Gordon L (2019) The Best New Music Festival Is in ‘Minecraft’. In: </w:t>
      </w:r>
      <w:r w:rsidRPr="00C31220">
        <w:rPr>
          <w:i/>
          <w:iCs/>
          <w:lang w:val="en-US"/>
        </w:rPr>
        <w:t>VICE</w:t>
      </w:r>
      <w:r w:rsidRPr="00C31220">
        <w:rPr>
          <w:lang w:val="en-US"/>
        </w:rPr>
        <w:t>. Available at: https://www.vice.com/en/article/the-best-new-music-festival-is-in-minecraft-fire-festival/ (accessed 17 September 2025).</w:t>
      </w:r>
    </w:p>
    <w:p w14:paraId="0578D5FD" w14:textId="77777777" w:rsidR="00C31220" w:rsidRPr="00C31220" w:rsidRDefault="00C31220" w:rsidP="00C31220">
      <w:pPr>
        <w:pStyle w:val="Bibliography"/>
        <w:rPr>
          <w:lang w:val="en-US"/>
        </w:rPr>
      </w:pPr>
      <w:r w:rsidRPr="00C31220">
        <w:rPr>
          <w:lang w:val="en-US"/>
        </w:rPr>
        <w:t xml:space="preserve">Green B, Bennett A, Guerra P, et al. (2022) How live is </w:t>
      </w:r>
      <w:proofErr w:type="gramStart"/>
      <w:r w:rsidRPr="00C31220">
        <w:rPr>
          <w:lang w:val="en-US"/>
        </w:rPr>
        <w:t>live?:</w:t>
      </w:r>
      <w:proofErr w:type="gramEnd"/>
      <w:r w:rsidRPr="00C31220">
        <w:rPr>
          <w:lang w:val="en-US"/>
        </w:rPr>
        <w:t xml:space="preserve"> COVID-19, live music, and online performances. In: </w:t>
      </w:r>
      <w:r w:rsidRPr="00C31220">
        <w:rPr>
          <w:i/>
          <w:iCs/>
          <w:lang w:val="en-US"/>
        </w:rPr>
        <w:t>Remaking Culture and Music Spaces</w:t>
      </w:r>
      <w:r w:rsidRPr="00C31220">
        <w:rPr>
          <w:lang w:val="en-US"/>
        </w:rPr>
        <w:t>. Routledge.</w:t>
      </w:r>
    </w:p>
    <w:p w14:paraId="07B5F7DF" w14:textId="77777777" w:rsidR="00C31220" w:rsidRPr="00C31220" w:rsidRDefault="00C31220" w:rsidP="00C31220">
      <w:pPr>
        <w:pStyle w:val="Bibliography"/>
        <w:rPr>
          <w:lang w:val="en-US"/>
        </w:rPr>
      </w:pPr>
      <w:r w:rsidRPr="00C31220">
        <w:rPr>
          <w:lang w:val="en-US"/>
        </w:rPr>
        <w:t xml:space="preserve">Guerra P (2023) Anderton, Chris, and Sergio </w:t>
      </w:r>
      <w:proofErr w:type="spellStart"/>
      <w:r w:rsidRPr="00C31220">
        <w:rPr>
          <w:lang w:val="en-US"/>
        </w:rPr>
        <w:t>Pisfil</w:t>
      </w:r>
      <w:proofErr w:type="spellEnd"/>
      <w:r w:rsidRPr="00C31220">
        <w:rPr>
          <w:lang w:val="en-US"/>
        </w:rPr>
        <w:t xml:space="preserve">. 2022. Researching Live Music – Gigs, Tours, Concerts, and Festivals. London: Routledge. </w:t>
      </w:r>
      <w:r w:rsidRPr="00C31220">
        <w:rPr>
          <w:i/>
          <w:iCs/>
          <w:lang w:val="en-US"/>
        </w:rPr>
        <w:t>Ethnomusicology Review</w:t>
      </w:r>
      <w:r w:rsidRPr="00C31220">
        <w:rPr>
          <w:lang w:val="en-US"/>
        </w:rPr>
        <w:t xml:space="preserve"> 24.</w:t>
      </w:r>
    </w:p>
    <w:p w14:paraId="6AF2D8E3" w14:textId="77777777" w:rsidR="00C31220" w:rsidRPr="00C31220" w:rsidRDefault="00C31220" w:rsidP="00C31220">
      <w:pPr>
        <w:pStyle w:val="Bibliography"/>
        <w:rPr>
          <w:lang w:val="en-US"/>
        </w:rPr>
      </w:pPr>
      <w:r w:rsidRPr="00C31220">
        <w:rPr>
          <w:lang w:val="en-US"/>
        </w:rPr>
        <w:t xml:space="preserve">Guerra P and Lamontagne S (2023) Introduction - Contemporary Music Ecosystems’ Transformations: Live Music, the Gig Economy, and Social Changes. </w:t>
      </w:r>
      <w:r w:rsidRPr="00C31220">
        <w:rPr>
          <w:i/>
          <w:iCs/>
          <w:lang w:val="en-US"/>
        </w:rPr>
        <w:t>Ethnomusicology Review</w:t>
      </w:r>
      <w:r w:rsidRPr="00C31220">
        <w:rPr>
          <w:lang w:val="en-US"/>
        </w:rPr>
        <w:t xml:space="preserve"> 24.</w:t>
      </w:r>
    </w:p>
    <w:p w14:paraId="0177631F" w14:textId="77777777" w:rsidR="00C31220" w:rsidRPr="00C31220" w:rsidRDefault="00C31220" w:rsidP="00C31220">
      <w:pPr>
        <w:pStyle w:val="Bibliography"/>
        <w:rPr>
          <w:lang w:val="en-US"/>
        </w:rPr>
      </w:pPr>
      <w:proofErr w:type="spellStart"/>
      <w:r w:rsidRPr="00C31220">
        <w:rPr>
          <w:lang w:val="en-US"/>
        </w:rPr>
        <w:t>Hamelo</w:t>
      </w:r>
      <w:proofErr w:type="spellEnd"/>
      <w:r w:rsidRPr="00C31220">
        <w:rPr>
          <w:lang w:val="en-US"/>
        </w:rPr>
        <w:t xml:space="preserve"> G (2021) Live Performances Around </w:t>
      </w:r>
      <w:proofErr w:type="gramStart"/>
      <w:r w:rsidRPr="00C31220">
        <w:rPr>
          <w:lang w:val="en-US"/>
        </w:rPr>
        <w:t>The</w:t>
      </w:r>
      <w:proofErr w:type="gramEnd"/>
      <w:r w:rsidRPr="00C31220">
        <w:rPr>
          <w:lang w:val="en-US"/>
        </w:rPr>
        <w:t xml:space="preserve"> World Went Virtual in 2020. In: </w:t>
      </w:r>
      <w:proofErr w:type="spellStart"/>
      <w:r w:rsidRPr="00C31220">
        <w:rPr>
          <w:i/>
          <w:iCs/>
          <w:lang w:val="en-US"/>
        </w:rPr>
        <w:t>Ogojiii</w:t>
      </w:r>
      <w:proofErr w:type="spellEnd"/>
      <w:r w:rsidRPr="00C31220">
        <w:rPr>
          <w:lang w:val="en-US"/>
        </w:rPr>
        <w:t>. Available at: https://medium.com/ogojiii/live-performances-around-the-world-went-virtual-in-2020-46708c89b864 (accessed 31 July 2025).</w:t>
      </w:r>
    </w:p>
    <w:p w14:paraId="5C2249E4" w14:textId="77777777" w:rsidR="00C31220" w:rsidRPr="00C31220" w:rsidRDefault="00C31220" w:rsidP="00C31220">
      <w:pPr>
        <w:pStyle w:val="Bibliography"/>
        <w:rPr>
          <w:lang w:val="en-US"/>
        </w:rPr>
      </w:pPr>
      <w:r w:rsidRPr="00C31220">
        <w:rPr>
          <w:lang w:val="en-US"/>
        </w:rPr>
        <w:t xml:space="preserve">Harper A (2014) </w:t>
      </w:r>
      <w:r w:rsidRPr="00C31220">
        <w:rPr>
          <w:i/>
          <w:iCs/>
          <w:lang w:val="en-US"/>
        </w:rPr>
        <w:t>Lo-Fi Aesthetics in Popular Music Discourse</w:t>
      </w:r>
      <w:r w:rsidRPr="00C31220">
        <w:rPr>
          <w:lang w:val="en-US"/>
        </w:rPr>
        <w:t>. DPhil Thesis in Musicology. University of Oxford, Oxford.</w:t>
      </w:r>
    </w:p>
    <w:p w14:paraId="2A79A16C" w14:textId="77777777" w:rsidR="00C31220" w:rsidRPr="00C31220" w:rsidRDefault="00C31220" w:rsidP="00C31220">
      <w:pPr>
        <w:pStyle w:val="Bibliography"/>
        <w:rPr>
          <w:lang w:val="en-US"/>
        </w:rPr>
      </w:pPr>
      <w:r w:rsidRPr="00C31220">
        <w:rPr>
          <w:lang w:val="en-US"/>
        </w:rPr>
        <w:t xml:space="preserve">Hesmondhalgh D (2021) Streaming’s Effects on Music Culture: Old Anxieties and New Simplifications. </w:t>
      </w:r>
      <w:r w:rsidRPr="00C31220">
        <w:rPr>
          <w:i/>
          <w:iCs/>
          <w:lang w:val="en-US"/>
        </w:rPr>
        <w:t>Cultural Sociology</w:t>
      </w:r>
      <w:r w:rsidRPr="00C31220">
        <w:rPr>
          <w:lang w:val="en-US"/>
        </w:rPr>
        <w:t>. SAGE Publications: 3–24.</w:t>
      </w:r>
    </w:p>
    <w:p w14:paraId="17327943" w14:textId="77777777" w:rsidR="00C31220" w:rsidRPr="00C31220" w:rsidRDefault="00C31220" w:rsidP="00C31220">
      <w:pPr>
        <w:pStyle w:val="Bibliography"/>
        <w:rPr>
          <w:lang w:val="en-US"/>
        </w:rPr>
      </w:pPr>
      <w:r w:rsidRPr="00C31220">
        <w:rPr>
          <w:lang w:val="en-US"/>
        </w:rPr>
        <w:t xml:space="preserve">Holmes K (2020) ‘Virtually </w:t>
      </w:r>
      <w:proofErr w:type="spellStart"/>
      <w:r w:rsidRPr="00C31220">
        <w:rPr>
          <w:lang w:val="en-US"/>
        </w:rPr>
        <w:t>Knockengorroch</w:t>
      </w:r>
      <w:proofErr w:type="spellEnd"/>
      <w:r w:rsidRPr="00C31220">
        <w:rPr>
          <w:lang w:val="en-US"/>
        </w:rPr>
        <w:t>’ The festival season goes virtual: one promoter’s perspective. Available at: https://livemusicexchange.org/blog/virtually-knockengorroch-the-festival-</w:t>
      </w:r>
      <w:r w:rsidRPr="00C31220">
        <w:rPr>
          <w:lang w:val="en-US"/>
        </w:rPr>
        <w:lastRenderedPageBreak/>
        <w:t>season-goes-virtual-one-promoters-perspective-katch-holmes/ (accessed 28 August 2025).</w:t>
      </w:r>
    </w:p>
    <w:p w14:paraId="0662CEB1" w14:textId="77777777" w:rsidR="00C31220" w:rsidRPr="00C31220" w:rsidRDefault="00C31220" w:rsidP="00C31220">
      <w:pPr>
        <w:pStyle w:val="Bibliography"/>
        <w:rPr>
          <w:lang w:val="en-US"/>
        </w:rPr>
      </w:pPr>
      <w:r w:rsidRPr="00C31220">
        <w:rPr>
          <w:lang w:val="en-US"/>
        </w:rPr>
        <w:t xml:space="preserve">Howard F, Bennett A, Green B, et al. (2021) ‘It’s Turned Me from a Professional to a “Bedroom DJ” Once Again’: COVID-19 and New Forms of Inequality for Young Music-Makers. </w:t>
      </w:r>
      <w:r w:rsidRPr="00C31220">
        <w:rPr>
          <w:i/>
          <w:iCs/>
          <w:lang w:val="en-US"/>
        </w:rPr>
        <w:t>YOUNG</w:t>
      </w:r>
      <w:r w:rsidRPr="00C31220">
        <w:rPr>
          <w:lang w:val="en-US"/>
        </w:rPr>
        <w:t xml:space="preserve"> 29(4). SAGE Publications India: 417–432.</w:t>
      </w:r>
    </w:p>
    <w:p w14:paraId="17A01D7E" w14:textId="77777777" w:rsidR="00C31220" w:rsidRPr="00C31220" w:rsidRDefault="00C31220" w:rsidP="00C31220">
      <w:pPr>
        <w:pStyle w:val="Bibliography"/>
        <w:rPr>
          <w:lang w:val="en-US"/>
        </w:rPr>
      </w:pPr>
      <w:r w:rsidRPr="00C31220">
        <w:rPr>
          <w:lang w:val="en-US"/>
        </w:rPr>
        <w:t xml:space="preserve">Ingham T (2020) Why the Future of Livestreaming Isn’t About Size or Popularity. In: </w:t>
      </w:r>
      <w:r w:rsidRPr="00C31220">
        <w:rPr>
          <w:i/>
          <w:iCs/>
          <w:lang w:val="en-US"/>
        </w:rPr>
        <w:t>Rolling Stone</w:t>
      </w:r>
      <w:r w:rsidRPr="00C31220">
        <w:rPr>
          <w:lang w:val="en-US"/>
        </w:rPr>
        <w:t>. Available at: https://www.rollingstone.com/pro/features/laura-marling-limited-livestreaming-1004936/ (accessed 18 August 2025).</w:t>
      </w:r>
    </w:p>
    <w:p w14:paraId="74981F4C" w14:textId="77777777" w:rsidR="00C31220" w:rsidRPr="00C31220" w:rsidRDefault="00C31220" w:rsidP="00C31220">
      <w:pPr>
        <w:pStyle w:val="Bibliography"/>
        <w:rPr>
          <w:lang w:val="en-US"/>
        </w:rPr>
      </w:pPr>
      <w:r w:rsidRPr="00C31220">
        <w:rPr>
          <w:lang w:val="en-US"/>
        </w:rPr>
        <w:t xml:space="preserve">Iqbal N (2020) Don’t stand so close: how live music has changed its tune in lockdown. </w:t>
      </w:r>
      <w:r w:rsidRPr="00C31220">
        <w:rPr>
          <w:i/>
          <w:iCs/>
          <w:lang w:val="en-US"/>
        </w:rPr>
        <w:t>The Guardian</w:t>
      </w:r>
      <w:r w:rsidRPr="00C31220">
        <w:rPr>
          <w:lang w:val="en-US"/>
        </w:rPr>
        <w:t>, 16 May. Available at: https://www.theguardian.com/music/2020/may/16/dont-stand-so-close-how-live-music-has-changed-its-tune-in-lockdown (accessed 31 July 2025).</w:t>
      </w:r>
    </w:p>
    <w:p w14:paraId="0AF58D1D" w14:textId="77777777" w:rsidR="00C31220" w:rsidRPr="00C31220" w:rsidRDefault="00C31220" w:rsidP="00C31220">
      <w:pPr>
        <w:pStyle w:val="Bibliography"/>
        <w:rPr>
          <w:lang w:val="en-US"/>
        </w:rPr>
      </w:pPr>
      <w:r w:rsidRPr="00C31220">
        <w:rPr>
          <w:lang w:val="en-US"/>
        </w:rPr>
        <w:t xml:space="preserve">Jasanoff S (2015) Future imperfect: Science, technology, and the imaginations of modernity. In: </w:t>
      </w:r>
      <w:r w:rsidRPr="00C31220">
        <w:rPr>
          <w:i/>
          <w:iCs/>
          <w:lang w:val="en-US"/>
        </w:rPr>
        <w:t>Dreamscapes of Modernity: Sociotechnical Imaginaries and the Fabrication of Power</w:t>
      </w:r>
      <w:r w:rsidRPr="00C31220">
        <w:rPr>
          <w:lang w:val="en-US"/>
        </w:rPr>
        <w:t>. University of Chicago Press, pp. 1–33. Available at: https://www.bibliovault.org/BV.landing.epl?ISBN=9780226276663 (accessed 26 February 2025).</w:t>
      </w:r>
    </w:p>
    <w:p w14:paraId="09335799" w14:textId="77777777" w:rsidR="00C31220" w:rsidRPr="00C31220" w:rsidRDefault="00C31220" w:rsidP="00C31220">
      <w:pPr>
        <w:pStyle w:val="Bibliography"/>
        <w:rPr>
          <w:lang w:val="en-US"/>
        </w:rPr>
      </w:pPr>
      <w:r w:rsidRPr="00C31220">
        <w:rPr>
          <w:lang w:val="en-US"/>
        </w:rPr>
        <w:t xml:space="preserve">Jones E (2021) </w:t>
      </w:r>
      <w:r w:rsidRPr="00C31220">
        <w:rPr>
          <w:i/>
          <w:iCs/>
          <w:lang w:val="en-US"/>
        </w:rPr>
        <w:t>DIY Music and the Politics of Social Media</w:t>
      </w:r>
      <w:r w:rsidRPr="00C31220">
        <w:rPr>
          <w:lang w:val="en-US"/>
        </w:rPr>
        <w:t>. Bloomsbury Academic. Available at: http://www.bloomsburycollections.com/book/diy-music-and-the-politics-of-social-media (accessed 7 June 2021).</w:t>
      </w:r>
    </w:p>
    <w:p w14:paraId="11B435B1" w14:textId="77777777" w:rsidR="00C31220" w:rsidRPr="00C31220" w:rsidRDefault="00C31220" w:rsidP="00C31220">
      <w:pPr>
        <w:pStyle w:val="Bibliography"/>
        <w:rPr>
          <w:lang w:val="en-US"/>
        </w:rPr>
      </w:pPr>
      <w:proofErr w:type="spellStart"/>
      <w:r w:rsidRPr="00C31220">
        <w:rPr>
          <w:lang w:val="en-US"/>
        </w:rPr>
        <w:t>Kappal</w:t>
      </w:r>
      <w:proofErr w:type="spellEnd"/>
      <w:r w:rsidRPr="00C31220">
        <w:rPr>
          <w:lang w:val="en-US"/>
        </w:rPr>
        <w:t xml:space="preserve"> B (2020) How virtual concerts became the new normal in 2020. Available at: https://www.livemint.com/mint-lounge/ideas/how-virtual-concerts-became-the-new-normal-in-2020-111608639129110.html (accessed 31 July 2025).</w:t>
      </w:r>
    </w:p>
    <w:p w14:paraId="497C881D" w14:textId="77777777" w:rsidR="00C31220" w:rsidRPr="00C31220" w:rsidRDefault="00C31220" w:rsidP="00C31220">
      <w:pPr>
        <w:pStyle w:val="Bibliography"/>
        <w:rPr>
          <w:lang w:val="en-US"/>
        </w:rPr>
      </w:pPr>
      <w:r w:rsidRPr="00C31220">
        <w:rPr>
          <w:lang w:val="en-US"/>
        </w:rPr>
        <w:t xml:space="preserve">Kent M and Ellis K (2015) Live music in a virtual world: Exuberant flourishing and disability at wheelies nightclub in second life. In: Jones AC and Bennett RJ (eds) </w:t>
      </w:r>
      <w:r w:rsidRPr="00C31220">
        <w:rPr>
          <w:i/>
          <w:iCs/>
          <w:lang w:val="en-US"/>
        </w:rPr>
        <w:t>The Digital Evolution of Live Music</w:t>
      </w:r>
      <w:r w:rsidRPr="00C31220">
        <w:rPr>
          <w:lang w:val="en-US"/>
        </w:rPr>
        <w:t>. Waltham: Chandos Publishing, pp. 85–98. Available at: https://espace.curtin.edu.au/handle/20.500.11937/37869 (accessed 27 January 2022).</w:t>
      </w:r>
    </w:p>
    <w:p w14:paraId="497E9EF2" w14:textId="77777777" w:rsidR="00C31220" w:rsidRPr="00C31220" w:rsidRDefault="00C31220" w:rsidP="00C31220">
      <w:pPr>
        <w:pStyle w:val="Bibliography"/>
        <w:rPr>
          <w:lang w:val="en-US"/>
        </w:rPr>
      </w:pPr>
      <w:r w:rsidRPr="00C31220">
        <w:rPr>
          <w:lang w:val="en-US"/>
        </w:rPr>
        <w:t xml:space="preserve">King A (2023) Mandolin Shuts Down After Burning Through $17 Million in 3 Years. In: </w:t>
      </w:r>
      <w:r w:rsidRPr="00C31220">
        <w:rPr>
          <w:i/>
          <w:iCs/>
          <w:lang w:val="en-US"/>
        </w:rPr>
        <w:t>Digital Music News</w:t>
      </w:r>
      <w:r w:rsidRPr="00C31220">
        <w:rPr>
          <w:lang w:val="en-US"/>
        </w:rPr>
        <w:t>. Available at: https://www.digitalmusicnews.com/2023/04/21/mandolin-shutdown-burns-seventeen-million-three-years/ (accessed 18 August 2025).</w:t>
      </w:r>
    </w:p>
    <w:p w14:paraId="19A47EA9" w14:textId="77777777" w:rsidR="00C31220" w:rsidRPr="00C31220" w:rsidRDefault="00C31220" w:rsidP="00C31220">
      <w:pPr>
        <w:pStyle w:val="Bibliography"/>
        <w:rPr>
          <w:lang w:val="en-US"/>
        </w:rPr>
      </w:pPr>
      <w:proofErr w:type="spellStart"/>
      <w:r w:rsidRPr="00C31220">
        <w:rPr>
          <w:lang w:val="en-US"/>
        </w:rPr>
        <w:t>Kinsher</w:t>
      </w:r>
      <w:proofErr w:type="spellEnd"/>
      <w:r w:rsidRPr="00C31220">
        <w:rPr>
          <w:lang w:val="en-US"/>
        </w:rPr>
        <w:t xml:space="preserve"> P (2024) 3 Benefits of Virtual Concerts for Artists. In: </w:t>
      </w:r>
      <w:r w:rsidRPr="00C31220">
        <w:rPr>
          <w:i/>
          <w:iCs/>
          <w:lang w:val="en-US"/>
        </w:rPr>
        <w:t>Disc Makers Blog</w:t>
      </w:r>
      <w:r w:rsidRPr="00C31220">
        <w:rPr>
          <w:lang w:val="en-US"/>
        </w:rPr>
        <w:t>. Available at: https://blog.discmakers.com/2024/09/virtual-concerts/ (accessed 31 July 2025).</w:t>
      </w:r>
    </w:p>
    <w:p w14:paraId="569BDD94" w14:textId="77777777" w:rsidR="00C31220" w:rsidRPr="00C31220" w:rsidRDefault="00C31220" w:rsidP="00C31220">
      <w:pPr>
        <w:pStyle w:val="Bibliography"/>
        <w:rPr>
          <w:lang w:val="en-US"/>
        </w:rPr>
      </w:pPr>
      <w:proofErr w:type="spellStart"/>
      <w:r w:rsidRPr="00C31220">
        <w:rPr>
          <w:lang w:val="en-US"/>
        </w:rPr>
        <w:t>Kjus</w:t>
      </w:r>
      <w:proofErr w:type="spellEnd"/>
      <w:r w:rsidRPr="00C31220">
        <w:rPr>
          <w:lang w:val="en-US"/>
        </w:rPr>
        <w:t xml:space="preserve"> Y, Spilker HS and Kiberg H (2022) Liveness online in deadly times: How artists explored the expressive potential of live-streamed concerts at the face of COVID-19 in Norway. </w:t>
      </w:r>
      <w:r w:rsidRPr="00C31220">
        <w:rPr>
          <w:i/>
          <w:iCs/>
          <w:lang w:val="en-US"/>
        </w:rPr>
        <w:t>First Monday</w:t>
      </w:r>
      <w:r w:rsidRPr="00C31220">
        <w:rPr>
          <w:lang w:val="en-US"/>
        </w:rPr>
        <w:t xml:space="preserve">. </w:t>
      </w:r>
      <w:proofErr w:type="spellStart"/>
      <w:r w:rsidRPr="00C31220">
        <w:rPr>
          <w:lang w:val="en-US"/>
        </w:rPr>
        <w:t>Epub</w:t>
      </w:r>
      <w:proofErr w:type="spellEnd"/>
      <w:r w:rsidRPr="00C31220">
        <w:rPr>
          <w:lang w:val="en-US"/>
        </w:rPr>
        <w:t xml:space="preserve"> ahead of print 4 June 2022. DOI: 10.5210/</w:t>
      </w:r>
      <w:proofErr w:type="gramStart"/>
      <w:r w:rsidRPr="00C31220">
        <w:rPr>
          <w:lang w:val="en-US"/>
        </w:rPr>
        <w:t>fm.v</w:t>
      </w:r>
      <w:proofErr w:type="gramEnd"/>
      <w:r w:rsidRPr="00C31220">
        <w:rPr>
          <w:lang w:val="en-US"/>
        </w:rPr>
        <w:t>27i6.12398.</w:t>
      </w:r>
    </w:p>
    <w:p w14:paraId="34905BD8" w14:textId="77777777" w:rsidR="00C31220" w:rsidRPr="00C31220" w:rsidRDefault="00C31220" w:rsidP="00C31220">
      <w:pPr>
        <w:pStyle w:val="Bibliography"/>
        <w:rPr>
          <w:lang w:val="en-US"/>
        </w:rPr>
      </w:pPr>
      <w:r w:rsidRPr="00C31220">
        <w:rPr>
          <w:lang w:val="en-US"/>
        </w:rPr>
        <w:lastRenderedPageBreak/>
        <w:t xml:space="preserve">LeDonne R (2021) ‘Limits are non-existent in the metaverse!’ Video game concerts become big business. </w:t>
      </w:r>
      <w:r w:rsidRPr="00C31220">
        <w:rPr>
          <w:i/>
          <w:iCs/>
          <w:lang w:val="en-US"/>
        </w:rPr>
        <w:t>The Guardian</w:t>
      </w:r>
      <w:r w:rsidRPr="00C31220">
        <w:rPr>
          <w:lang w:val="en-US"/>
        </w:rPr>
        <w:t>, 7 August. Available at: https://www.theguardian.com/music/2021/aug/07/no-limits-in-the-metaverse-video-game-concerts-big-business (accessed 31 July 2025).</w:t>
      </w:r>
    </w:p>
    <w:p w14:paraId="21204895" w14:textId="77777777" w:rsidR="00C31220" w:rsidRPr="00C31220" w:rsidRDefault="00C31220" w:rsidP="00C31220">
      <w:pPr>
        <w:pStyle w:val="Bibliography"/>
        <w:rPr>
          <w:lang w:val="en-US"/>
        </w:rPr>
      </w:pPr>
      <w:r w:rsidRPr="00C31220">
        <w:rPr>
          <w:lang w:val="en-US"/>
        </w:rPr>
        <w:t xml:space="preserve">Mager A and Katzenbach C (2021) Future imaginaries in the making and governing of digital technology: Multiple, contested, commodified. </w:t>
      </w:r>
      <w:r w:rsidRPr="00C31220">
        <w:rPr>
          <w:i/>
          <w:iCs/>
          <w:lang w:val="en-US"/>
        </w:rPr>
        <w:t>New Media &amp; Society</w:t>
      </w:r>
      <w:r w:rsidRPr="00C31220">
        <w:rPr>
          <w:lang w:val="en-US"/>
        </w:rPr>
        <w:t xml:space="preserve"> 23(2). SAGE Publications: 223–236.</w:t>
      </w:r>
    </w:p>
    <w:p w14:paraId="6E8D512C" w14:textId="77777777" w:rsidR="00C31220" w:rsidRPr="00C31220" w:rsidRDefault="00C31220" w:rsidP="00C31220">
      <w:pPr>
        <w:pStyle w:val="Bibliography"/>
        <w:rPr>
          <w:lang w:val="en-US"/>
        </w:rPr>
      </w:pPr>
      <w:proofErr w:type="spellStart"/>
      <w:r w:rsidRPr="00C31220">
        <w:rPr>
          <w:lang w:val="en-US"/>
        </w:rPr>
        <w:t>Mazierska</w:t>
      </w:r>
      <w:proofErr w:type="spellEnd"/>
      <w:r w:rsidRPr="00C31220">
        <w:rPr>
          <w:lang w:val="en-US"/>
        </w:rPr>
        <w:t xml:space="preserve"> E, Gillon L and Rigg T (2020) Introduction: The continuous significance of live music. In: </w:t>
      </w:r>
      <w:proofErr w:type="spellStart"/>
      <w:r w:rsidRPr="00C31220">
        <w:rPr>
          <w:lang w:val="en-US"/>
        </w:rPr>
        <w:t>Mazierska</w:t>
      </w:r>
      <w:proofErr w:type="spellEnd"/>
      <w:r w:rsidRPr="00C31220">
        <w:rPr>
          <w:lang w:val="en-US"/>
        </w:rPr>
        <w:t xml:space="preserve"> E, Gillon L, and Rigg T (eds) </w:t>
      </w:r>
      <w:r w:rsidRPr="00C31220">
        <w:rPr>
          <w:i/>
          <w:iCs/>
          <w:lang w:val="en-US"/>
        </w:rPr>
        <w:t>The Future of Live Music</w:t>
      </w:r>
      <w:r w:rsidRPr="00C31220">
        <w:rPr>
          <w:lang w:val="en-US"/>
        </w:rPr>
        <w:t>. New York and London: Bloomsbury Academic, pp. 1–16.</w:t>
      </w:r>
    </w:p>
    <w:p w14:paraId="3E6FE50B" w14:textId="77777777" w:rsidR="00C31220" w:rsidRPr="00C31220" w:rsidRDefault="00C31220" w:rsidP="00C31220">
      <w:pPr>
        <w:pStyle w:val="Bibliography"/>
        <w:rPr>
          <w:lang w:val="en-US"/>
        </w:rPr>
      </w:pPr>
      <w:r w:rsidRPr="00C31220">
        <w:rPr>
          <w:lang w:val="en-US"/>
        </w:rPr>
        <w:t xml:space="preserve">McLeod R (2021) For Some People, Online Concerts Might Actually Be Better than Live Ones. In: </w:t>
      </w:r>
      <w:r w:rsidRPr="00C31220">
        <w:rPr>
          <w:i/>
          <w:iCs/>
          <w:lang w:val="en-US"/>
        </w:rPr>
        <w:t>Pocket Concerts</w:t>
      </w:r>
      <w:r w:rsidRPr="00C31220">
        <w:rPr>
          <w:lang w:val="en-US"/>
        </w:rPr>
        <w:t>. Available at: https://medium.com/pocket-concerts/for-some-people-online-concerts-might-actually-be-better-than-live-ones-d7f0d009701 (accessed 31 July 2025).</w:t>
      </w:r>
    </w:p>
    <w:p w14:paraId="65B2AB97" w14:textId="77777777" w:rsidR="00C31220" w:rsidRPr="00C31220" w:rsidRDefault="00C31220" w:rsidP="00C31220">
      <w:pPr>
        <w:pStyle w:val="Bibliography"/>
        <w:rPr>
          <w:lang w:val="en-US"/>
        </w:rPr>
      </w:pPr>
      <w:r w:rsidRPr="00C31220">
        <w:rPr>
          <w:lang w:val="en-US"/>
        </w:rPr>
        <w:t xml:space="preserve">Millman E (2020) BTS Just Proved That Paid Livestreaming Is Here to Stay. In: </w:t>
      </w:r>
      <w:r w:rsidRPr="00C31220">
        <w:rPr>
          <w:i/>
          <w:iCs/>
          <w:lang w:val="en-US"/>
        </w:rPr>
        <w:t>Rolling Stone</w:t>
      </w:r>
      <w:r w:rsidRPr="00C31220">
        <w:rPr>
          <w:lang w:val="en-US"/>
        </w:rPr>
        <w:t>. Available at: https://www.rollingstone.com/pro/news/bts-paid-livestream-bang-bang-con-1015696/ (accessed 31 July 2025).</w:t>
      </w:r>
    </w:p>
    <w:p w14:paraId="126D9C78" w14:textId="77777777" w:rsidR="00C31220" w:rsidRPr="00C31220" w:rsidRDefault="00C31220" w:rsidP="00C31220">
      <w:pPr>
        <w:pStyle w:val="Bibliography"/>
        <w:rPr>
          <w:lang w:val="en-US"/>
        </w:rPr>
      </w:pPr>
      <w:proofErr w:type="spellStart"/>
      <w:r w:rsidRPr="00C31220">
        <w:rPr>
          <w:lang w:val="en-US"/>
        </w:rPr>
        <w:t>Moritzen</w:t>
      </w:r>
      <w:proofErr w:type="spellEnd"/>
      <w:r w:rsidRPr="00C31220">
        <w:rPr>
          <w:lang w:val="en-US"/>
        </w:rPr>
        <w:t xml:space="preserve"> K (2022) Opening Up Virtual Mosh Pits: Music Scenes and In-Game Concerts in Fortnite and Minecraft. </w:t>
      </w:r>
      <w:r w:rsidRPr="00C31220">
        <w:rPr>
          <w:i/>
          <w:iCs/>
          <w:lang w:val="en-US"/>
        </w:rPr>
        <w:t>Journal of Sound and Music in Games</w:t>
      </w:r>
      <w:r w:rsidRPr="00C31220">
        <w:rPr>
          <w:lang w:val="en-US"/>
        </w:rPr>
        <w:t xml:space="preserve"> 3(2–3). University of California Press: 115–140.</w:t>
      </w:r>
    </w:p>
    <w:p w14:paraId="12186E8E" w14:textId="77777777" w:rsidR="00C31220" w:rsidRPr="00C31220" w:rsidRDefault="00C31220" w:rsidP="00C31220">
      <w:pPr>
        <w:pStyle w:val="Bibliography"/>
        <w:rPr>
          <w:lang w:val="en-US"/>
        </w:rPr>
      </w:pPr>
      <w:proofErr w:type="spellStart"/>
      <w:r w:rsidRPr="00C31220">
        <w:rPr>
          <w:lang w:val="en-US"/>
        </w:rPr>
        <w:t>Moritzen</w:t>
      </w:r>
      <w:proofErr w:type="spellEnd"/>
      <w:r w:rsidRPr="00C31220">
        <w:rPr>
          <w:lang w:val="en-US"/>
        </w:rPr>
        <w:t xml:space="preserve"> K (2025) Experimenting with the Future of Pop Music Through Play: An Interview with </w:t>
      </w:r>
      <w:proofErr w:type="spellStart"/>
      <w:r w:rsidRPr="00C31220">
        <w:rPr>
          <w:lang w:val="en-US"/>
        </w:rPr>
        <w:t>Umru</w:t>
      </w:r>
      <w:proofErr w:type="spellEnd"/>
      <w:r w:rsidRPr="00C31220">
        <w:rPr>
          <w:lang w:val="en-US"/>
        </w:rPr>
        <w:t xml:space="preserve"> on Open Pit, Minecraft and Hyperpop. In: </w:t>
      </w:r>
      <w:r w:rsidRPr="00C31220">
        <w:rPr>
          <w:i/>
          <w:iCs/>
          <w:lang w:val="en-US"/>
        </w:rPr>
        <w:t>Gestalten der Zukunft</w:t>
      </w:r>
      <w:r w:rsidRPr="00C31220">
        <w:rPr>
          <w:lang w:val="en-US"/>
        </w:rPr>
        <w:t xml:space="preserve">, 2 June 2025, pp. 189–200. Nomos </w:t>
      </w:r>
      <w:proofErr w:type="spellStart"/>
      <w:r w:rsidRPr="00C31220">
        <w:rPr>
          <w:lang w:val="en-US"/>
        </w:rPr>
        <w:t>Verlagsgesellschaft</w:t>
      </w:r>
      <w:proofErr w:type="spellEnd"/>
      <w:r w:rsidRPr="00C31220">
        <w:rPr>
          <w:lang w:val="en-US"/>
        </w:rPr>
        <w:t xml:space="preserve"> </w:t>
      </w:r>
      <w:proofErr w:type="spellStart"/>
      <w:r w:rsidRPr="00C31220">
        <w:rPr>
          <w:lang w:val="en-US"/>
        </w:rPr>
        <w:t>mbH</w:t>
      </w:r>
      <w:proofErr w:type="spellEnd"/>
      <w:r w:rsidRPr="00C31220">
        <w:rPr>
          <w:lang w:val="en-US"/>
        </w:rPr>
        <w:t xml:space="preserve"> &amp; Co. KG. Available at: https://www.nomos-elibrary.de/de/10.5771/9783748952237-189/experimenting-with-the-future-of-pop-music-through-play-an-interview-with-umru-on-open-pit-minecraft-and-hyperpop (accessed 31 July 2025).</w:t>
      </w:r>
    </w:p>
    <w:p w14:paraId="4E55F196" w14:textId="77777777" w:rsidR="00C31220" w:rsidRPr="00C31220" w:rsidRDefault="00C31220" w:rsidP="00C31220">
      <w:pPr>
        <w:pStyle w:val="Bibliography"/>
        <w:rPr>
          <w:lang w:val="en-US"/>
        </w:rPr>
      </w:pPr>
      <w:proofErr w:type="spellStart"/>
      <w:r w:rsidRPr="00C31220">
        <w:rPr>
          <w:lang w:val="en-US"/>
        </w:rPr>
        <w:t>Muchitsch</w:t>
      </w:r>
      <w:proofErr w:type="spellEnd"/>
      <w:r w:rsidRPr="00C31220">
        <w:rPr>
          <w:lang w:val="en-US"/>
        </w:rPr>
        <w:t xml:space="preserve"> V, Moura LA and </w:t>
      </w:r>
      <w:proofErr w:type="spellStart"/>
      <w:r w:rsidRPr="00C31220">
        <w:rPr>
          <w:lang w:val="en-US"/>
        </w:rPr>
        <w:t>Perevedentseva</w:t>
      </w:r>
      <w:proofErr w:type="spellEnd"/>
      <w:r w:rsidRPr="00C31220">
        <w:rPr>
          <w:lang w:val="en-US"/>
        </w:rPr>
        <w:t xml:space="preserve"> M (2025) Swimming Upstream? Independent Musicians and Music Platform Imaginaries. </w:t>
      </w:r>
      <w:r w:rsidRPr="00C31220">
        <w:rPr>
          <w:i/>
          <w:iCs/>
          <w:lang w:val="en-US"/>
        </w:rPr>
        <w:t>Journal of Popular Music Studies</w:t>
      </w:r>
      <w:r w:rsidRPr="00C31220">
        <w:rPr>
          <w:lang w:val="en-US"/>
        </w:rPr>
        <w:t xml:space="preserve"> 37(4). University of California Press: 19–41.</w:t>
      </w:r>
    </w:p>
    <w:p w14:paraId="5221E394" w14:textId="77777777" w:rsidR="00C31220" w:rsidRPr="00C31220" w:rsidRDefault="00C31220" w:rsidP="00C31220">
      <w:pPr>
        <w:pStyle w:val="Bibliography"/>
        <w:rPr>
          <w:lang w:val="en-US"/>
        </w:rPr>
      </w:pPr>
      <w:r w:rsidRPr="00C31220">
        <w:rPr>
          <w:lang w:val="en-US"/>
        </w:rPr>
        <w:t xml:space="preserve">Mulligan M (2020) Who will own the virtual concert space? In: </w:t>
      </w:r>
      <w:r w:rsidRPr="00C31220">
        <w:rPr>
          <w:i/>
          <w:iCs/>
          <w:lang w:val="en-US"/>
        </w:rPr>
        <w:t>Music Industry Blog</w:t>
      </w:r>
      <w:r w:rsidRPr="00C31220">
        <w:rPr>
          <w:lang w:val="en-US"/>
        </w:rPr>
        <w:t>. Available at: https://musicindustryblog.wordpress.com/2020/08/28/who-will-own-the-virtual-concert-space/ (accessed 31 July 2025).</w:t>
      </w:r>
    </w:p>
    <w:p w14:paraId="792487AB" w14:textId="77777777" w:rsidR="00C31220" w:rsidRPr="00C31220" w:rsidRDefault="00C31220" w:rsidP="00C31220">
      <w:pPr>
        <w:pStyle w:val="Bibliography"/>
        <w:rPr>
          <w:lang w:val="en-US"/>
        </w:rPr>
      </w:pPr>
      <w:r w:rsidRPr="00C31220">
        <w:rPr>
          <w:lang w:val="en-US"/>
        </w:rPr>
        <w:t xml:space="preserve">Mulligan M (2021) Virtual concerts: A new video format. In: </w:t>
      </w:r>
      <w:r w:rsidRPr="00C31220">
        <w:rPr>
          <w:i/>
          <w:iCs/>
          <w:lang w:val="en-US"/>
        </w:rPr>
        <w:t>Music Industry Blog</w:t>
      </w:r>
      <w:r w:rsidRPr="00C31220">
        <w:rPr>
          <w:lang w:val="en-US"/>
        </w:rPr>
        <w:t>. Available at: https://musicindustryblog.wordpress.com/2021/01/08/virtual-concerts-a-new-video-format/ (accessed 18 August 2025).</w:t>
      </w:r>
    </w:p>
    <w:p w14:paraId="0975A256" w14:textId="77777777" w:rsidR="00C31220" w:rsidRPr="00C31220" w:rsidRDefault="00C31220" w:rsidP="00C31220">
      <w:pPr>
        <w:pStyle w:val="Bibliography"/>
        <w:rPr>
          <w:lang w:val="en-US"/>
        </w:rPr>
      </w:pPr>
      <w:r w:rsidRPr="00C31220">
        <w:rPr>
          <w:lang w:val="en-US"/>
        </w:rPr>
        <w:t xml:space="preserve">Ng J and Gamble S (2022) Hip-hop producer-hosts, beat battles, and online music production communities on Twitch. </w:t>
      </w:r>
      <w:r w:rsidRPr="00C31220">
        <w:rPr>
          <w:i/>
          <w:iCs/>
          <w:lang w:val="en-US"/>
        </w:rPr>
        <w:t>First Monday</w:t>
      </w:r>
      <w:r w:rsidRPr="00C31220">
        <w:rPr>
          <w:lang w:val="en-US"/>
        </w:rPr>
        <w:t xml:space="preserve"> 27(6).</w:t>
      </w:r>
    </w:p>
    <w:p w14:paraId="00E1706C" w14:textId="77777777" w:rsidR="00C31220" w:rsidRPr="00C31220" w:rsidRDefault="00C31220" w:rsidP="00C31220">
      <w:pPr>
        <w:pStyle w:val="Bibliography"/>
        <w:rPr>
          <w:lang w:val="en-US"/>
        </w:rPr>
      </w:pPr>
      <w:r w:rsidRPr="00C31220">
        <w:rPr>
          <w:lang w:val="en-US"/>
        </w:rPr>
        <w:lastRenderedPageBreak/>
        <w:t xml:space="preserve">Paine A (2021) PRS For Music introduces discounted rate for livestream </w:t>
      </w:r>
      <w:proofErr w:type="spellStart"/>
      <w:r w:rsidRPr="00C31220">
        <w:rPr>
          <w:lang w:val="en-US"/>
        </w:rPr>
        <w:t>licence</w:t>
      </w:r>
      <w:proofErr w:type="spellEnd"/>
      <w:r w:rsidRPr="00C31220">
        <w:rPr>
          <w:lang w:val="en-US"/>
        </w:rPr>
        <w:t xml:space="preserve"> following ‘healthy debate’. Available at: https://www.musicweek.com/live/read/prs-for-music-introduces-discounted-rate-for-livestream-licence-following-healthy-debate/083204 (accessed 31 July 2025).</w:t>
      </w:r>
    </w:p>
    <w:p w14:paraId="63A29508" w14:textId="77777777" w:rsidR="00C31220" w:rsidRPr="00C31220" w:rsidRDefault="00C31220" w:rsidP="00C31220">
      <w:pPr>
        <w:pStyle w:val="Bibliography"/>
        <w:rPr>
          <w:lang w:val="en-US"/>
        </w:rPr>
      </w:pPr>
      <w:proofErr w:type="spellStart"/>
      <w:r w:rsidRPr="00C31220">
        <w:rPr>
          <w:lang w:val="en-US"/>
        </w:rPr>
        <w:t>Papacharissi</w:t>
      </w:r>
      <w:proofErr w:type="spellEnd"/>
      <w:r w:rsidRPr="00C31220">
        <w:rPr>
          <w:lang w:val="en-US"/>
        </w:rPr>
        <w:t xml:space="preserve"> Z (ed.) (2010) </w:t>
      </w:r>
      <w:r w:rsidRPr="00C31220">
        <w:rPr>
          <w:i/>
          <w:iCs/>
          <w:lang w:val="en-US"/>
        </w:rPr>
        <w:t>A Networked Self: Identity, Community, and Culture on Social Network Sites</w:t>
      </w:r>
      <w:r w:rsidRPr="00C31220">
        <w:rPr>
          <w:lang w:val="en-US"/>
        </w:rPr>
        <w:t>. New York: Routledge.</w:t>
      </w:r>
    </w:p>
    <w:p w14:paraId="6F3C3DC7" w14:textId="77777777" w:rsidR="00C31220" w:rsidRPr="00C31220" w:rsidRDefault="00C31220" w:rsidP="00C31220">
      <w:pPr>
        <w:pStyle w:val="Bibliography"/>
        <w:rPr>
          <w:lang w:val="en-US"/>
        </w:rPr>
      </w:pPr>
      <w:r w:rsidRPr="00C31220">
        <w:rPr>
          <w:lang w:val="en-US"/>
        </w:rPr>
        <w:t xml:space="preserve">Pareles J (2020a) 10 Best Quarantine Concerts Online. </w:t>
      </w:r>
      <w:r w:rsidRPr="00C31220">
        <w:rPr>
          <w:i/>
          <w:iCs/>
          <w:lang w:val="en-US"/>
        </w:rPr>
        <w:t>The New York Times</w:t>
      </w:r>
      <w:r w:rsidRPr="00C31220">
        <w:rPr>
          <w:lang w:val="en-US"/>
        </w:rPr>
        <w:t>, 21 July. Available at: https://www.nytimes.com/2020/07/21/arts/music/best-quarantine-concerts-livestream.html (accessed 31 July 2025).</w:t>
      </w:r>
    </w:p>
    <w:p w14:paraId="751AF9D8" w14:textId="77777777" w:rsidR="00C31220" w:rsidRPr="00C31220" w:rsidRDefault="00C31220" w:rsidP="00C31220">
      <w:pPr>
        <w:pStyle w:val="Bibliography"/>
        <w:rPr>
          <w:lang w:val="en-US"/>
        </w:rPr>
      </w:pPr>
      <w:r w:rsidRPr="00C31220">
        <w:rPr>
          <w:lang w:val="en-US"/>
        </w:rPr>
        <w:t xml:space="preserve">Pareles J (2020b) Intimacy Is Overrated: Concerts in the Livestream Era. </w:t>
      </w:r>
      <w:r w:rsidRPr="00C31220">
        <w:rPr>
          <w:i/>
          <w:iCs/>
          <w:lang w:val="en-US"/>
        </w:rPr>
        <w:t>The New York Times</w:t>
      </w:r>
      <w:r w:rsidRPr="00C31220">
        <w:rPr>
          <w:lang w:val="en-US"/>
        </w:rPr>
        <w:t>, 21 July. Available at: https://www.nytimes.com/2020/07/21/arts/music/livestreams-intimacy.html (accessed 20 August 2025).</w:t>
      </w:r>
    </w:p>
    <w:p w14:paraId="26EFCBBB" w14:textId="77777777" w:rsidR="00C31220" w:rsidRPr="00C31220" w:rsidRDefault="00C31220" w:rsidP="00C31220">
      <w:pPr>
        <w:pStyle w:val="Bibliography"/>
        <w:rPr>
          <w:lang w:val="en-US"/>
        </w:rPr>
      </w:pPr>
      <w:r w:rsidRPr="00C31220">
        <w:rPr>
          <w:lang w:val="en-US"/>
        </w:rPr>
        <w:t xml:space="preserve">Peisner D (2020) Concerts Aren’t Back. Livestreams Are Ubiquitous. Can They Do the Job? </w:t>
      </w:r>
      <w:r w:rsidRPr="00C31220">
        <w:rPr>
          <w:i/>
          <w:iCs/>
          <w:lang w:val="en-US"/>
        </w:rPr>
        <w:t>The New York Times</w:t>
      </w:r>
      <w:r w:rsidRPr="00C31220">
        <w:rPr>
          <w:lang w:val="en-US"/>
        </w:rPr>
        <w:t>, 21 July. Available at: https://www.nytimes.com/2020/07/21/arts/music/concerts-livestreams.html (accessed 31 July 2025).</w:t>
      </w:r>
    </w:p>
    <w:p w14:paraId="58678CF0" w14:textId="77777777" w:rsidR="00C31220" w:rsidRPr="00C31220" w:rsidRDefault="00C31220" w:rsidP="00C31220">
      <w:pPr>
        <w:pStyle w:val="Bibliography"/>
        <w:rPr>
          <w:lang w:val="en-US"/>
        </w:rPr>
      </w:pPr>
      <w:r w:rsidRPr="00C31220">
        <w:rPr>
          <w:lang w:val="en-US"/>
        </w:rPr>
        <w:t xml:space="preserve">Peoples G (2020) Good News for Livestreams: Half of Music Fans Want Virtual Concerts. In: </w:t>
      </w:r>
      <w:r w:rsidRPr="00C31220">
        <w:rPr>
          <w:i/>
          <w:iCs/>
          <w:lang w:val="en-US"/>
        </w:rPr>
        <w:t>Billboard</w:t>
      </w:r>
      <w:r w:rsidRPr="00C31220">
        <w:rPr>
          <w:lang w:val="en-US"/>
        </w:rPr>
        <w:t>. Available at: https://www.billboard.com/pro/consumers-livestreams-virtual-concerts-music-360/ (accessed 31 July 2025).</w:t>
      </w:r>
    </w:p>
    <w:p w14:paraId="1796C262" w14:textId="77777777" w:rsidR="00C31220" w:rsidRPr="00C31220" w:rsidRDefault="00C31220" w:rsidP="00C31220">
      <w:pPr>
        <w:pStyle w:val="Bibliography"/>
        <w:rPr>
          <w:lang w:val="en-US"/>
        </w:rPr>
      </w:pPr>
      <w:r w:rsidRPr="00C31220">
        <w:rPr>
          <w:lang w:val="en-US"/>
        </w:rPr>
        <w:t xml:space="preserve">Perez S and Lunden I (2020) Spotify is developing a ‘virtual events’ feature. In: </w:t>
      </w:r>
      <w:r w:rsidRPr="00C31220">
        <w:rPr>
          <w:i/>
          <w:iCs/>
          <w:lang w:val="en-US"/>
        </w:rPr>
        <w:t>TechCrunch</w:t>
      </w:r>
      <w:r w:rsidRPr="00C31220">
        <w:rPr>
          <w:lang w:val="en-US"/>
        </w:rPr>
        <w:t>. Available at: https://techcrunch.com/2020/08/26/spotify-is-developing-a-virtual-events-feature/ (accessed 18 August 2025).</w:t>
      </w:r>
    </w:p>
    <w:p w14:paraId="0DABF25C" w14:textId="77777777" w:rsidR="00C31220" w:rsidRPr="00C31220" w:rsidRDefault="00C31220" w:rsidP="00C31220">
      <w:pPr>
        <w:pStyle w:val="Bibliography"/>
        <w:rPr>
          <w:lang w:val="en-US"/>
        </w:rPr>
      </w:pPr>
      <w:proofErr w:type="spellStart"/>
      <w:r w:rsidRPr="00C31220">
        <w:rPr>
          <w:lang w:val="en-US"/>
        </w:rPr>
        <w:t>Perraudin</w:t>
      </w:r>
      <w:proofErr w:type="spellEnd"/>
      <w:r w:rsidRPr="00C31220">
        <w:rPr>
          <w:lang w:val="en-US"/>
        </w:rPr>
        <w:t xml:space="preserve"> F (2019) Marshmello makes history with first ever Fortnite in-game concert. </w:t>
      </w:r>
      <w:r w:rsidRPr="00C31220">
        <w:rPr>
          <w:i/>
          <w:iCs/>
          <w:lang w:val="en-US"/>
        </w:rPr>
        <w:t>The Guardian</w:t>
      </w:r>
      <w:r w:rsidRPr="00C31220">
        <w:rPr>
          <w:lang w:val="en-US"/>
        </w:rPr>
        <w:t>, 3 February. Available at: https://www.theguardian.com/games/2019/feb/03/marshmello-fortnite-in-game-concert-edm-producer (accessed 31 July 2025).</w:t>
      </w:r>
    </w:p>
    <w:p w14:paraId="187D7536" w14:textId="77777777" w:rsidR="00C31220" w:rsidRPr="00C31220" w:rsidRDefault="00C31220" w:rsidP="00C31220">
      <w:pPr>
        <w:pStyle w:val="Bibliography"/>
        <w:rPr>
          <w:lang w:val="en-US"/>
        </w:rPr>
      </w:pPr>
      <w:r w:rsidRPr="00C31220">
        <w:rPr>
          <w:lang w:val="en-US"/>
        </w:rPr>
        <w:t>Pierce D (2022) The concert of the future is already happening in the metaverse. Available at: https://www.theverge.com/2022/10/3/23384883/concerts-metaverse-travis-scott-charlie-puth-iheartland (accessed 31 July 2025).</w:t>
      </w:r>
    </w:p>
    <w:p w14:paraId="20065E87" w14:textId="77777777" w:rsidR="00C31220" w:rsidRPr="00C31220" w:rsidRDefault="00C31220" w:rsidP="00C31220">
      <w:pPr>
        <w:pStyle w:val="Bibliography"/>
        <w:rPr>
          <w:lang w:val="en-US"/>
        </w:rPr>
      </w:pPr>
      <w:r w:rsidRPr="00C31220">
        <w:rPr>
          <w:lang w:val="en-US"/>
        </w:rPr>
        <w:t xml:space="preserve">Pipe L (2019) “I See You, Baby…”: Expressive Gesture and Nonverbal Communication in Popular Music Performance Education. In: Moir Z, Powell B, and Smith GD (eds) </w:t>
      </w:r>
      <w:r w:rsidRPr="00C31220">
        <w:rPr>
          <w:i/>
          <w:iCs/>
          <w:lang w:val="en-US"/>
        </w:rPr>
        <w:t>The Bloomsbury Handbook of Popular Music Education: Perspectives and Practices</w:t>
      </w:r>
      <w:r w:rsidRPr="00C31220">
        <w:rPr>
          <w:lang w:val="en-US"/>
        </w:rPr>
        <w:t>. London and New York: Bloomsbury Academic, pp. 321–336.</w:t>
      </w:r>
    </w:p>
    <w:p w14:paraId="2F652694" w14:textId="77777777" w:rsidR="00C31220" w:rsidRPr="00C31220" w:rsidRDefault="00C31220" w:rsidP="00C31220">
      <w:pPr>
        <w:pStyle w:val="Bibliography"/>
        <w:rPr>
          <w:lang w:val="en-US"/>
        </w:rPr>
      </w:pPr>
      <w:r w:rsidRPr="00C31220">
        <w:rPr>
          <w:lang w:val="en-US"/>
        </w:rPr>
        <w:t xml:space="preserve">Przybylski L (2021) </w:t>
      </w:r>
      <w:r w:rsidRPr="00C31220">
        <w:rPr>
          <w:i/>
          <w:iCs/>
          <w:lang w:val="en-US"/>
        </w:rPr>
        <w:t>Hybrid Ethnography: Online, Offline, and In Between</w:t>
      </w:r>
      <w:r w:rsidRPr="00C31220">
        <w:rPr>
          <w:lang w:val="en-US"/>
        </w:rPr>
        <w:t>. Thousand Oaks, CA: SAGE.</w:t>
      </w:r>
    </w:p>
    <w:p w14:paraId="5685C4D2" w14:textId="77777777" w:rsidR="00C31220" w:rsidRPr="00C31220" w:rsidRDefault="00C31220" w:rsidP="00C31220">
      <w:pPr>
        <w:pStyle w:val="Bibliography"/>
        <w:rPr>
          <w:lang w:val="en-US"/>
        </w:rPr>
      </w:pPr>
      <w:r w:rsidRPr="00C31220">
        <w:rPr>
          <w:lang w:val="en-US"/>
        </w:rPr>
        <w:lastRenderedPageBreak/>
        <w:t xml:space="preserve">Rasmussen M (2021) Touring </w:t>
      </w:r>
      <w:proofErr w:type="gramStart"/>
      <w:r w:rsidRPr="00C31220">
        <w:rPr>
          <w:lang w:val="en-US"/>
        </w:rPr>
        <w:t>The</w:t>
      </w:r>
      <w:proofErr w:type="gramEnd"/>
      <w:r w:rsidRPr="00C31220">
        <w:rPr>
          <w:lang w:val="en-US"/>
        </w:rPr>
        <w:t xml:space="preserve"> Musical Metaverse: Virtual Concerts are Here to Stay. Available at: https://www.virtualhumans.org/article/touring-the-musical-metaverse-virtual-concerts-are-here-to-stay (accessed 31 July 2025).</w:t>
      </w:r>
    </w:p>
    <w:p w14:paraId="64DC89F3" w14:textId="77777777" w:rsidR="00C31220" w:rsidRPr="00C31220" w:rsidRDefault="00C31220" w:rsidP="00C31220">
      <w:pPr>
        <w:pStyle w:val="Bibliography"/>
        <w:rPr>
          <w:lang w:val="en-US"/>
        </w:rPr>
      </w:pPr>
      <w:r w:rsidRPr="00C31220">
        <w:rPr>
          <w:lang w:val="en-US"/>
        </w:rPr>
        <w:t xml:space="preserve">Reason M and Lindelof AM (eds) (2016) </w:t>
      </w:r>
      <w:r w:rsidRPr="00C31220">
        <w:rPr>
          <w:i/>
          <w:iCs/>
          <w:lang w:val="en-US"/>
        </w:rPr>
        <w:t>Experiencing Liveness in Contemporary Performance: Interdisciplinary Perspectives</w:t>
      </w:r>
      <w:r w:rsidRPr="00C31220">
        <w:rPr>
          <w:lang w:val="en-US"/>
        </w:rPr>
        <w:t>. New York: Routledge.</w:t>
      </w:r>
    </w:p>
    <w:p w14:paraId="7BA50B10" w14:textId="77777777" w:rsidR="00C31220" w:rsidRPr="00C31220" w:rsidRDefault="00C31220" w:rsidP="00C31220">
      <w:pPr>
        <w:pStyle w:val="Bibliography"/>
        <w:rPr>
          <w:lang w:val="en-US"/>
        </w:rPr>
      </w:pPr>
      <w:r w:rsidRPr="00C31220">
        <w:rPr>
          <w:lang w:val="en-US"/>
        </w:rPr>
        <w:t xml:space="preserve">Riches G (2011) Embracing the Chaos: Mosh Pits, Extreme Metal Music and Liminality. </w:t>
      </w:r>
      <w:r w:rsidRPr="00C31220">
        <w:rPr>
          <w:i/>
          <w:iCs/>
          <w:lang w:val="en-US"/>
        </w:rPr>
        <w:t>Journal for Cultural Research</w:t>
      </w:r>
      <w:r w:rsidRPr="00C31220">
        <w:rPr>
          <w:lang w:val="en-US"/>
        </w:rPr>
        <w:t xml:space="preserve"> 15(3): 315–332.</w:t>
      </w:r>
    </w:p>
    <w:p w14:paraId="05A65236" w14:textId="77777777" w:rsidR="00C31220" w:rsidRPr="00C31220" w:rsidRDefault="00C31220" w:rsidP="00C31220">
      <w:pPr>
        <w:pStyle w:val="Bibliography"/>
        <w:rPr>
          <w:lang w:val="en-US"/>
        </w:rPr>
      </w:pPr>
      <w:r w:rsidRPr="00C31220">
        <w:rPr>
          <w:lang w:val="en-US"/>
        </w:rPr>
        <w:t xml:space="preserve">Sanden P (2019) Rethinking Liveness in the Digital Age. In: Cook N, Ingalls MM, and Trippett D (eds) </w:t>
      </w:r>
      <w:r w:rsidRPr="00C31220">
        <w:rPr>
          <w:i/>
          <w:iCs/>
          <w:lang w:val="en-US"/>
        </w:rPr>
        <w:t>The Cambridge Companion to Music in Digital Culture</w:t>
      </w:r>
      <w:r w:rsidRPr="00C31220">
        <w:rPr>
          <w:lang w:val="en-US"/>
        </w:rPr>
        <w:t xml:space="preserve">. 1st </w:t>
      </w:r>
      <w:proofErr w:type="spellStart"/>
      <w:r w:rsidRPr="00C31220">
        <w:rPr>
          <w:lang w:val="en-US"/>
        </w:rPr>
        <w:t>edn</w:t>
      </w:r>
      <w:proofErr w:type="spellEnd"/>
      <w:r w:rsidRPr="00C31220">
        <w:rPr>
          <w:lang w:val="en-US"/>
        </w:rPr>
        <w:t>. Cambridge University Press, pp. 178–192. Available at: https://www.cambridge.org/core/product/identifier/9781316676639%23CN-bp-16/type/book_part (accessed 4 February 2025).</w:t>
      </w:r>
    </w:p>
    <w:p w14:paraId="58AC9C96" w14:textId="77777777" w:rsidR="00C31220" w:rsidRPr="00C31220" w:rsidRDefault="00C31220" w:rsidP="00C31220">
      <w:pPr>
        <w:pStyle w:val="Bibliography"/>
        <w:rPr>
          <w:lang w:val="en-US"/>
        </w:rPr>
      </w:pPr>
      <w:r w:rsidRPr="00C31220">
        <w:rPr>
          <w:lang w:val="en-US"/>
        </w:rPr>
        <w:t xml:space="preserve">Savage M (2020) Pop stars live-stream concerts from home to combat isolation. </w:t>
      </w:r>
      <w:r w:rsidRPr="00C31220">
        <w:rPr>
          <w:i/>
          <w:iCs/>
          <w:lang w:val="en-US"/>
        </w:rPr>
        <w:t>BBC News</w:t>
      </w:r>
      <w:r w:rsidRPr="00C31220">
        <w:rPr>
          <w:lang w:val="en-US"/>
        </w:rPr>
        <w:t>, 17 March. Available at: https://www.bbc.com/news/entertainment-arts-51924765 (accessed 31 July 2025).</w:t>
      </w:r>
    </w:p>
    <w:p w14:paraId="70FFFE75" w14:textId="77777777" w:rsidR="00C31220" w:rsidRPr="00C31220" w:rsidRDefault="00C31220" w:rsidP="00C31220">
      <w:pPr>
        <w:pStyle w:val="Bibliography"/>
        <w:rPr>
          <w:lang w:val="en-US"/>
        </w:rPr>
      </w:pPr>
      <w:r w:rsidRPr="00C31220">
        <w:rPr>
          <w:lang w:val="en-US"/>
        </w:rPr>
        <w:t xml:space="preserve">Schabel M (2021) Livestreaming Failures Hurt Everyone. Here’s How We Can Improve (Guest Column). In: </w:t>
      </w:r>
      <w:r w:rsidRPr="00C31220">
        <w:rPr>
          <w:i/>
          <w:iCs/>
          <w:lang w:val="en-US"/>
        </w:rPr>
        <w:t>Billboard</w:t>
      </w:r>
      <w:r w:rsidRPr="00C31220">
        <w:rPr>
          <w:lang w:val="en-US"/>
        </w:rPr>
        <w:t>. Available at: https://www.billboard.com/pro/how-we-can-improve-livestreaming-mike-schabel-kiswe/ (accessed 21 August 2025).</w:t>
      </w:r>
    </w:p>
    <w:p w14:paraId="27D1B1C9" w14:textId="77777777" w:rsidR="00C31220" w:rsidRPr="00C31220" w:rsidRDefault="00C31220" w:rsidP="00C31220">
      <w:pPr>
        <w:pStyle w:val="Bibliography"/>
        <w:rPr>
          <w:lang w:val="en-US"/>
        </w:rPr>
      </w:pPr>
      <w:r w:rsidRPr="00C31220">
        <w:rPr>
          <w:lang w:val="en-US"/>
        </w:rPr>
        <w:t xml:space="preserve">Shipman A and Vogel A (2024) Streaming the festival: what is lost when cultural events go online. </w:t>
      </w:r>
      <w:r w:rsidRPr="00C31220">
        <w:rPr>
          <w:i/>
          <w:iCs/>
          <w:lang w:val="en-US"/>
        </w:rPr>
        <w:t>Review of Social Economy</w:t>
      </w:r>
      <w:r w:rsidRPr="00C31220">
        <w:rPr>
          <w:lang w:val="en-US"/>
        </w:rPr>
        <w:t xml:space="preserve"> 82(1). Routledge: 126–146.</w:t>
      </w:r>
    </w:p>
    <w:p w14:paraId="329E396C" w14:textId="77777777" w:rsidR="00C31220" w:rsidRPr="00C31220" w:rsidRDefault="00C31220" w:rsidP="00C31220">
      <w:pPr>
        <w:pStyle w:val="Bibliography"/>
        <w:rPr>
          <w:lang w:val="en-US"/>
        </w:rPr>
      </w:pPr>
      <w:r w:rsidRPr="00C31220">
        <w:rPr>
          <w:lang w:val="en-US"/>
        </w:rPr>
        <w:t xml:space="preserve">Shutler A (2020) ‘It’s the biggest pyro show since Krakatoa’: Gene Simmons on the Kiss New Year’s Eve spectacular. </w:t>
      </w:r>
      <w:r w:rsidRPr="00C31220">
        <w:rPr>
          <w:i/>
          <w:iCs/>
          <w:lang w:val="en-US"/>
        </w:rPr>
        <w:t>The Telegraph</w:t>
      </w:r>
      <w:r w:rsidRPr="00C31220">
        <w:rPr>
          <w:lang w:val="en-US"/>
        </w:rPr>
        <w:t>, 31 December. Available at: https://www.telegraph.co.uk/music/interviews/biggest-pyro-show-since-krakatoa-gene-simmons-kiss-new-years/ (accessed 31 July 2025).</w:t>
      </w:r>
    </w:p>
    <w:p w14:paraId="7B0DB00F" w14:textId="77777777" w:rsidR="00C31220" w:rsidRPr="00C31220" w:rsidRDefault="00C31220" w:rsidP="00C31220">
      <w:pPr>
        <w:pStyle w:val="Bibliography"/>
        <w:rPr>
          <w:lang w:val="en-US"/>
        </w:rPr>
      </w:pPr>
      <w:r w:rsidRPr="00C31220">
        <w:rPr>
          <w:lang w:val="en-US"/>
        </w:rPr>
        <w:t xml:space="preserve">Snapes L (2024) Wildest streams! Inside the fan-powered broadcasts of Taylor Swift’s Eras tour. </w:t>
      </w:r>
      <w:r w:rsidRPr="00C31220">
        <w:rPr>
          <w:i/>
          <w:iCs/>
          <w:lang w:val="en-US"/>
        </w:rPr>
        <w:t>The Guardian</w:t>
      </w:r>
      <w:r w:rsidRPr="00C31220">
        <w:rPr>
          <w:lang w:val="en-US"/>
        </w:rPr>
        <w:t>, 19 June. Available at: https://www.theguardian.com/music/article/2024/jun/19/wildest-streams-inside-the-fan-powered-broadcasts-of-taylor-swifts-eras-tour (accessed 31 July 2025).</w:t>
      </w:r>
    </w:p>
    <w:p w14:paraId="572828C2" w14:textId="77777777" w:rsidR="00C31220" w:rsidRPr="00C31220" w:rsidRDefault="00C31220" w:rsidP="00C31220">
      <w:pPr>
        <w:pStyle w:val="Bibliography"/>
        <w:rPr>
          <w:lang w:val="en-US"/>
        </w:rPr>
      </w:pPr>
      <w:proofErr w:type="spellStart"/>
      <w:r w:rsidRPr="00C31220">
        <w:rPr>
          <w:lang w:val="en-US"/>
        </w:rPr>
        <w:t>Spanu</w:t>
      </w:r>
      <w:proofErr w:type="spellEnd"/>
      <w:r w:rsidRPr="00C31220">
        <w:rPr>
          <w:lang w:val="en-US"/>
        </w:rPr>
        <w:t xml:space="preserve"> M (2022) ‘Why do they Dance in the Middle of the Pandemic?’: Post-Pandemic Cumbia, Mediated Live Music, and Digital Heritage from Mexico City. In: </w:t>
      </w:r>
      <w:r w:rsidRPr="00C31220">
        <w:rPr>
          <w:i/>
          <w:iCs/>
          <w:lang w:val="en-US"/>
        </w:rPr>
        <w:t>Sounds of the Pandemic</w:t>
      </w:r>
      <w:r w:rsidRPr="00C31220">
        <w:rPr>
          <w:lang w:val="en-US"/>
        </w:rPr>
        <w:t>. Focal Press.</w:t>
      </w:r>
    </w:p>
    <w:p w14:paraId="3AB07750" w14:textId="77777777" w:rsidR="00C31220" w:rsidRPr="00C31220" w:rsidRDefault="00C31220" w:rsidP="00C31220">
      <w:pPr>
        <w:pStyle w:val="Bibliography"/>
        <w:rPr>
          <w:lang w:val="en-US"/>
        </w:rPr>
      </w:pPr>
      <w:r w:rsidRPr="00C31220">
        <w:rPr>
          <w:lang w:val="en-US"/>
        </w:rPr>
        <w:t xml:space="preserve">Squires VJ (2024) Stimming in the Pit: How Autistic Heavy Metal Fans Have Remained Unseen. In: </w:t>
      </w:r>
      <w:r w:rsidRPr="00C31220">
        <w:rPr>
          <w:i/>
          <w:iCs/>
          <w:lang w:val="en-US"/>
        </w:rPr>
        <w:t>Heavy Metal and Disability</w:t>
      </w:r>
      <w:r w:rsidRPr="00C31220">
        <w:rPr>
          <w:lang w:val="en-US"/>
        </w:rPr>
        <w:t>. Intellect, pp. 113–125. Available at: https://intellectdiscover.com/content/books/9781789389456.c08 (accessed 12 July 2024).</w:t>
      </w:r>
    </w:p>
    <w:p w14:paraId="1EDE13ED" w14:textId="77777777" w:rsidR="00C31220" w:rsidRPr="00C31220" w:rsidRDefault="00C31220" w:rsidP="00C31220">
      <w:pPr>
        <w:pStyle w:val="Bibliography"/>
        <w:rPr>
          <w:lang w:val="en-US"/>
        </w:rPr>
      </w:pPr>
      <w:r w:rsidRPr="00C31220">
        <w:rPr>
          <w:lang w:val="en-US"/>
        </w:rPr>
        <w:t xml:space="preserve">Straw W (2023) Afterword - Moving forward with Live Music Studies. </w:t>
      </w:r>
      <w:r w:rsidRPr="00C31220">
        <w:rPr>
          <w:i/>
          <w:iCs/>
          <w:lang w:val="en-US"/>
        </w:rPr>
        <w:t>Ethnomusicology Review</w:t>
      </w:r>
      <w:r w:rsidRPr="00C31220">
        <w:rPr>
          <w:lang w:val="en-US"/>
        </w:rPr>
        <w:t xml:space="preserve"> 24.</w:t>
      </w:r>
    </w:p>
    <w:p w14:paraId="48AF3919" w14:textId="77777777" w:rsidR="00C31220" w:rsidRPr="00C31220" w:rsidRDefault="00C31220" w:rsidP="00C31220">
      <w:pPr>
        <w:pStyle w:val="Bibliography"/>
        <w:rPr>
          <w:lang w:val="en-US"/>
        </w:rPr>
      </w:pPr>
      <w:r w:rsidRPr="00C31220">
        <w:rPr>
          <w:lang w:val="en-US"/>
        </w:rPr>
        <w:lastRenderedPageBreak/>
        <w:t xml:space="preserve">Thomas MD (2020) Digital performances: Live-streaming music and the documentation of the creative process. In: </w:t>
      </w:r>
      <w:proofErr w:type="spellStart"/>
      <w:r w:rsidRPr="00C31220">
        <w:rPr>
          <w:lang w:val="en-US"/>
        </w:rPr>
        <w:t>Mazierska</w:t>
      </w:r>
      <w:proofErr w:type="spellEnd"/>
      <w:r w:rsidRPr="00C31220">
        <w:rPr>
          <w:lang w:val="en-US"/>
        </w:rPr>
        <w:t xml:space="preserve"> E, Gillon L, and Rigg T (eds) </w:t>
      </w:r>
      <w:r w:rsidRPr="00C31220">
        <w:rPr>
          <w:i/>
          <w:iCs/>
          <w:lang w:val="en-US"/>
        </w:rPr>
        <w:t>The Future of Live Music</w:t>
      </w:r>
      <w:r w:rsidRPr="00C31220">
        <w:rPr>
          <w:lang w:val="en-US"/>
        </w:rPr>
        <w:t>. New York and London: Bloomsbury Academic, pp. 83–96.</w:t>
      </w:r>
    </w:p>
    <w:p w14:paraId="052E514C" w14:textId="77777777" w:rsidR="00C31220" w:rsidRPr="00C31220" w:rsidRDefault="00C31220" w:rsidP="00C31220">
      <w:pPr>
        <w:pStyle w:val="Bibliography"/>
        <w:rPr>
          <w:lang w:val="en-US"/>
        </w:rPr>
      </w:pPr>
      <w:r w:rsidRPr="00C31220">
        <w:rPr>
          <w:lang w:val="en-US"/>
        </w:rPr>
        <w:t xml:space="preserve">Tilden I (2020) Lockdown listening: classical music and opera to stream at home. </w:t>
      </w:r>
      <w:r w:rsidRPr="00C31220">
        <w:rPr>
          <w:i/>
          <w:iCs/>
          <w:lang w:val="en-US"/>
        </w:rPr>
        <w:t>The Guardian</w:t>
      </w:r>
      <w:r w:rsidRPr="00C31220">
        <w:rPr>
          <w:lang w:val="en-US"/>
        </w:rPr>
        <w:t>, 29 July. Available at: https://www.theguardian.com/music/2020/mar/16/classical-music-opera-livestream-at-home-coronavirus (accessed 31 July 2025).</w:t>
      </w:r>
    </w:p>
    <w:p w14:paraId="5CF18296" w14:textId="77777777" w:rsidR="00C31220" w:rsidRPr="00C31220" w:rsidRDefault="00C31220" w:rsidP="00C31220">
      <w:pPr>
        <w:pStyle w:val="Bibliography"/>
        <w:rPr>
          <w:lang w:val="en-US"/>
        </w:rPr>
      </w:pPr>
      <w:r w:rsidRPr="00C31220">
        <w:rPr>
          <w:lang w:val="en-US"/>
        </w:rPr>
        <w:t xml:space="preserve">Van Es K (2016) </w:t>
      </w:r>
      <w:r w:rsidRPr="00C31220">
        <w:rPr>
          <w:i/>
          <w:iCs/>
          <w:lang w:val="en-US"/>
        </w:rPr>
        <w:t>The Future of Live</w:t>
      </w:r>
      <w:r w:rsidRPr="00C31220">
        <w:rPr>
          <w:lang w:val="en-US"/>
        </w:rPr>
        <w:t>. Cambridge, MA: Polity Press.</w:t>
      </w:r>
    </w:p>
    <w:p w14:paraId="382B9440" w14:textId="77777777" w:rsidR="00C31220" w:rsidRPr="00C31220" w:rsidRDefault="00C31220" w:rsidP="00C31220">
      <w:pPr>
        <w:pStyle w:val="Bibliography"/>
        <w:rPr>
          <w:lang w:val="en-US"/>
        </w:rPr>
      </w:pPr>
      <w:r w:rsidRPr="00C31220">
        <w:rPr>
          <w:lang w:val="en-US"/>
        </w:rPr>
        <w:t xml:space="preserve">van Es K and Poell T (2020) Platform Imaginaries and Dutch Public Service Media. </w:t>
      </w:r>
      <w:proofErr w:type="gramStart"/>
      <w:r w:rsidRPr="00C31220">
        <w:rPr>
          <w:i/>
          <w:iCs/>
          <w:lang w:val="en-US"/>
        </w:rPr>
        <w:t>Social Media</w:t>
      </w:r>
      <w:proofErr w:type="gramEnd"/>
      <w:r w:rsidRPr="00C31220">
        <w:rPr>
          <w:i/>
          <w:iCs/>
          <w:lang w:val="en-US"/>
        </w:rPr>
        <w:t xml:space="preserve"> + Society</w:t>
      </w:r>
      <w:r w:rsidRPr="00C31220">
        <w:rPr>
          <w:lang w:val="en-US"/>
        </w:rPr>
        <w:t xml:space="preserve"> 6(2). SAGE Publications Ltd: 2056305120933289.</w:t>
      </w:r>
    </w:p>
    <w:p w14:paraId="7AE33A55" w14:textId="77777777" w:rsidR="00C31220" w:rsidRPr="00C31220" w:rsidRDefault="00C31220" w:rsidP="00C31220">
      <w:pPr>
        <w:pStyle w:val="Bibliography"/>
        <w:rPr>
          <w:lang w:val="en-US"/>
        </w:rPr>
      </w:pPr>
      <w:r w:rsidRPr="00C31220">
        <w:rPr>
          <w:lang w:val="en-US"/>
        </w:rPr>
        <w:t xml:space="preserve">Vandenberg F, </w:t>
      </w:r>
      <w:proofErr w:type="spellStart"/>
      <w:r w:rsidRPr="00C31220">
        <w:rPr>
          <w:lang w:val="en-US"/>
        </w:rPr>
        <w:t>Berghman</w:t>
      </w:r>
      <w:proofErr w:type="spellEnd"/>
      <w:r w:rsidRPr="00C31220">
        <w:rPr>
          <w:lang w:val="en-US"/>
        </w:rPr>
        <w:t xml:space="preserve"> M and Schaap J (2021) The ‘lonely raver’: music livestreams during COVID-19 as a hotline to collective consciousness? </w:t>
      </w:r>
      <w:r w:rsidRPr="00C31220">
        <w:rPr>
          <w:i/>
          <w:iCs/>
          <w:lang w:val="en-US"/>
        </w:rPr>
        <w:t>European Societies</w:t>
      </w:r>
      <w:r w:rsidRPr="00C31220">
        <w:rPr>
          <w:lang w:val="en-US"/>
        </w:rPr>
        <w:t xml:space="preserve"> 23(sup1). Routledge: S141–S152.</w:t>
      </w:r>
    </w:p>
    <w:p w14:paraId="7A41BBF9" w14:textId="77777777" w:rsidR="00C31220" w:rsidRPr="00C31220" w:rsidRDefault="00C31220" w:rsidP="00C31220">
      <w:pPr>
        <w:pStyle w:val="Bibliography"/>
        <w:rPr>
          <w:lang w:val="en-US"/>
        </w:rPr>
      </w:pPr>
      <w:r w:rsidRPr="00C31220">
        <w:rPr>
          <w:lang w:val="en-US"/>
        </w:rPr>
        <w:t xml:space="preserve">Venkatesan T and Wang QJ (2023) Feeling Connected: The Role of Haptic Feedback in VR Concerts and the Impact of Haptic Music Players on the Music Listening Experience. </w:t>
      </w:r>
      <w:r w:rsidRPr="00C31220">
        <w:rPr>
          <w:i/>
          <w:iCs/>
          <w:lang w:val="en-US"/>
        </w:rPr>
        <w:t>Arts</w:t>
      </w:r>
      <w:r w:rsidRPr="00C31220">
        <w:rPr>
          <w:lang w:val="en-US"/>
        </w:rPr>
        <w:t xml:space="preserve"> 12(4). 4. Multidisciplinary Digital Publishing Institute: 148.</w:t>
      </w:r>
    </w:p>
    <w:p w14:paraId="46D52B47" w14:textId="77777777" w:rsidR="00C31220" w:rsidRPr="00C31220" w:rsidRDefault="00C31220" w:rsidP="00C31220">
      <w:pPr>
        <w:pStyle w:val="Bibliography"/>
        <w:rPr>
          <w:lang w:val="en-US"/>
        </w:rPr>
      </w:pPr>
      <w:r w:rsidRPr="00C31220">
        <w:rPr>
          <w:lang w:val="en-US"/>
        </w:rPr>
        <w:t xml:space="preserve">Vigilante N (2025) Performing Decentralization: Web3 Musical Infrastructures and Aesthetics. In: </w:t>
      </w:r>
      <w:r w:rsidRPr="00C31220">
        <w:rPr>
          <w:i/>
          <w:iCs/>
          <w:lang w:val="en-US"/>
        </w:rPr>
        <w:t>music &amp; online cultures in a changing platform ecosystem</w:t>
      </w:r>
      <w:r w:rsidRPr="00C31220">
        <w:rPr>
          <w:lang w:val="en-US"/>
        </w:rPr>
        <w:t>, NOVA University Lisbon, 20 June 2025. Music and Online Cultures Research Network.</w:t>
      </w:r>
    </w:p>
    <w:p w14:paraId="7AEA2B51" w14:textId="77777777" w:rsidR="00C31220" w:rsidRPr="00C31220" w:rsidRDefault="00C31220" w:rsidP="00C31220">
      <w:pPr>
        <w:pStyle w:val="Bibliography"/>
        <w:rPr>
          <w:lang w:val="en-US"/>
        </w:rPr>
      </w:pPr>
      <w:r w:rsidRPr="00C31220">
        <w:rPr>
          <w:lang w:val="en-US"/>
        </w:rPr>
        <w:t xml:space="preserve">Virtue G (2020) The best livestreamed gigs to watch at home during coronavirus. </w:t>
      </w:r>
      <w:r w:rsidRPr="00C31220">
        <w:rPr>
          <w:i/>
          <w:iCs/>
          <w:lang w:val="en-US"/>
        </w:rPr>
        <w:t>The Guardian</w:t>
      </w:r>
      <w:r w:rsidRPr="00C31220">
        <w:rPr>
          <w:lang w:val="en-US"/>
        </w:rPr>
        <w:t>, 19 March. Available at: https://www.theguardian.com/music/2020/mar/19/best-livestreamed-gigs-coronavirus-john-legend-chris-martin-code-orange (accessed 31 July 2025).</w:t>
      </w:r>
    </w:p>
    <w:p w14:paraId="048CAB2E" w14:textId="77777777" w:rsidR="00C31220" w:rsidRPr="00C31220" w:rsidRDefault="00C31220" w:rsidP="00C31220">
      <w:pPr>
        <w:pStyle w:val="Bibliography"/>
        <w:rPr>
          <w:lang w:val="en-US"/>
        </w:rPr>
      </w:pPr>
      <w:r w:rsidRPr="00C31220">
        <w:rPr>
          <w:lang w:val="en-US"/>
        </w:rPr>
        <w:t xml:space="preserve">Wang AX (2020) Billie Eilish’s Virtual Concert Is the Rare Livestream Done Right. In: </w:t>
      </w:r>
      <w:r w:rsidRPr="00C31220">
        <w:rPr>
          <w:i/>
          <w:iCs/>
          <w:lang w:val="en-US"/>
        </w:rPr>
        <w:t>Rolling Stone</w:t>
      </w:r>
      <w:r w:rsidRPr="00C31220">
        <w:rPr>
          <w:lang w:val="en-US"/>
        </w:rPr>
        <w:t>. Available at: https://www.rollingstone.com/music/music-live-reviews/billie-eilish-livestream-virtual-concert-1080748/ (accessed 31 July 2025).</w:t>
      </w:r>
    </w:p>
    <w:p w14:paraId="238FB4A4" w14:textId="77777777" w:rsidR="00C31220" w:rsidRPr="00C31220" w:rsidRDefault="00C31220" w:rsidP="00C31220">
      <w:pPr>
        <w:pStyle w:val="Bibliography"/>
        <w:rPr>
          <w:lang w:val="en-US"/>
        </w:rPr>
      </w:pPr>
      <w:r w:rsidRPr="00C31220">
        <w:rPr>
          <w:lang w:val="en-US"/>
        </w:rPr>
        <w:t xml:space="preserve">Whiting S (2023) </w:t>
      </w:r>
      <w:r w:rsidRPr="00C31220">
        <w:rPr>
          <w:i/>
          <w:iCs/>
          <w:lang w:val="en-US"/>
        </w:rPr>
        <w:t>Small Venues: Precarity, Vibrancy and Live Music</w:t>
      </w:r>
      <w:r w:rsidRPr="00C31220">
        <w:rPr>
          <w:lang w:val="en-US"/>
        </w:rPr>
        <w:t>. Bloomsbury Publishing USA.</w:t>
      </w:r>
    </w:p>
    <w:p w14:paraId="5B11C281" w14:textId="77777777" w:rsidR="00C31220" w:rsidRPr="00C31220" w:rsidRDefault="00C31220" w:rsidP="00C31220">
      <w:pPr>
        <w:pStyle w:val="Bibliography"/>
        <w:rPr>
          <w:lang w:val="en-US"/>
        </w:rPr>
      </w:pPr>
      <w:r w:rsidRPr="00C31220">
        <w:rPr>
          <w:lang w:val="en-US"/>
        </w:rPr>
        <w:t xml:space="preserve">Whittaker L and Wagner T (2025) Emerging Patterns of Participation in Virtual Live Concerts: An Initial Study of UK Audiences Post-COVID. </w:t>
      </w:r>
      <w:r w:rsidRPr="00C31220">
        <w:rPr>
          <w:i/>
          <w:iCs/>
          <w:lang w:val="en-US"/>
        </w:rPr>
        <w:t>IASPM Journal</w:t>
      </w:r>
      <w:r w:rsidRPr="00C31220">
        <w:rPr>
          <w:lang w:val="en-US"/>
        </w:rPr>
        <w:t xml:space="preserve"> 15(1). 1: 58–80.</w:t>
      </w:r>
    </w:p>
    <w:p w14:paraId="535FC147" w14:textId="77777777" w:rsidR="00C31220" w:rsidRPr="00C31220" w:rsidRDefault="00C31220" w:rsidP="00C31220">
      <w:pPr>
        <w:pStyle w:val="Bibliography"/>
        <w:rPr>
          <w:lang w:val="en-US"/>
        </w:rPr>
      </w:pPr>
      <w:r w:rsidRPr="00C31220">
        <w:rPr>
          <w:lang w:val="en-US"/>
        </w:rPr>
        <w:t xml:space="preserve">Woods B (2020) Pop stars keep the music playing with livestream concerts. </w:t>
      </w:r>
      <w:r w:rsidRPr="00C31220">
        <w:rPr>
          <w:i/>
          <w:iCs/>
          <w:lang w:val="en-US"/>
        </w:rPr>
        <w:t>The Telegraph</w:t>
      </w:r>
      <w:r w:rsidRPr="00C31220">
        <w:rPr>
          <w:lang w:val="en-US"/>
        </w:rPr>
        <w:t>, 13 November. Available at: https://www.telegraph.co.uk/business/2020/11/13/pop-stars-keep-music-playing-livestream-concerts/ (accessed 31 July 2025).</w:t>
      </w:r>
    </w:p>
    <w:p w14:paraId="1B86A8A5" w14:textId="77777777" w:rsidR="00C31220" w:rsidRPr="00C31220" w:rsidRDefault="00C31220" w:rsidP="00C31220">
      <w:pPr>
        <w:pStyle w:val="Bibliography"/>
        <w:rPr>
          <w:lang w:val="en-US"/>
        </w:rPr>
      </w:pPr>
      <w:r w:rsidRPr="00C31220">
        <w:rPr>
          <w:lang w:val="en-US"/>
        </w:rPr>
        <w:lastRenderedPageBreak/>
        <w:t xml:space="preserve">Wu D (2020) Introducing Wave. In: </w:t>
      </w:r>
      <w:r w:rsidRPr="00C31220">
        <w:rPr>
          <w:i/>
          <w:iCs/>
          <w:lang w:val="en-US"/>
        </w:rPr>
        <w:t>Medium</w:t>
      </w:r>
      <w:r w:rsidRPr="00C31220">
        <w:rPr>
          <w:lang w:val="en-US"/>
        </w:rPr>
        <w:t>. Available at: https://medium.com/@davewu/introducing-wave-a60e8e6deb2a (accessed 31 July 2025).</w:t>
      </w:r>
    </w:p>
    <w:p w14:paraId="18009258" w14:textId="77777777" w:rsidR="00C31220" w:rsidRPr="00C31220" w:rsidRDefault="00C31220" w:rsidP="00C31220">
      <w:pPr>
        <w:pStyle w:val="Bibliography"/>
        <w:rPr>
          <w:lang w:val="en-US"/>
        </w:rPr>
      </w:pPr>
      <w:r w:rsidRPr="00C31220">
        <w:rPr>
          <w:lang w:val="en-US"/>
        </w:rPr>
        <w:t xml:space="preserve">Wyatt S (2021) Metaphors in critical Internet and digital media studies. </w:t>
      </w:r>
      <w:r w:rsidRPr="00C31220">
        <w:rPr>
          <w:i/>
          <w:iCs/>
          <w:lang w:val="en-US"/>
        </w:rPr>
        <w:t>New Media &amp; Society</w:t>
      </w:r>
      <w:r w:rsidRPr="00C31220">
        <w:rPr>
          <w:lang w:val="en-US"/>
        </w:rPr>
        <w:t xml:space="preserve"> 23(2). SAGE Publications: 406–416.</w:t>
      </w:r>
    </w:p>
    <w:p w14:paraId="543C0B50" w14:textId="68FAE99F" w:rsidR="000A7204" w:rsidRPr="0079755A" w:rsidRDefault="000A7204" w:rsidP="00C31220">
      <w:pPr>
        <w:pStyle w:val="Bibliography"/>
      </w:pPr>
      <w:r>
        <w:fldChar w:fldCharType="end"/>
      </w:r>
    </w:p>
    <w:sectPr w:rsidR="000A7204" w:rsidRPr="0079755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8570E8" w14:textId="77777777" w:rsidR="00CF2C49" w:rsidRDefault="00CF2C49" w:rsidP="001F65C4">
      <w:r>
        <w:separator/>
      </w:r>
    </w:p>
  </w:endnote>
  <w:endnote w:type="continuationSeparator" w:id="0">
    <w:p w14:paraId="22A93694" w14:textId="77777777" w:rsidR="00CF2C49" w:rsidRDefault="00CF2C49" w:rsidP="001F65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Times New Roman (Headings CS)">
    <w:altName w:val="Times New Roman"/>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13EDEC" w14:textId="77777777" w:rsidR="00CF2C49" w:rsidRDefault="00CF2C49" w:rsidP="001F65C4">
      <w:r>
        <w:separator/>
      </w:r>
    </w:p>
  </w:footnote>
  <w:footnote w:type="continuationSeparator" w:id="0">
    <w:p w14:paraId="44B1DFA6" w14:textId="77777777" w:rsidR="00CF2C49" w:rsidRDefault="00CF2C49" w:rsidP="001F65C4">
      <w:r>
        <w:continuationSeparator/>
      </w:r>
    </w:p>
  </w:footnote>
  <w:footnote w:id="1">
    <w:p w14:paraId="3A39E988" w14:textId="794A96F6" w:rsidR="00962CA2" w:rsidRDefault="00962CA2">
      <w:pPr>
        <w:pStyle w:val="FootnoteText"/>
      </w:pPr>
      <w:r>
        <w:rPr>
          <w:rStyle w:val="FootnoteReference"/>
        </w:rPr>
        <w:footnoteRef/>
      </w:r>
      <w:r>
        <w:t xml:space="preserve"> </w:t>
      </w:r>
      <w:r w:rsidR="0017409D">
        <w:t>This is not to deny that s</w:t>
      </w:r>
      <w:r w:rsidR="00AD24E6">
        <w:t>ome</w:t>
      </w:r>
      <w:r>
        <w:t xml:space="preserve"> people do value the experience of touch among crowds, especially </w:t>
      </w:r>
      <w:r w:rsidR="003D7552">
        <w:t xml:space="preserve">on club dancefloors </w:t>
      </w:r>
      <w:r w:rsidR="003D7552">
        <w:fldChar w:fldCharType="begin"/>
      </w:r>
      <w:r w:rsidR="00912509">
        <w:instrText xml:space="preserve"> ADDIN ZOTERO_ITEM CSL_CITATION {"citationID":"1DL8vd4K","properties":{"unsorted":false,"formattedCitation":"(Garc\\uc0\\u237{}a-Mispireta, 2023)","plainCitation":"(García-Mispireta, 2023)","noteIndex":1},"citationItems":[{"id":126,"uris":["http://zotero.org/users/3635637/items/T388DFV5"],"itemData":{"id":126,"type":"book","abstract":"\"Together, Somehow is Luis-Manuel Garcia Mispireta's exploration of \"minimal\" house and techno parties in Chicago, Paris, and Berlin during the early 2000s. In particular, Garcia Mispireta is interested in the utopic vision of the inclusive dancefloor, and the way that is produced through what he calls stranger-intimacy--the kind of warmth, sharing, and vulnerability between strangers that happens surprisingly often at popular electronic dance music parties. Drawing on fieldwork conducted in these cities, Together, Somehow rethinks intimacy and belonging through dancing crowds and throbbing dancefloors\"-- Provided by publisher","event-place":"Durham","ISBN":"978-1-4780-2705-8","language":"eng","note":"OCLC: 1379845619","number-of-pages":"304","publisher":"Duke University Press","publisher-place":"Durham","source":"Open WorldCat","title":"Together, somehow: music, affect, and intimacy on the dancefloor","title-short":"Together, somehow","URL":"http://dx.doi.org/10.1215/9781478027058","author":[{"family":"García-Mispireta","given":"Luis Manuel"}],"accessed":{"date-parts":[["2025",9,17]]},"issued":{"date-parts":[["2023"]]}}}],"schema":"https://github.com/citation-style-language/schema/raw/master/csl-citation.json"} </w:instrText>
      </w:r>
      <w:r w:rsidR="003D7552">
        <w:fldChar w:fldCharType="separate"/>
      </w:r>
      <w:r w:rsidR="003D7552" w:rsidRPr="003D7552">
        <w:rPr>
          <w:rFonts w:ascii="Aptos" w:cs="Times New Roman"/>
          <w:kern w:val="0"/>
        </w:rPr>
        <w:t>(García-Mispireta, 2023)</w:t>
      </w:r>
      <w:r w:rsidR="003D7552">
        <w:fldChar w:fldCharType="end"/>
      </w:r>
      <w:r w:rsidR="003D7552">
        <w:t xml:space="preserve"> or in </w:t>
      </w:r>
      <w:proofErr w:type="spellStart"/>
      <w:r w:rsidR="003D7552">
        <w:t>moshpits</w:t>
      </w:r>
      <w:proofErr w:type="spellEnd"/>
      <w:r w:rsidR="004F0B2C">
        <w:t xml:space="preserve"> </w:t>
      </w:r>
      <w:r w:rsidR="004F0B2C">
        <w:fldChar w:fldCharType="begin"/>
      </w:r>
      <w:r w:rsidR="00912509">
        <w:instrText xml:space="preserve"> ADDIN ZOTERO_ITEM CSL_CITATION {"citationID":"csPoKSOU","properties":{"unsorted":false,"formattedCitation":"(Riches, 2011)","plainCitation":"(Riches, 2011)","noteIndex":1},"citationItems":[{"id":2073,"uris":["http://zotero.org/users/3635637/items/B38WR8M4"],"itemData":{"id":2073,"type":"article-journal","container-title":"Journal for Cultural Research","DOI":"10.1080/14797585.2011.594588","ISSN":"1479-7585","issue":"3","page":"315-332","source":"Taylor and Francis+NEJM","title":"Embracing the Chaos: Mosh Pits, Extreme Metal Music and Liminality","title-short":"Embracing the Chaos","volume":"15","author":[{"family":"Riches","given":"G."}],"issued":{"date-parts":[["2011",7,1]]}}}],"schema":"https://github.com/citation-style-language/schema/raw/master/csl-citation.json"} </w:instrText>
      </w:r>
      <w:r w:rsidR="004F0B2C">
        <w:fldChar w:fldCharType="separate"/>
      </w:r>
      <w:r w:rsidR="004F0B2C">
        <w:rPr>
          <w:noProof/>
        </w:rPr>
        <w:t>(Riches, 2011)</w:t>
      </w:r>
      <w:r w:rsidR="004F0B2C">
        <w:fldChar w:fldCharType="end"/>
      </w:r>
      <w:r w:rsidR="003D7552">
        <w:t>.</w:t>
      </w:r>
    </w:p>
  </w:footnote>
  <w:footnote w:id="2">
    <w:p w14:paraId="21F7BFFC" w14:textId="30173947" w:rsidR="00F35583" w:rsidRDefault="00F35583">
      <w:pPr>
        <w:pStyle w:val="FootnoteText"/>
      </w:pPr>
      <w:r>
        <w:rPr>
          <w:rStyle w:val="FootnoteReference"/>
        </w:rPr>
        <w:footnoteRef/>
      </w:r>
      <w:r w:rsidR="00DA09C0">
        <w:t xml:space="preserve"> </w:t>
      </w:r>
      <w:r w:rsidR="001A2162">
        <w:t>Demonstrating the whims of short-term investment in</w:t>
      </w:r>
      <w:r w:rsidR="002360AD">
        <w:t xml:space="preserve"> online music experiences</w:t>
      </w:r>
      <w:r>
        <w:t xml:space="preserve">, DICE </w:t>
      </w:r>
      <w:r w:rsidR="002360AD">
        <w:t xml:space="preserve">purchased </w:t>
      </w:r>
      <w:r>
        <w:t>DJ set broadcaster Boiler Room in 2021 only to sell it in 2025.</w:t>
      </w:r>
    </w:p>
  </w:footnote>
  <w:footnote w:id="3">
    <w:p w14:paraId="18FF1265" w14:textId="4AE77CD2" w:rsidR="002037A7" w:rsidRDefault="002037A7">
      <w:pPr>
        <w:pStyle w:val="FootnoteText"/>
      </w:pPr>
      <w:r>
        <w:rPr>
          <w:rStyle w:val="FootnoteReference"/>
        </w:rPr>
        <w:footnoteRef/>
      </w:r>
      <w:r>
        <w:t xml:space="preserve"> It is worth remembering that promising examples of online engagement with live music, such as the Taylor Swift livestreams, frequently emerge fro</w:t>
      </w:r>
      <w:r w:rsidR="00C22335">
        <w:t>m</w:t>
      </w:r>
      <w:r>
        <w:t xml:space="preserve"> fan culture rather than corporate projec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858EC"/>
    <w:multiLevelType w:val="hybridMultilevel"/>
    <w:tmpl w:val="8E6C5DC6"/>
    <w:lvl w:ilvl="0" w:tplc="A50A1302">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E8D629F"/>
    <w:multiLevelType w:val="hybridMultilevel"/>
    <w:tmpl w:val="73DAD6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8E41174"/>
    <w:multiLevelType w:val="hybridMultilevel"/>
    <w:tmpl w:val="838625C4"/>
    <w:lvl w:ilvl="0" w:tplc="2B9C8E8E">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907095B"/>
    <w:multiLevelType w:val="hybridMultilevel"/>
    <w:tmpl w:val="2B12C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27701A6"/>
    <w:multiLevelType w:val="hybridMultilevel"/>
    <w:tmpl w:val="071056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94546200">
    <w:abstractNumId w:val="4"/>
  </w:num>
  <w:num w:numId="2" w16cid:durableId="18550466">
    <w:abstractNumId w:val="0"/>
  </w:num>
  <w:num w:numId="3" w16cid:durableId="1757169800">
    <w:abstractNumId w:val="1"/>
  </w:num>
  <w:num w:numId="4" w16cid:durableId="474840045">
    <w:abstractNumId w:val="2"/>
  </w:num>
  <w:num w:numId="5" w16cid:durableId="15963269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4ABD"/>
    <w:rsid w:val="0000054E"/>
    <w:rsid w:val="00000A91"/>
    <w:rsid w:val="00001370"/>
    <w:rsid w:val="00001E84"/>
    <w:rsid w:val="00002C1B"/>
    <w:rsid w:val="00003DE4"/>
    <w:rsid w:val="00004D0C"/>
    <w:rsid w:val="00004E39"/>
    <w:rsid w:val="00005238"/>
    <w:rsid w:val="00005626"/>
    <w:rsid w:val="000056B3"/>
    <w:rsid w:val="00005EF6"/>
    <w:rsid w:val="00006AFB"/>
    <w:rsid w:val="00006D4E"/>
    <w:rsid w:val="00007E9E"/>
    <w:rsid w:val="00007F6F"/>
    <w:rsid w:val="00007FBB"/>
    <w:rsid w:val="00010C8B"/>
    <w:rsid w:val="00011846"/>
    <w:rsid w:val="00011F99"/>
    <w:rsid w:val="0001244E"/>
    <w:rsid w:val="0001250D"/>
    <w:rsid w:val="000125A5"/>
    <w:rsid w:val="00013225"/>
    <w:rsid w:val="000164D9"/>
    <w:rsid w:val="00016F64"/>
    <w:rsid w:val="00017038"/>
    <w:rsid w:val="000170A6"/>
    <w:rsid w:val="000201D1"/>
    <w:rsid w:val="00020C3B"/>
    <w:rsid w:val="0002491A"/>
    <w:rsid w:val="000249C9"/>
    <w:rsid w:val="00025298"/>
    <w:rsid w:val="00025BE2"/>
    <w:rsid w:val="00025FFC"/>
    <w:rsid w:val="00026EF0"/>
    <w:rsid w:val="000279EF"/>
    <w:rsid w:val="00033A13"/>
    <w:rsid w:val="00033AD4"/>
    <w:rsid w:val="00033D51"/>
    <w:rsid w:val="00034025"/>
    <w:rsid w:val="0003445E"/>
    <w:rsid w:val="00034DE7"/>
    <w:rsid w:val="00035831"/>
    <w:rsid w:val="0003591E"/>
    <w:rsid w:val="000363FF"/>
    <w:rsid w:val="00037ADD"/>
    <w:rsid w:val="00037BFC"/>
    <w:rsid w:val="00040F95"/>
    <w:rsid w:val="00041341"/>
    <w:rsid w:val="00041A08"/>
    <w:rsid w:val="00042429"/>
    <w:rsid w:val="0004374D"/>
    <w:rsid w:val="000437FA"/>
    <w:rsid w:val="00043F40"/>
    <w:rsid w:val="00044B33"/>
    <w:rsid w:val="00045893"/>
    <w:rsid w:val="00046721"/>
    <w:rsid w:val="00046E4A"/>
    <w:rsid w:val="00047098"/>
    <w:rsid w:val="000474FC"/>
    <w:rsid w:val="000475A9"/>
    <w:rsid w:val="00047620"/>
    <w:rsid w:val="00047E29"/>
    <w:rsid w:val="00050604"/>
    <w:rsid w:val="000509A4"/>
    <w:rsid w:val="00050FDE"/>
    <w:rsid w:val="0005164B"/>
    <w:rsid w:val="00051701"/>
    <w:rsid w:val="000524A4"/>
    <w:rsid w:val="00053658"/>
    <w:rsid w:val="00054442"/>
    <w:rsid w:val="0005694B"/>
    <w:rsid w:val="000571FC"/>
    <w:rsid w:val="000572D6"/>
    <w:rsid w:val="000605E0"/>
    <w:rsid w:val="00060D98"/>
    <w:rsid w:val="00060FD8"/>
    <w:rsid w:val="00061CE1"/>
    <w:rsid w:val="00062A55"/>
    <w:rsid w:val="00062BFA"/>
    <w:rsid w:val="00063517"/>
    <w:rsid w:val="000640B5"/>
    <w:rsid w:val="0006485F"/>
    <w:rsid w:val="00065842"/>
    <w:rsid w:val="000658E1"/>
    <w:rsid w:val="00065C0C"/>
    <w:rsid w:val="00066776"/>
    <w:rsid w:val="000667DC"/>
    <w:rsid w:val="0006685B"/>
    <w:rsid w:val="00067992"/>
    <w:rsid w:val="00067CAB"/>
    <w:rsid w:val="00070A2D"/>
    <w:rsid w:val="00071B95"/>
    <w:rsid w:val="00071FBA"/>
    <w:rsid w:val="00072A5E"/>
    <w:rsid w:val="0007389B"/>
    <w:rsid w:val="000762D9"/>
    <w:rsid w:val="000767ED"/>
    <w:rsid w:val="00076A31"/>
    <w:rsid w:val="0007770D"/>
    <w:rsid w:val="00081EF4"/>
    <w:rsid w:val="0008229E"/>
    <w:rsid w:val="000833F0"/>
    <w:rsid w:val="000837C8"/>
    <w:rsid w:val="00083E08"/>
    <w:rsid w:val="00084189"/>
    <w:rsid w:val="00084ADF"/>
    <w:rsid w:val="00085BFF"/>
    <w:rsid w:val="00085CED"/>
    <w:rsid w:val="00087384"/>
    <w:rsid w:val="00087923"/>
    <w:rsid w:val="0009127B"/>
    <w:rsid w:val="00091434"/>
    <w:rsid w:val="00091918"/>
    <w:rsid w:val="0009224E"/>
    <w:rsid w:val="0009342E"/>
    <w:rsid w:val="000943D7"/>
    <w:rsid w:val="00094F12"/>
    <w:rsid w:val="000953A4"/>
    <w:rsid w:val="00095E5C"/>
    <w:rsid w:val="00096341"/>
    <w:rsid w:val="000967E7"/>
    <w:rsid w:val="000969A7"/>
    <w:rsid w:val="000A02DF"/>
    <w:rsid w:val="000A1C96"/>
    <w:rsid w:val="000A1F93"/>
    <w:rsid w:val="000A237F"/>
    <w:rsid w:val="000A3A7B"/>
    <w:rsid w:val="000A54E7"/>
    <w:rsid w:val="000A679A"/>
    <w:rsid w:val="000A6A9A"/>
    <w:rsid w:val="000A6C6D"/>
    <w:rsid w:val="000A6F15"/>
    <w:rsid w:val="000A7204"/>
    <w:rsid w:val="000A7736"/>
    <w:rsid w:val="000B08D9"/>
    <w:rsid w:val="000B15ED"/>
    <w:rsid w:val="000B29A5"/>
    <w:rsid w:val="000B2E71"/>
    <w:rsid w:val="000B3043"/>
    <w:rsid w:val="000B3D9A"/>
    <w:rsid w:val="000B609D"/>
    <w:rsid w:val="000B63EE"/>
    <w:rsid w:val="000B67B2"/>
    <w:rsid w:val="000B7002"/>
    <w:rsid w:val="000B766E"/>
    <w:rsid w:val="000C0E7D"/>
    <w:rsid w:val="000C1F7D"/>
    <w:rsid w:val="000C4627"/>
    <w:rsid w:val="000C4B42"/>
    <w:rsid w:val="000C510A"/>
    <w:rsid w:val="000C51EF"/>
    <w:rsid w:val="000C5496"/>
    <w:rsid w:val="000C5D76"/>
    <w:rsid w:val="000C71E4"/>
    <w:rsid w:val="000C79A2"/>
    <w:rsid w:val="000C7BB9"/>
    <w:rsid w:val="000C7FF8"/>
    <w:rsid w:val="000D0181"/>
    <w:rsid w:val="000D0849"/>
    <w:rsid w:val="000D09FC"/>
    <w:rsid w:val="000D0C62"/>
    <w:rsid w:val="000D1582"/>
    <w:rsid w:val="000D266B"/>
    <w:rsid w:val="000D2E97"/>
    <w:rsid w:val="000D2FC1"/>
    <w:rsid w:val="000D476B"/>
    <w:rsid w:val="000D4A0F"/>
    <w:rsid w:val="000D5223"/>
    <w:rsid w:val="000D5D70"/>
    <w:rsid w:val="000D780E"/>
    <w:rsid w:val="000E09A2"/>
    <w:rsid w:val="000E1C22"/>
    <w:rsid w:val="000E2A1D"/>
    <w:rsid w:val="000E2B70"/>
    <w:rsid w:val="000E3EAE"/>
    <w:rsid w:val="000E4FEA"/>
    <w:rsid w:val="000E5601"/>
    <w:rsid w:val="000E646B"/>
    <w:rsid w:val="000E6AC0"/>
    <w:rsid w:val="000F12E7"/>
    <w:rsid w:val="000F1959"/>
    <w:rsid w:val="000F398D"/>
    <w:rsid w:val="000F3EBE"/>
    <w:rsid w:val="000F44EA"/>
    <w:rsid w:val="000F527B"/>
    <w:rsid w:val="000F555D"/>
    <w:rsid w:val="000F5DBF"/>
    <w:rsid w:val="000F7014"/>
    <w:rsid w:val="000F75EB"/>
    <w:rsid w:val="00100AEF"/>
    <w:rsid w:val="0010305E"/>
    <w:rsid w:val="0010323A"/>
    <w:rsid w:val="001033C1"/>
    <w:rsid w:val="00104FD1"/>
    <w:rsid w:val="0010501D"/>
    <w:rsid w:val="0010555E"/>
    <w:rsid w:val="001056A7"/>
    <w:rsid w:val="00105798"/>
    <w:rsid w:val="00105F6E"/>
    <w:rsid w:val="001071BB"/>
    <w:rsid w:val="001076CC"/>
    <w:rsid w:val="001077CB"/>
    <w:rsid w:val="0010782B"/>
    <w:rsid w:val="00110566"/>
    <w:rsid w:val="0011084B"/>
    <w:rsid w:val="001110B0"/>
    <w:rsid w:val="001117CB"/>
    <w:rsid w:val="00111AED"/>
    <w:rsid w:val="00111DAD"/>
    <w:rsid w:val="00114D3B"/>
    <w:rsid w:val="00114F15"/>
    <w:rsid w:val="00115350"/>
    <w:rsid w:val="00115659"/>
    <w:rsid w:val="0011591F"/>
    <w:rsid w:val="00115AA0"/>
    <w:rsid w:val="00115FED"/>
    <w:rsid w:val="001161CA"/>
    <w:rsid w:val="0011671F"/>
    <w:rsid w:val="00117322"/>
    <w:rsid w:val="00117810"/>
    <w:rsid w:val="001179C4"/>
    <w:rsid w:val="00120EFF"/>
    <w:rsid w:val="00122004"/>
    <w:rsid w:val="001220C9"/>
    <w:rsid w:val="00124251"/>
    <w:rsid w:val="001246FC"/>
    <w:rsid w:val="0012588A"/>
    <w:rsid w:val="00126B7B"/>
    <w:rsid w:val="001278EC"/>
    <w:rsid w:val="00127C89"/>
    <w:rsid w:val="00127F95"/>
    <w:rsid w:val="001306C8"/>
    <w:rsid w:val="001321CA"/>
    <w:rsid w:val="00132286"/>
    <w:rsid w:val="001329A6"/>
    <w:rsid w:val="001333AC"/>
    <w:rsid w:val="00134C81"/>
    <w:rsid w:val="00135A59"/>
    <w:rsid w:val="00135BB1"/>
    <w:rsid w:val="00136749"/>
    <w:rsid w:val="00136E54"/>
    <w:rsid w:val="00137115"/>
    <w:rsid w:val="001377FD"/>
    <w:rsid w:val="00137B6B"/>
    <w:rsid w:val="00137F30"/>
    <w:rsid w:val="00140473"/>
    <w:rsid w:val="001408C9"/>
    <w:rsid w:val="00140CB0"/>
    <w:rsid w:val="00141053"/>
    <w:rsid w:val="00141117"/>
    <w:rsid w:val="00141691"/>
    <w:rsid w:val="00141A9F"/>
    <w:rsid w:val="00142BDE"/>
    <w:rsid w:val="00142C76"/>
    <w:rsid w:val="0014356D"/>
    <w:rsid w:val="001453A2"/>
    <w:rsid w:val="00145F0A"/>
    <w:rsid w:val="00145FC5"/>
    <w:rsid w:val="00145FFC"/>
    <w:rsid w:val="00147994"/>
    <w:rsid w:val="00147B30"/>
    <w:rsid w:val="0015050B"/>
    <w:rsid w:val="00150B93"/>
    <w:rsid w:val="00151B21"/>
    <w:rsid w:val="0015272C"/>
    <w:rsid w:val="00153D17"/>
    <w:rsid w:val="00154196"/>
    <w:rsid w:val="00154804"/>
    <w:rsid w:val="00154F5F"/>
    <w:rsid w:val="001578A3"/>
    <w:rsid w:val="00160394"/>
    <w:rsid w:val="00160864"/>
    <w:rsid w:val="001610FB"/>
    <w:rsid w:val="00161450"/>
    <w:rsid w:val="00161529"/>
    <w:rsid w:val="0016198F"/>
    <w:rsid w:val="00162137"/>
    <w:rsid w:val="0016219C"/>
    <w:rsid w:val="001628AC"/>
    <w:rsid w:val="0016329A"/>
    <w:rsid w:val="00163EED"/>
    <w:rsid w:val="00164F14"/>
    <w:rsid w:val="00165330"/>
    <w:rsid w:val="001657CB"/>
    <w:rsid w:val="00166DA3"/>
    <w:rsid w:val="00167115"/>
    <w:rsid w:val="00170A7D"/>
    <w:rsid w:val="00171298"/>
    <w:rsid w:val="00171687"/>
    <w:rsid w:val="00171BC5"/>
    <w:rsid w:val="001724FA"/>
    <w:rsid w:val="00173096"/>
    <w:rsid w:val="001738F8"/>
    <w:rsid w:val="00173E83"/>
    <w:rsid w:val="0017409D"/>
    <w:rsid w:val="001746AE"/>
    <w:rsid w:val="00175B18"/>
    <w:rsid w:val="001769FA"/>
    <w:rsid w:val="00176B30"/>
    <w:rsid w:val="00177673"/>
    <w:rsid w:val="00180A36"/>
    <w:rsid w:val="00180B0D"/>
    <w:rsid w:val="0018171E"/>
    <w:rsid w:val="00181B6C"/>
    <w:rsid w:val="00181D9C"/>
    <w:rsid w:val="00181E88"/>
    <w:rsid w:val="00182C81"/>
    <w:rsid w:val="00182FE9"/>
    <w:rsid w:val="0018438A"/>
    <w:rsid w:val="001846B5"/>
    <w:rsid w:val="00184CB6"/>
    <w:rsid w:val="00185BF2"/>
    <w:rsid w:val="001865B2"/>
    <w:rsid w:val="001879BA"/>
    <w:rsid w:val="0019005B"/>
    <w:rsid w:val="00190797"/>
    <w:rsid w:val="00190C94"/>
    <w:rsid w:val="00191E46"/>
    <w:rsid w:val="00194379"/>
    <w:rsid w:val="00194ABD"/>
    <w:rsid w:val="00196EFE"/>
    <w:rsid w:val="0019751A"/>
    <w:rsid w:val="00197CA3"/>
    <w:rsid w:val="001A0798"/>
    <w:rsid w:val="001A0C6D"/>
    <w:rsid w:val="001A0D7C"/>
    <w:rsid w:val="001A2162"/>
    <w:rsid w:val="001A33BC"/>
    <w:rsid w:val="001A34F2"/>
    <w:rsid w:val="001A393A"/>
    <w:rsid w:val="001A3A56"/>
    <w:rsid w:val="001A3E30"/>
    <w:rsid w:val="001A537D"/>
    <w:rsid w:val="001A55A4"/>
    <w:rsid w:val="001A6200"/>
    <w:rsid w:val="001A62C0"/>
    <w:rsid w:val="001A6ECF"/>
    <w:rsid w:val="001A76C7"/>
    <w:rsid w:val="001A7969"/>
    <w:rsid w:val="001A7BB5"/>
    <w:rsid w:val="001A7DDE"/>
    <w:rsid w:val="001A7E91"/>
    <w:rsid w:val="001B03A5"/>
    <w:rsid w:val="001B07B8"/>
    <w:rsid w:val="001B0BE7"/>
    <w:rsid w:val="001B13E4"/>
    <w:rsid w:val="001B1D9B"/>
    <w:rsid w:val="001B24F5"/>
    <w:rsid w:val="001B2E2A"/>
    <w:rsid w:val="001B2E87"/>
    <w:rsid w:val="001B303D"/>
    <w:rsid w:val="001B393A"/>
    <w:rsid w:val="001B58FF"/>
    <w:rsid w:val="001B61D7"/>
    <w:rsid w:val="001B7C7C"/>
    <w:rsid w:val="001B7D41"/>
    <w:rsid w:val="001B7F40"/>
    <w:rsid w:val="001C02CB"/>
    <w:rsid w:val="001C0DEC"/>
    <w:rsid w:val="001C154E"/>
    <w:rsid w:val="001C1B96"/>
    <w:rsid w:val="001C1BEE"/>
    <w:rsid w:val="001C22FD"/>
    <w:rsid w:val="001C2F33"/>
    <w:rsid w:val="001C37D1"/>
    <w:rsid w:val="001C3B19"/>
    <w:rsid w:val="001C4C03"/>
    <w:rsid w:val="001C52BE"/>
    <w:rsid w:val="001C52D8"/>
    <w:rsid w:val="001C5C94"/>
    <w:rsid w:val="001C7498"/>
    <w:rsid w:val="001C7F19"/>
    <w:rsid w:val="001D0A06"/>
    <w:rsid w:val="001D307A"/>
    <w:rsid w:val="001D365F"/>
    <w:rsid w:val="001D43C5"/>
    <w:rsid w:val="001D4430"/>
    <w:rsid w:val="001D66E3"/>
    <w:rsid w:val="001D6F41"/>
    <w:rsid w:val="001D7065"/>
    <w:rsid w:val="001D7085"/>
    <w:rsid w:val="001D7251"/>
    <w:rsid w:val="001E0A73"/>
    <w:rsid w:val="001E0AB1"/>
    <w:rsid w:val="001E0BC4"/>
    <w:rsid w:val="001E0D98"/>
    <w:rsid w:val="001E0EB2"/>
    <w:rsid w:val="001E1239"/>
    <w:rsid w:val="001E2237"/>
    <w:rsid w:val="001E2714"/>
    <w:rsid w:val="001E3C6E"/>
    <w:rsid w:val="001E3D1D"/>
    <w:rsid w:val="001E42AD"/>
    <w:rsid w:val="001E4360"/>
    <w:rsid w:val="001E4B0A"/>
    <w:rsid w:val="001E4D39"/>
    <w:rsid w:val="001E550C"/>
    <w:rsid w:val="001E56F2"/>
    <w:rsid w:val="001E6702"/>
    <w:rsid w:val="001E73A1"/>
    <w:rsid w:val="001F05F3"/>
    <w:rsid w:val="001F19E8"/>
    <w:rsid w:val="001F28D1"/>
    <w:rsid w:val="001F2ED2"/>
    <w:rsid w:val="001F35F0"/>
    <w:rsid w:val="001F3FE7"/>
    <w:rsid w:val="001F4884"/>
    <w:rsid w:val="001F4CA5"/>
    <w:rsid w:val="001F65C4"/>
    <w:rsid w:val="001F6691"/>
    <w:rsid w:val="001F6724"/>
    <w:rsid w:val="001F7702"/>
    <w:rsid w:val="00200070"/>
    <w:rsid w:val="00200B2E"/>
    <w:rsid w:val="00201B32"/>
    <w:rsid w:val="00201EC0"/>
    <w:rsid w:val="002020F4"/>
    <w:rsid w:val="002024DC"/>
    <w:rsid w:val="00202FF8"/>
    <w:rsid w:val="002037A7"/>
    <w:rsid w:val="0020422F"/>
    <w:rsid w:val="002042F7"/>
    <w:rsid w:val="002043B0"/>
    <w:rsid w:val="00204587"/>
    <w:rsid w:val="002055ED"/>
    <w:rsid w:val="002069C7"/>
    <w:rsid w:val="00207736"/>
    <w:rsid w:val="00207AE2"/>
    <w:rsid w:val="00212EAF"/>
    <w:rsid w:val="0021406C"/>
    <w:rsid w:val="00214834"/>
    <w:rsid w:val="00215946"/>
    <w:rsid w:val="00215BFE"/>
    <w:rsid w:val="0021617A"/>
    <w:rsid w:val="00216697"/>
    <w:rsid w:val="00217837"/>
    <w:rsid w:val="00220628"/>
    <w:rsid w:val="002219E2"/>
    <w:rsid w:val="00221A68"/>
    <w:rsid w:val="0022201D"/>
    <w:rsid w:val="0022239C"/>
    <w:rsid w:val="002240A1"/>
    <w:rsid w:val="00224484"/>
    <w:rsid w:val="00224818"/>
    <w:rsid w:val="00224DB6"/>
    <w:rsid w:val="002255CF"/>
    <w:rsid w:val="00226321"/>
    <w:rsid w:val="00227AE1"/>
    <w:rsid w:val="00230278"/>
    <w:rsid w:val="002309C1"/>
    <w:rsid w:val="00232564"/>
    <w:rsid w:val="00232F52"/>
    <w:rsid w:val="002339DC"/>
    <w:rsid w:val="00234857"/>
    <w:rsid w:val="0023604E"/>
    <w:rsid w:val="002360AD"/>
    <w:rsid w:val="0023659B"/>
    <w:rsid w:val="00236CC0"/>
    <w:rsid w:val="002375FA"/>
    <w:rsid w:val="002409E3"/>
    <w:rsid w:val="00240D01"/>
    <w:rsid w:val="00241190"/>
    <w:rsid w:val="00241218"/>
    <w:rsid w:val="002421F7"/>
    <w:rsid w:val="00242C5F"/>
    <w:rsid w:val="00243DF7"/>
    <w:rsid w:val="0024605A"/>
    <w:rsid w:val="0024702C"/>
    <w:rsid w:val="0024757D"/>
    <w:rsid w:val="00247FA7"/>
    <w:rsid w:val="00250FDB"/>
    <w:rsid w:val="00251CBC"/>
    <w:rsid w:val="00252065"/>
    <w:rsid w:val="00253486"/>
    <w:rsid w:val="00253660"/>
    <w:rsid w:val="002549D4"/>
    <w:rsid w:val="00254B30"/>
    <w:rsid w:val="0025571E"/>
    <w:rsid w:val="002567B1"/>
    <w:rsid w:val="002570A4"/>
    <w:rsid w:val="002576D1"/>
    <w:rsid w:val="00257DB2"/>
    <w:rsid w:val="00260121"/>
    <w:rsid w:val="002606FE"/>
    <w:rsid w:val="00260C87"/>
    <w:rsid w:val="00261304"/>
    <w:rsid w:val="00261BA1"/>
    <w:rsid w:val="00261BB2"/>
    <w:rsid w:val="00262684"/>
    <w:rsid w:val="002642DB"/>
    <w:rsid w:val="00264832"/>
    <w:rsid w:val="00265018"/>
    <w:rsid w:val="00265BE0"/>
    <w:rsid w:val="0026604F"/>
    <w:rsid w:val="0026618C"/>
    <w:rsid w:val="0026633E"/>
    <w:rsid w:val="00266603"/>
    <w:rsid w:val="002670D8"/>
    <w:rsid w:val="00267299"/>
    <w:rsid w:val="00270B56"/>
    <w:rsid w:val="00271509"/>
    <w:rsid w:val="00272C9F"/>
    <w:rsid w:val="00272D32"/>
    <w:rsid w:val="00272F42"/>
    <w:rsid w:val="002739AE"/>
    <w:rsid w:val="00273AAD"/>
    <w:rsid w:val="00274234"/>
    <w:rsid w:val="00274661"/>
    <w:rsid w:val="00275C6B"/>
    <w:rsid w:val="00276681"/>
    <w:rsid w:val="00280213"/>
    <w:rsid w:val="0028063C"/>
    <w:rsid w:val="00280F0C"/>
    <w:rsid w:val="002810B3"/>
    <w:rsid w:val="00281519"/>
    <w:rsid w:val="002815E4"/>
    <w:rsid w:val="00281867"/>
    <w:rsid w:val="00282740"/>
    <w:rsid w:val="00283EE1"/>
    <w:rsid w:val="00284CE5"/>
    <w:rsid w:val="00284D85"/>
    <w:rsid w:val="00285800"/>
    <w:rsid w:val="00286155"/>
    <w:rsid w:val="002869F4"/>
    <w:rsid w:val="00286CED"/>
    <w:rsid w:val="002875FC"/>
    <w:rsid w:val="0028767F"/>
    <w:rsid w:val="0029090E"/>
    <w:rsid w:val="002911A2"/>
    <w:rsid w:val="00291753"/>
    <w:rsid w:val="00291DD8"/>
    <w:rsid w:val="00292432"/>
    <w:rsid w:val="00292959"/>
    <w:rsid w:val="00293109"/>
    <w:rsid w:val="00293211"/>
    <w:rsid w:val="0029448B"/>
    <w:rsid w:val="00294F81"/>
    <w:rsid w:val="0029588A"/>
    <w:rsid w:val="0029679F"/>
    <w:rsid w:val="00296B59"/>
    <w:rsid w:val="002A025B"/>
    <w:rsid w:val="002A0652"/>
    <w:rsid w:val="002A1438"/>
    <w:rsid w:val="002A3585"/>
    <w:rsid w:val="002A3EDC"/>
    <w:rsid w:val="002A3FCF"/>
    <w:rsid w:val="002A4396"/>
    <w:rsid w:val="002A509D"/>
    <w:rsid w:val="002A6BF2"/>
    <w:rsid w:val="002B0A26"/>
    <w:rsid w:val="002B1596"/>
    <w:rsid w:val="002B199F"/>
    <w:rsid w:val="002B261E"/>
    <w:rsid w:val="002B36A8"/>
    <w:rsid w:val="002B3884"/>
    <w:rsid w:val="002B41DB"/>
    <w:rsid w:val="002B597E"/>
    <w:rsid w:val="002B6547"/>
    <w:rsid w:val="002B716E"/>
    <w:rsid w:val="002B7523"/>
    <w:rsid w:val="002C0D56"/>
    <w:rsid w:val="002C0DD1"/>
    <w:rsid w:val="002C1AD4"/>
    <w:rsid w:val="002C25F8"/>
    <w:rsid w:val="002C3214"/>
    <w:rsid w:val="002C36A1"/>
    <w:rsid w:val="002C3A68"/>
    <w:rsid w:val="002C40BD"/>
    <w:rsid w:val="002C4218"/>
    <w:rsid w:val="002C44BA"/>
    <w:rsid w:val="002C4D37"/>
    <w:rsid w:val="002C573C"/>
    <w:rsid w:val="002C5FA6"/>
    <w:rsid w:val="002C6012"/>
    <w:rsid w:val="002C609C"/>
    <w:rsid w:val="002C636F"/>
    <w:rsid w:val="002C679A"/>
    <w:rsid w:val="002C74EC"/>
    <w:rsid w:val="002D13B9"/>
    <w:rsid w:val="002D1A23"/>
    <w:rsid w:val="002D252C"/>
    <w:rsid w:val="002D27E9"/>
    <w:rsid w:val="002D2987"/>
    <w:rsid w:val="002D3930"/>
    <w:rsid w:val="002D3A74"/>
    <w:rsid w:val="002D4A61"/>
    <w:rsid w:val="002D4DDD"/>
    <w:rsid w:val="002D5E49"/>
    <w:rsid w:val="002D5EC7"/>
    <w:rsid w:val="002D6441"/>
    <w:rsid w:val="002D695E"/>
    <w:rsid w:val="002D74FB"/>
    <w:rsid w:val="002D7AC1"/>
    <w:rsid w:val="002D7B76"/>
    <w:rsid w:val="002E2006"/>
    <w:rsid w:val="002E2234"/>
    <w:rsid w:val="002E2423"/>
    <w:rsid w:val="002E4EAF"/>
    <w:rsid w:val="002E54FA"/>
    <w:rsid w:val="002E568F"/>
    <w:rsid w:val="002E6208"/>
    <w:rsid w:val="002E702D"/>
    <w:rsid w:val="002E7367"/>
    <w:rsid w:val="002E7BE5"/>
    <w:rsid w:val="002E7D24"/>
    <w:rsid w:val="002E7FAC"/>
    <w:rsid w:val="002F0553"/>
    <w:rsid w:val="002F0E6F"/>
    <w:rsid w:val="002F14BC"/>
    <w:rsid w:val="002F1B11"/>
    <w:rsid w:val="002F4C94"/>
    <w:rsid w:val="002F5545"/>
    <w:rsid w:val="002F5A2C"/>
    <w:rsid w:val="002F6F14"/>
    <w:rsid w:val="002F77C5"/>
    <w:rsid w:val="00300191"/>
    <w:rsid w:val="00300ECA"/>
    <w:rsid w:val="00301262"/>
    <w:rsid w:val="00301978"/>
    <w:rsid w:val="00301E09"/>
    <w:rsid w:val="003024AC"/>
    <w:rsid w:val="00302890"/>
    <w:rsid w:val="00302A51"/>
    <w:rsid w:val="00303B27"/>
    <w:rsid w:val="00303C30"/>
    <w:rsid w:val="00304749"/>
    <w:rsid w:val="003102A1"/>
    <w:rsid w:val="0031071C"/>
    <w:rsid w:val="0031079C"/>
    <w:rsid w:val="0031102B"/>
    <w:rsid w:val="0031137E"/>
    <w:rsid w:val="00311C61"/>
    <w:rsid w:val="003127B7"/>
    <w:rsid w:val="00313891"/>
    <w:rsid w:val="003158E6"/>
    <w:rsid w:val="0031690E"/>
    <w:rsid w:val="00317A57"/>
    <w:rsid w:val="00320251"/>
    <w:rsid w:val="00320685"/>
    <w:rsid w:val="00320C86"/>
    <w:rsid w:val="00321E85"/>
    <w:rsid w:val="003236E3"/>
    <w:rsid w:val="00323C2D"/>
    <w:rsid w:val="003248C5"/>
    <w:rsid w:val="0032571B"/>
    <w:rsid w:val="00325B9D"/>
    <w:rsid w:val="00327F88"/>
    <w:rsid w:val="00332345"/>
    <w:rsid w:val="0033251E"/>
    <w:rsid w:val="00333A1A"/>
    <w:rsid w:val="00333DA7"/>
    <w:rsid w:val="00334256"/>
    <w:rsid w:val="003348D7"/>
    <w:rsid w:val="00334C17"/>
    <w:rsid w:val="00334DEA"/>
    <w:rsid w:val="0033542F"/>
    <w:rsid w:val="0033566F"/>
    <w:rsid w:val="0033706B"/>
    <w:rsid w:val="00337119"/>
    <w:rsid w:val="00337B16"/>
    <w:rsid w:val="00340BC5"/>
    <w:rsid w:val="003410BE"/>
    <w:rsid w:val="00341687"/>
    <w:rsid w:val="003419CB"/>
    <w:rsid w:val="00341B00"/>
    <w:rsid w:val="00342229"/>
    <w:rsid w:val="003429D7"/>
    <w:rsid w:val="00342F8D"/>
    <w:rsid w:val="00343A84"/>
    <w:rsid w:val="00344C10"/>
    <w:rsid w:val="00345814"/>
    <w:rsid w:val="00345A70"/>
    <w:rsid w:val="003465AA"/>
    <w:rsid w:val="00346CC9"/>
    <w:rsid w:val="003471EB"/>
    <w:rsid w:val="003477B0"/>
    <w:rsid w:val="003515DE"/>
    <w:rsid w:val="00352923"/>
    <w:rsid w:val="00354E28"/>
    <w:rsid w:val="0035622F"/>
    <w:rsid w:val="00356AD5"/>
    <w:rsid w:val="00356BAB"/>
    <w:rsid w:val="00356DF5"/>
    <w:rsid w:val="00357153"/>
    <w:rsid w:val="00357199"/>
    <w:rsid w:val="00357EDF"/>
    <w:rsid w:val="003604C7"/>
    <w:rsid w:val="00361293"/>
    <w:rsid w:val="00362583"/>
    <w:rsid w:val="00362859"/>
    <w:rsid w:val="00363047"/>
    <w:rsid w:val="003635A6"/>
    <w:rsid w:val="003639F4"/>
    <w:rsid w:val="003647A1"/>
    <w:rsid w:val="00364B01"/>
    <w:rsid w:val="00364E9D"/>
    <w:rsid w:val="00365679"/>
    <w:rsid w:val="00365F32"/>
    <w:rsid w:val="003667F1"/>
    <w:rsid w:val="00366D21"/>
    <w:rsid w:val="0036713B"/>
    <w:rsid w:val="00367752"/>
    <w:rsid w:val="00367AAC"/>
    <w:rsid w:val="00367B78"/>
    <w:rsid w:val="00367D5E"/>
    <w:rsid w:val="003709C8"/>
    <w:rsid w:val="00370A1D"/>
    <w:rsid w:val="00370C11"/>
    <w:rsid w:val="00371358"/>
    <w:rsid w:val="00372BB6"/>
    <w:rsid w:val="00372C16"/>
    <w:rsid w:val="00373143"/>
    <w:rsid w:val="0037367C"/>
    <w:rsid w:val="0037445F"/>
    <w:rsid w:val="00374C08"/>
    <w:rsid w:val="00374D81"/>
    <w:rsid w:val="00377014"/>
    <w:rsid w:val="00377769"/>
    <w:rsid w:val="00380008"/>
    <w:rsid w:val="00380170"/>
    <w:rsid w:val="00381093"/>
    <w:rsid w:val="0038240E"/>
    <w:rsid w:val="00383941"/>
    <w:rsid w:val="00383D38"/>
    <w:rsid w:val="00384E1E"/>
    <w:rsid w:val="003861DE"/>
    <w:rsid w:val="00386E2E"/>
    <w:rsid w:val="003902E2"/>
    <w:rsid w:val="00390843"/>
    <w:rsid w:val="003912D8"/>
    <w:rsid w:val="00392AB1"/>
    <w:rsid w:val="00393833"/>
    <w:rsid w:val="00393DEF"/>
    <w:rsid w:val="0039542A"/>
    <w:rsid w:val="00395667"/>
    <w:rsid w:val="00395BD9"/>
    <w:rsid w:val="00395FC1"/>
    <w:rsid w:val="0039678A"/>
    <w:rsid w:val="003A066E"/>
    <w:rsid w:val="003A1657"/>
    <w:rsid w:val="003A2D6B"/>
    <w:rsid w:val="003A51FD"/>
    <w:rsid w:val="003A6317"/>
    <w:rsid w:val="003A6F53"/>
    <w:rsid w:val="003A7A8F"/>
    <w:rsid w:val="003B0EB3"/>
    <w:rsid w:val="003B104B"/>
    <w:rsid w:val="003B113F"/>
    <w:rsid w:val="003B1282"/>
    <w:rsid w:val="003B2C83"/>
    <w:rsid w:val="003B33DD"/>
    <w:rsid w:val="003B3BCF"/>
    <w:rsid w:val="003B4444"/>
    <w:rsid w:val="003B5262"/>
    <w:rsid w:val="003B65E2"/>
    <w:rsid w:val="003B661B"/>
    <w:rsid w:val="003C00A5"/>
    <w:rsid w:val="003C1453"/>
    <w:rsid w:val="003C26B2"/>
    <w:rsid w:val="003C2712"/>
    <w:rsid w:val="003C39CA"/>
    <w:rsid w:val="003C3E38"/>
    <w:rsid w:val="003C4A33"/>
    <w:rsid w:val="003C4D8D"/>
    <w:rsid w:val="003C5221"/>
    <w:rsid w:val="003C5485"/>
    <w:rsid w:val="003C55B0"/>
    <w:rsid w:val="003C59D6"/>
    <w:rsid w:val="003C6268"/>
    <w:rsid w:val="003C777D"/>
    <w:rsid w:val="003C7A55"/>
    <w:rsid w:val="003C7E56"/>
    <w:rsid w:val="003C7F29"/>
    <w:rsid w:val="003D075A"/>
    <w:rsid w:val="003D15CA"/>
    <w:rsid w:val="003D1C43"/>
    <w:rsid w:val="003D20F8"/>
    <w:rsid w:val="003D2481"/>
    <w:rsid w:val="003D2B2F"/>
    <w:rsid w:val="003D3043"/>
    <w:rsid w:val="003D3701"/>
    <w:rsid w:val="003D3C40"/>
    <w:rsid w:val="003D4569"/>
    <w:rsid w:val="003D4E07"/>
    <w:rsid w:val="003D4FD1"/>
    <w:rsid w:val="003D67B4"/>
    <w:rsid w:val="003D6F01"/>
    <w:rsid w:val="003D7552"/>
    <w:rsid w:val="003E0EF7"/>
    <w:rsid w:val="003E1486"/>
    <w:rsid w:val="003E2840"/>
    <w:rsid w:val="003E3016"/>
    <w:rsid w:val="003E3971"/>
    <w:rsid w:val="003E51A7"/>
    <w:rsid w:val="003E5720"/>
    <w:rsid w:val="003E743B"/>
    <w:rsid w:val="003E7B77"/>
    <w:rsid w:val="003F017F"/>
    <w:rsid w:val="003F021F"/>
    <w:rsid w:val="003F1643"/>
    <w:rsid w:val="003F1894"/>
    <w:rsid w:val="003F236D"/>
    <w:rsid w:val="003F2E2A"/>
    <w:rsid w:val="003F3186"/>
    <w:rsid w:val="003F36BB"/>
    <w:rsid w:val="003F4784"/>
    <w:rsid w:val="003F50CF"/>
    <w:rsid w:val="003F5A75"/>
    <w:rsid w:val="003F5F41"/>
    <w:rsid w:val="003F7A41"/>
    <w:rsid w:val="00401B15"/>
    <w:rsid w:val="00401CAE"/>
    <w:rsid w:val="0040203F"/>
    <w:rsid w:val="00402DBA"/>
    <w:rsid w:val="00405299"/>
    <w:rsid w:val="00405A40"/>
    <w:rsid w:val="00406850"/>
    <w:rsid w:val="004102F7"/>
    <w:rsid w:val="004109C4"/>
    <w:rsid w:val="00411FD6"/>
    <w:rsid w:val="00412653"/>
    <w:rsid w:val="00412946"/>
    <w:rsid w:val="00412D3C"/>
    <w:rsid w:val="004143F2"/>
    <w:rsid w:val="00414727"/>
    <w:rsid w:val="00415E87"/>
    <w:rsid w:val="0041664C"/>
    <w:rsid w:val="0041681F"/>
    <w:rsid w:val="00416D86"/>
    <w:rsid w:val="0041754E"/>
    <w:rsid w:val="00420589"/>
    <w:rsid w:val="004209C6"/>
    <w:rsid w:val="00421C89"/>
    <w:rsid w:val="0042265D"/>
    <w:rsid w:val="00423341"/>
    <w:rsid w:val="004241C9"/>
    <w:rsid w:val="004243B0"/>
    <w:rsid w:val="00425514"/>
    <w:rsid w:val="00427245"/>
    <w:rsid w:val="00427336"/>
    <w:rsid w:val="004275C9"/>
    <w:rsid w:val="00427E80"/>
    <w:rsid w:val="00430CC9"/>
    <w:rsid w:val="00430F96"/>
    <w:rsid w:val="004319D6"/>
    <w:rsid w:val="00432579"/>
    <w:rsid w:val="004334D5"/>
    <w:rsid w:val="004335FE"/>
    <w:rsid w:val="00433B0F"/>
    <w:rsid w:val="00433BF5"/>
    <w:rsid w:val="00434F44"/>
    <w:rsid w:val="0043500B"/>
    <w:rsid w:val="00436723"/>
    <w:rsid w:val="0043759D"/>
    <w:rsid w:val="004400CB"/>
    <w:rsid w:val="00440BB2"/>
    <w:rsid w:val="0044139E"/>
    <w:rsid w:val="00441422"/>
    <w:rsid w:val="004423DF"/>
    <w:rsid w:val="00443183"/>
    <w:rsid w:val="004447D5"/>
    <w:rsid w:val="00444970"/>
    <w:rsid w:val="00444A21"/>
    <w:rsid w:val="00444BBC"/>
    <w:rsid w:val="00444C2E"/>
    <w:rsid w:val="00445DF2"/>
    <w:rsid w:val="00446265"/>
    <w:rsid w:val="00446E20"/>
    <w:rsid w:val="004477E6"/>
    <w:rsid w:val="00447A27"/>
    <w:rsid w:val="00452356"/>
    <w:rsid w:val="004529F4"/>
    <w:rsid w:val="00452D58"/>
    <w:rsid w:val="00452F4E"/>
    <w:rsid w:val="0045398F"/>
    <w:rsid w:val="00453C62"/>
    <w:rsid w:val="004543C4"/>
    <w:rsid w:val="00454814"/>
    <w:rsid w:val="00454C78"/>
    <w:rsid w:val="00454DC4"/>
    <w:rsid w:val="004558FE"/>
    <w:rsid w:val="00455958"/>
    <w:rsid w:val="00455FCA"/>
    <w:rsid w:val="0045621C"/>
    <w:rsid w:val="00456720"/>
    <w:rsid w:val="00456CC0"/>
    <w:rsid w:val="0045772A"/>
    <w:rsid w:val="004577E9"/>
    <w:rsid w:val="00457FC2"/>
    <w:rsid w:val="004609F6"/>
    <w:rsid w:val="00460AE6"/>
    <w:rsid w:val="004611CC"/>
    <w:rsid w:val="0046157A"/>
    <w:rsid w:val="00461AF8"/>
    <w:rsid w:val="004622DA"/>
    <w:rsid w:val="004622DE"/>
    <w:rsid w:val="00462CFC"/>
    <w:rsid w:val="004637B7"/>
    <w:rsid w:val="00465B6F"/>
    <w:rsid w:val="00466ECF"/>
    <w:rsid w:val="00466F4F"/>
    <w:rsid w:val="00467930"/>
    <w:rsid w:val="00470AF6"/>
    <w:rsid w:val="00471189"/>
    <w:rsid w:val="00471934"/>
    <w:rsid w:val="00471F2A"/>
    <w:rsid w:val="00472D50"/>
    <w:rsid w:val="004741F1"/>
    <w:rsid w:val="0047473D"/>
    <w:rsid w:val="0047496B"/>
    <w:rsid w:val="00474D1C"/>
    <w:rsid w:val="0047501D"/>
    <w:rsid w:val="0047529A"/>
    <w:rsid w:val="004753A9"/>
    <w:rsid w:val="004761D0"/>
    <w:rsid w:val="00476880"/>
    <w:rsid w:val="00477195"/>
    <w:rsid w:val="004771BC"/>
    <w:rsid w:val="00477235"/>
    <w:rsid w:val="0047790F"/>
    <w:rsid w:val="004801A9"/>
    <w:rsid w:val="00480AA3"/>
    <w:rsid w:val="00480B38"/>
    <w:rsid w:val="00480F84"/>
    <w:rsid w:val="00483171"/>
    <w:rsid w:val="004834F9"/>
    <w:rsid w:val="00484C21"/>
    <w:rsid w:val="00485494"/>
    <w:rsid w:val="004858AA"/>
    <w:rsid w:val="00485B26"/>
    <w:rsid w:val="00486142"/>
    <w:rsid w:val="00486A87"/>
    <w:rsid w:val="004875F7"/>
    <w:rsid w:val="00487C50"/>
    <w:rsid w:val="00487EEE"/>
    <w:rsid w:val="00487FE0"/>
    <w:rsid w:val="0049024E"/>
    <w:rsid w:val="00491024"/>
    <w:rsid w:val="004927BB"/>
    <w:rsid w:val="00493B75"/>
    <w:rsid w:val="00494E06"/>
    <w:rsid w:val="004951B4"/>
    <w:rsid w:val="00495256"/>
    <w:rsid w:val="00495CFF"/>
    <w:rsid w:val="00497014"/>
    <w:rsid w:val="004A005E"/>
    <w:rsid w:val="004A059B"/>
    <w:rsid w:val="004A06DE"/>
    <w:rsid w:val="004A2E32"/>
    <w:rsid w:val="004A3427"/>
    <w:rsid w:val="004A40E4"/>
    <w:rsid w:val="004A4B93"/>
    <w:rsid w:val="004A6563"/>
    <w:rsid w:val="004A6A0E"/>
    <w:rsid w:val="004B075A"/>
    <w:rsid w:val="004B075F"/>
    <w:rsid w:val="004B0968"/>
    <w:rsid w:val="004B3AA4"/>
    <w:rsid w:val="004B440B"/>
    <w:rsid w:val="004B6312"/>
    <w:rsid w:val="004B6F91"/>
    <w:rsid w:val="004B7D7A"/>
    <w:rsid w:val="004C04C1"/>
    <w:rsid w:val="004C057E"/>
    <w:rsid w:val="004C0DCD"/>
    <w:rsid w:val="004C179A"/>
    <w:rsid w:val="004C1ED7"/>
    <w:rsid w:val="004C25F2"/>
    <w:rsid w:val="004C5106"/>
    <w:rsid w:val="004C542C"/>
    <w:rsid w:val="004C546E"/>
    <w:rsid w:val="004C60A6"/>
    <w:rsid w:val="004C61C9"/>
    <w:rsid w:val="004C6BA4"/>
    <w:rsid w:val="004C6BD1"/>
    <w:rsid w:val="004C6C05"/>
    <w:rsid w:val="004C6EE8"/>
    <w:rsid w:val="004C74ED"/>
    <w:rsid w:val="004C780A"/>
    <w:rsid w:val="004D0811"/>
    <w:rsid w:val="004D0DE4"/>
    <w:rsid w:val="004D2ECB"/>
    <w:rsid w:val="004D3D0E"/>
    <w:rsid w:val="004D483B"/>
    <w:rsid w:val="004D54E4"/>
    <w:rsid w:val="004D622C"/>
    <w:rsid w:val="004D738E"/>
    <w:rsid w:val="004D7CDD"/>
    <w:rsid w:val="004E0314"/>
    <w:rsid w:val="004E132D"/>
    <w:rsid w:val="004E14C2"/>
    <w:rsid w:val="004E2AD2"/>
    <w:rsid w:val="004E301B"/>
    <w:rsid w:val="004E347B"/>
    <w:rsid w:val="004E3946"/>
    <w:rsid w:val="004E49DD"/>
    <w:rsid w:val="004E4BC8"/>
    <w:rsid w:val="004E514F"/>
    <w:rsid w:val="004E52B8"/>
    <w:rsid w:val="004E6348"/>
    <w:rsid w:val="004E6B27"/>
    <w:rsid w:val="004E6D74"/>
    <w:rsid w:val="004F0B2C"/>
    <w:rsid w:val="004F1A51"/>
    <w:rsid w:val="004F32C4"/>
    <w:rsid w:val="004F378B"/>
    <w:rsid w:val="004F39BA"/>
    <w:rsid w:val="004F4739"/>
    <w:rsid w:val="004F48FA"/>
    <w:rsid w:val="004F5810"/>
    <w:rsid w:val="004F581F"/>
    <w:rsid w:val="004F5EAB"/>
    <w:rsid w:val="004F6738"/>
    <w:rsid w:val="004F7B73"/>
    <w:rsid w:val="004F7DF5"/>
    <w:rsid w:val="005000EA"/>
    <w:rsid w:val="005010A5"/>
    <w:rsid w:val="0050122F"/>
    <w:rsid w:val="00501787"/>
    <w:rsid w:val="00501B09"/>
    <w:rsid w:val="00501D10"/>
    <w:rsid w:val="0050252E"/>
    <w:rsid w:val="0050436C"/>
    <w:rsid w:val="00504AF2"/>
    <w:rsid w:val="0050538E"/>
    <w:rsid w:val="005056BE"/>
    <w:rsid w:val="00505AEE"/>
    <w:rsid w:val="00506047"/>
    <w:rsid w:val="00506880"/>
    <w:rsid w:val="0050698F"/>
    <w:rsid w:val="00507892"/>
    <w:rsid w:val="00507AED"/>
    <w:rsid w:val="00507BCF"/>
    <w:rsid w:val="00507CCE"/>
    <w:rsid w:val="0051010D"/>
    <w:rsid w:val="00510A3A"/>
    <w:rsid w:val="00512BF2"/>
    <w:rsid w:val="00514200"/>
    <w:rsid w:val="00514E0B"/>
    <w:rsid w:val="00516572"/>
    <w:rsid w:val="00516ADD"/>
    <w:rsid w:val="00517260"/>
    <w:rsid w:val="005178D1"/>
    <w:rsid w:val="00520CAA"/>
    <w:rsid w:val="00520D97"/>
    <w:rsid w:val="00520FB1"/>
    <w:rsid w:val="00523932"/>
    <w:rsid w:val="00525407"/>
    <w:rsid w:val="0052597E"/>
    <w:rsid w:val="005259F8"/>
    <w:rsid w:val="00525A9B"/>
    <w:rsid w:val="00525C08"/>
    <w:rsid w:val="00525C45"/>
    <w:rsid w:val="005265D3"/>
    <w:rsid w:val="0052665D"/>
    <w:rsid w:val="00526693"/>
    <w:rsid w:val="00526B53"/>
    <w:rsid w:val="00530394"/>
    <w:rsid w:val="00530CD8"/>
    <w:rsid w:val="00532A43"/>
    <w:rsid w:val="0053333F"/>
    <w:rsid w:val="005337E1"/>
    <w:rsid w:val="00533D5F"/>
    <w:rsid w:val="00534CB7"/>
    <w:rsid w:val="00534E61"/>
    <w:rsid w:val="00535052"/>
    <w:rsid w:val="00536134"/>
    <w:rsid w:val="00537136"/>
    <w:rsid w:val="005376E0"/>
    <w:rsid w:val="00540AAD"/>
    <w:rsid w:val="00540BD1"/>
    <w:rsid w:val="00540D56"/>
    <w:rsid w:val="00541BFC"/>
    <w:rsid w:val="005420A8"/>
    <w:rsid w:val="0054251F"/>
    <w:rsid w:val="0054574C"/>
    <w:rsid w:val="00545E56"/>
    <w:rsid w:val="00545E8D"/>
    <w:rsid w:val="0054773F"/>
    <w:rsid w:val="0054789C"/>
    <w:rsid w:val="005502C5"/>
    <w:rsid w:val="005514B5"/>
    <w:rsid w:val="005515E2"/>
    <w:rsid w:val="00551810"/>
    <w:rsid w:val="0055271C"/>
    <w:rsid w:val="00552E2D"/>
    <w:rsid w:val="00554736"/>
    <w:rsid w:val="00555843"/>
    <w:rsid w:val="00556037"/>
    <w:rsid w:val="00556A07"/>
    <w:rsid w:val="00556B70"/>
    <w:rsid w:val="0055716E"/>
    <w:rsid w:val="005573A4"/>
    <w:rsid w:val="00557D18"/>
    <w:rsid w:val="0056264E"/>
    <w:rsid w:val="005630C6"/>
    <w:rsid w:val="005640D3"/>
    <w:rsid w:val="005642E0"/>
    <w:rsid w:val="00565571"/>
    <w:rsid w:val="00566AB7"/>
    <w:rsid w:val="00566D09"/>
    <w:rsid w:val="00566D42"/>
    <w:rsid w:val="00566E97"/>
    <w:rsid w:val="00570434"/>
    <w:rsid w:val="005709E9"/>
    <w:rsid w:val="00570ADD"/>
    <w:rsid w:val="00571AD4"/>
    <w:rsid w:val="0057201F"/>
    <w:rsid w:val="005724A7"/>
    <w:rsid w:val="00572AB4"/>
    <w:rsid w:val="00573C8F"/>
    <w:rsid w:val="005748C8"/>
    <w:rsid w:val="00574D40"/>
    <w:rsid w:val="00574D78"/>
    <w:rsid w:val="005758CA"/>
    <w:rsid w:val="0057639C"/>
    <w:rsid w:val="00576727"/>
    <w:rsid w:val="0057749D"/>
    <w:rsid w:val="00577E6F"/>
    <w:rsid w:val="0058061F"/>
    <w:rsid w:val="00580A33"/>
    <w:rsid w:val="00580A85"/>
    <w:rsid w:val="00580B6E"/>
    <w:rsid w:val="005816CD"/>
    <w:rsid w:val="005827C7"/>
    <w:rsid w:val="00583E76"/>
    <w:rsid w:val="00585057"/>
    <w:rsid w:val="005858DA"/>
    <w:rsid w:val="00585FFC"/>
    <w:rsid w:val="0058674F"/>
    <w:rsid w:val="005874D1"/>
    <w:rsid w:val="00590345"/>
    <w:rsid w:val="00590EAB"/>
    <w:rsid w:val="00591085"/>
    <w:rsid w:val="00591244"/>
    <w:rsid w:val="00591416"/>
    <w:rsid w:val="005914E3"/>
    <w:rsid w:val="00591C2C"/>
    <w:rsid w:val="005920A4"/>
    <w:rsid w:val="005921AD"/>
    <w:rsid w:val="00592E34"/>
    <w:rsid w:val="005942A4"/>
    <w:rsid w:val="005951E7"/>
    <w:rsid w:val="00595A2C"/>
    <w:rsid w:val="005967E4"/>
    <w:rsid w:val="005968DD"/>
    <w:rsid w:val="00596EC3"/>
    <w:rsid w:val="00597D6D"/>
    <w:rsid w:val="005A041E"/>
    <w:rsid w:val="005A0DC5"/>
    <w:rsid w:val="005A1186"/>
    <w:rsid w:val="005A36BA"/>
    <w:rsid w:val="005A551A"/>
    <w:rsid w:val="005A75CB"/>
    <w:rsid w:val="005B03D6"/>
    <w:rsid w:val="005B0590"/>
    <w:rsid w:val="005B099F"/>
    <w:rsid w:val="005B0B20"/>
    <w:rsid w:val="005B0E25"/>
    <w:rsid w:val="005B1A6C"/>
    <w:rsid w:val="005B1D05"/>
    <w:rsid w:val="005B1E05"/>
    <w:rsid w:val="005B2683"/>
    <w:rsid w:val="005B2BC2"/>
    <w:rsid w:val="005B3C34"/>
    <w:rsid w:val="005B3FD4"/>
    <w:rsid w:val="005B53D2"/>
    <w:rsid w:val="005B6022"/>
    <w:rsid w:val="005B6FBC"/>
    <w:rsid w:val="005B763B"/>
    <w:rsid w:val="005B78A2"/>
    <w:rsid w:val="005B793B"/>
    <w:rsid w:val="005C0B09"/>
    <w:rsid w:val="005C0B71"/>
    <w:rsid w:val="005C2068"/>
    <w:rsid w:val="005C2413"/>
    <w:rsid w:val="005C494B"/>
    <w:rsid w:val="005C4D5F"/>
    <w:rsid w:val="005C55AE"/>
    <w:rsid w:val="005C6C9B"/>
    <w:rsid w:val="005D06B3"/>
    <w:rsid w:val="005D0C74"/>
    <w:rsid w:val="005D1306"/>
    <w:rsid w:val="005D21DF"/>
    <w:rsid w:val="005D258E"/>
    <w:rsid w:val="005D25B2"/>
    <w:rsid w:val="005D2984"/>
    <w:rsid w:val="005D2A5C"/>
    <w:rsid w:val="005D2E6E"/>
    <w:rsid w:val="005D3BAC"/>
    <w:rsid w:val="005D471D"/>
    <w:rsid w:val="005D615C"/>
    <w:rsid w:val="005D7813"/>
    <w:rsid w:val="005D7BAA"/>
    <w:rsid w:val="005E0C1A"/>
    <w:rsid w:val="005E1624"/>
    <w:rsid w:val="005E1CA0"/>
    <w:rsid w:val="005E2B70"/>
    <w:rsid w:val="005E2BC1"/>
    <w:rsid w:val="005E2E86"/>
    <w:rsid w:val="005E3EA1"/>
    <w:rsid w:val="005E5D6A"/>
    <w:rsid w:val="005E607F"/>
    <w:rsid w:val="005E613A"/>
    <w:rsid w:val="005E65CC"/>
    <w:rsid w:val="005E676E"/>
    <w:rsid w:val="005E6BDD"/>
    <w:rsid w:val="005E7D8E"/>
    <w:rsid w:val="005F03E7"/>
    <w:rsid w:val="005F1E95"/>
    <w:rsid w:val="005F2648"/>
    <w:rsid w:val="005F2EA7"/>
    <w:rsid w:val="005F3FF2"/>
    <w:rsid w:val="005F4F45"/>
    <w:rsid w:val="005F515E"/>
    <w:rsid w:val="005F626F"/>
    <w:rsid w:val="005F7168"/>
    <w:rsid w:val="005F74E3"/>
    <w:rsid w:val="00600B13"/>
    <w:rsid w:val="00601B01"/>
    <w:rsid w:val="00602277"/>
    <w:rsid w:val="006025A8"/>
    <w:rsid w:val="0060488D"/>
    <w:rsid w:val="00604D18"/>
    <w:rsid w:val="00605505"/>
    <w:rsid w:val="00606079"/>
    <w:rsid w:val="006065F7"/>
    <w:rsid w:val="006068FD"/>
    <w:rsid w:val="006069CE"/>
    <w:rsid w:val="00606ECC"/>
    <w:rsid w:val="00607B07"/>
    <w:rsid w:val="00610FAA"/>
    <w:rsid w:val="00611AD6"/>
    <w:rsid w:val="00611CE3"/>
    <w:rsid w:val="00611D8B"/>
    <w:rsid w:val="0061258E"/>
    <w:rsid w:val="00613346"/>
    <w:rsid w:val="00613356"/>
    <w:rsid w:val="00613399"/>
    <w:rsid w:val="006139E6"/>
    <w:rsid w:val="0061418B"/>
    <w:rsid w:val="0061484C"/>
    <w:rsid w:val="00615405"/>
    <w:rsid w:val="00615655"/>
    <w:rsid w:val="00615C66"/>
    <w:rsid w:val="006170A3"/>
    <w:rsid w:val="00617529"/>
    <w:rsid w:val="0062019E"/>
    <w:rsid w:val="00620475"/>
    <w:rsid w:val="00624495"/>
    <w:rsid w:val="006246D9"/>
    <w:rsid w:val="0062487F"/>
    <w:rsid w:val="00626823"/>
    <w:rsid w:val="006272DA"/>
    <w:rsid w:val="006273B5"/>
    <w:rsid w:val="006276B9"/>
    <w:rsid w:val="00630083"/>
    <w:rsid w:val="00631577"/>
    <w:rsid w:val="00631BCE"/>
    <w:rsid w:val="00632431"/>
    <w:rsid w:val="00633613"/>
    <w:rsid w:val="00633650"/>
    <w:rsid w:val="00633D52"/>
    <w:rsid w:val="00635188"/>
    <w:rsid w:val="006352A5"/>
    <w:rsid w:val="00635931"/>
    <w:rsid w:val="00636C90"/>
    <w:rsid w:val="00637216"/>
    <w:rsid w:val="00637D60"/>
    <w:rsid w:val="00637F7B"/>
    <w:rsid w:val="006410B0"/>
    <w:rsid w:val="00641507"/>
    <w:rsid w:val="00641D3F"/>
    <w:rsid w:val="006423CF"/>
    <w:rsid w:val="006425BD"/>
    <w:rsid w:val="00642D43"/>
    <w:rsid w:val="006430D5"/>
    <w:rsid w:val="00643369"/>
    <w:rsid w:val="00643C99"/>
    <w:rsid w:val="00643EEC"/>
    <w:rsid w:val="006442DC"/>
    <w:rsid w:val="006452EA"/>
    <w:rsid w:val="00645D40"/>
    <w:rsid w:val="00646824"/>
    <w:rsid w:val="00646C3B"/>
    <w:rsid w:val="006471A8"/>
    <w:rsid w:val="006471DE"/>
    <w:rsid w:val="00647736"/>
    <w:rsid w:val="00647B3E"/>
    <w:rsid w:val="00647F95"/>
    <w:rsid w:val="00651D37"/>
    <w:rsid w:val="0065251C"/>
    <w:rsid w:val="00652640"/>
    <w:rsid w:val="006533CC"/>
    <w:rsid w:val="0065343A"/>
    <w:rsid w:val="00653503"/>
    <w:rsid w:val="0065488A"/>
    <w:rsid w:val="00654EAF"/>
    <w:rsid w:val="006579B8"/>
    <w:rsid w:val="00657ADE"/>
    <w:rsid w:val="00657B6E"/>
    <w:rsid w:val="006609D7"/>
    <w:rsid w:val="00661A60"/>
    <w:rsid w:val="00661F3E"/>
    <w:rsid w:val="00663957"/>
    <w:rsid w:val="00663DA3"/>
    <w:rsid w:val="00663FB4"/>
    <w:rsid w:val="00664337"/>
    <w:rsid w:val="006647F2"/>
    <w:rsid w:val="00664D41"/>
    <w:rsid w:val="006654A2"/>
    <w:rsid w:val="00665A23"/>
    <w:rsid w:val="00665F08"/>
    <w:rsid w:val="00670999"/>
    <w:rsid w:val="00671507"/>
    <w:rsid w:val="00671C22"/>
    <w:rsid w:val="0067341C"/>
    <w:rsid w:val="0067419D"/>
    <w:rsid w:val="00675475"/>
    <w:rsid w:val="00675E14"/>
    <w:rsid w:val="00676986"/>
    <w:rsid w:val="00677349"/>
    <w:rsid w:val="00680ABB"/>
    <w:rsid w:val="00680C84"/>
    <w:rsid w:val="00681386"/>
    <w:rsid w:val="006813EA"/>
    <w:rsid w:val="00682340"/>
    <w:rsid w:val="00684495"/>
    <w:rsid w:val="00685D84"/>
    <w:rsid w:val="00686D87"/>
    <w:rsid w:val="00686F99"/>
    <w:rsid w:val="0068725A"/>
    <w:rsid w:val="00690775"/>
    <w:rsid w:val="006916DC"/>
    <w:rsid w:val="0069318C"/>
    <w:rsid w:val="00693F2C"/>
    <w:rsid w:val="00694222"/>
    <w:rsid w:val="00694C67"/>
    <w:rsid w:val="00695988"/>
    <w:rsid w:val="006965BA"/>
    <w:rsid w:val="00697060"/>
    <w:rsid w:val="00697520"/>
    <w:rsid w:val="006977A7"/>
    <w:rsid w:val="006A1BA2"/>
    <w:rsid w:val="006A1E9E"/>
    <w:rsid w:val="006A2941"/>
    <w:rsid w:val="006A2B83"/>
    <w:rsid w:val="006A34BF"/>
    <w:rsid w:val="006A3DC0"/>
    <w:rsid w:val="006A4128"/>
    <w:rsid w:val="006A5E4A"/>
    <w:rsid w:val="006A6AD2"/>
    <w:rsid w:val="006B09AF"/>
    <w:rsid w:val="006B15F2"/>
    <w:rsid w:val="006B1621"/>
    <w:rsid w:val="006B1DAA"/>
    <w:rsid w:val="006B1E32"/>
    <w:rsid w:val="006B1F02"/>
    <w:rsid w:val="006B2F0D"/>
    <w:rsid w:val="006B3D04"/>
    <w:rsid w:val="006B4970"/>
    <w:rsid w:val="006B4DBF"/>
    <w:rsid w:val="006B4DF1"/>
    <w:rsid w:val="006B5607"/>
    <w:rsid w:val="006B600D"/>
    <w:rsid w:val="006B6452"/>
    <w:rsid w:val="006B741B"/>
    <w:rsid w:val="006B789A"/>
    <w:rsid w:val="006B78B3"/>
    <w:rsid w:val="006B7AA9"/>
    <w:rsid w:val="006B7B2A"/>
    <w:rsid w:val="006C1616"/>
    <w:rsid w:val="006C1E28"/>
    <w:rsid w:val="006C2550"/>
    <w:rsid w:val="006C29B4"/>
    <w:rsid w:val="006C2D7D"/>
    <w:rsid w:val="006C3B4E"/>
    <w:rsid w:val="006C52AB"/>
    <w:rsid w:val="006C58D2"/>
    <w:rsid w:val="006C6079"/>
    <w:rsid w:val="006C6791"/>
    <w:rsid w:val="006C693E"/>
    <w:rsid w:val="006C6E76"/>
    <w:rsid w:val="006C7C8B"/>
    <w:rsid w:val="006D01CB"/>
    <w:rsid w:val="006D0650"/>
    <w:rsid w:val="006D0CCD"/>
    <w:rsid w:val="006D0E69"/>
    <w:rsid w:val="006D1BF8"/>
    <w:rsid w:val="006D2A15"/>
    <w:rsid w:val="006D3A88"/>
    <w:rsid w:val="006D4DC8"/>
    <w:rsid w:val="006D4E8E"/>
    <w:rsid w:val="006D4F53"/>
    <w:rsid w:val="006D51D6"/>
    <w:rsid w:val="006D54E2"/>
    <w:rsid w:val="006D5533"/>
    <w:rsid w:val="006D584D"/>
    <w:rsid w:val="006D6204"/>
    <w:rsid w:val="006D6A56"/>
    <w:rsid w:val="006E0F9C"/>
    <w:rsid w:val="006E1590"/>
    <w:rsid w:val="006E15D5"/>
    <w:rsid w:val="006E169A"/>
    <w:rsid w:val="006E2FA2"/>
    <w:rsid w:val="006E6F27"/>
    <w:rsid w:val="006E7427"/>
    <w:rsid w:val="006E7C64"/>
    <w:rsid w:val="006F0323"/>
    <w:rsid w:val="006F07A0"/>
    <w:rsid w:val="006F1053"/>
    <w:rsid w:val="006F1199"/>
    <w:rsid w:val="006F18CA"/>
    <w:rsid w:val="006F1DA0"/>
    <w:rsid w:val="006F218B"/>
    <w:rsid w:val="006F25FE"/>
    <w:rsid w:val="006F2CFD"/>
    <w:rsid w:val="006F30C0"/>
    <w:rsid w:val="006F31F5"/>
    <w:rsid w:val="006F34C6"/>
    <w:rsid w:val="006F3679"/>
    <w:rsid w:val="006F575D"/>
    <w:rsid w:val="006F59E7"/>
    <w:rsid w:val="006F6800"/>
    <w:rsid w:val="00700149"/>
    <w:rsid w:val="00700659"/>
    <w:rsid w:val="00700BCA"/>
    <w:rsid w:val="00702208"/>
    <w:rsid w:val="0070291E"/>
    <w:rsid w:val="00702E9D"/>
    <w:rsid w:val="00703230"/>
    <w:rsid w:val="00703449"/>
    <w:rsid w:val="0070355A"/>
    <w:rsid w:val="0070376F"/>
    <w:rsid w:val="00704031"/>
    <w:rsid w:val="0070485E"/>
    <w:rsid w:val="00704F82"/>
    <w:rsid w:val="00705347"/>
    <w:rsid w:val="0070661C"/>
    <w:rsid w:val="007070DD"/>
    <w:rsid w:val="0070795B"/>
    <w:rsid w:val="007112EA"/>
    <w:rsid w:val="007120B6"/>
    <w:rsid w:val="007136D9"/>
    <w:rsid w:val="00713D2C"/>
    <w:rsid w:val="007142A6"/>
    <w:rsid w:val="00714554"/>
    <w:rsid w:val="00714812"/>
    <w:rsid w:val="0071678D"/>
    <w:rsid w:val="007167A9"/>
    <w:rsid w:val="00716B41"/>
    <w:rsid w:val="00717C5D"/>
    <w:rsid w:val="007203B9"/>
    <w:rsid w:val="00720765"/>
    <w:rsid w:val="007209A5"/>
    <w:rsid w:val="00720E68"/>
    <w:rsid w:val="007216D7"/>
    <w:rsid w:val="00721701"/>
    <w:rsid w:val="007221B3"/>
    <w:rsid w:val="0072258A"/>
    <w:rsid w:val="0072328C"/>
    <w:rsid w:val="0072372D"/>
    <w:rsid w:val="007249B4"/>
    <w:rsid w:val="007254B4"/>
    <w:rsid w:val="0072671F"/>
    <w:rsid w:val="007276FE"/>
    <w:rsid w:val="007279A4"/>
    <w:rsid w:val="007303A3"/>
    <w:rsid w:val="00735E4C"/>
    <w:rsid w:val="00736644"/>
    <w:rsid w:val="00736EBF"/>
    <w:rsid w:val="0073750B"/>
    <w:rsid w:val="00737DAB"/>
    <w:rsid w:val="00737EB9"/>
    <w:rsid w:val="00740F30"/>
    <w:rsid w:val="007420D0"/>
    <w:rsid w:val="00744BE9"/>
    <w:rsid w:val="007466B6"/>
    <w:rsid w:val="00747121"/>
    <w:rsid w:val="00747865"/>
    <w:rsid w:val="00747C28"/>
    <w:rsid w:val="00747DC7"/>
    <w:rsid w:val="00747E9C"/>
    <w:rsid w:val="00750F49"/>
    <w:rsid w:val="007523F6"/>
    <w:rsid w:val="00752AEF"/>
    <w:rsid w:val="00753275"/>
    <w:rsid w:val="00753CBA"/>
    <w:rsid w:val="00753E4F"/>
    <w:rsid w:val="00754A99"/>
    <w:rsid w:val="00754B66"/>
    <w:rsid w:val="00755559"/>
    <w:rsid w:val="00755789"/>
    <w:rsid w:val="00757F72"/>
    <w:rsid w:val="0076052E"/>
    <w:rsid w:val="00760769"/>
    <w:rsid w:val="00761642"/>
    <w:rsid w:val="00761B44"/>
    <w:rsid w:val="007633F9"/>
    <w:rsid w:val="00763928"/>
    <w:rsid w:val="00763DFC"/>
    <w:rsid w:val="00763FDD"/>
    <w:rsid w:val="007648B0"/>
    <w:rsid w:val="00764CE1"/>
    <w:rsid w:val="00764E99"/>
    <w:rsid w:val="00765057"/>
    <w:rsid w:val="00765502"/>
    <w:rsid w:val="00765926"/>
    <w:rsid w:val="0076643B"/>
    <w:rsid w:val="00767085"/>
    <w:rsid w:val="007728F6"/>
    <w:rsid w:val="00772C13"/>
    <w:rsid w:val="00773CDB"/>
    <w:rsid w:val="00774619"/>
    <w:rsid w:val="00776EB8"/>
    <w:rsid w:val="0078008A"/>
    <w:rsid w:val="007806C7"/>
    <w:rsid w:val="00780BC3"/>
    <w:rsid w:val="00780E7F"/>
    <w:rsid w:val="007813BC"/>
    <w:rsid w:val="0078170F"/>
    <w:rsid w:val="00781CAE"/>
    <w:rsid w:val="00782098"/>
    <w:rsid w:val="0078216C"/>
    <w:rsid w:val="0078344A"/>
    <w:rsid w:val="007839EA"/>
    <w:rsid w:val="00783C35"/>
    <w:rsid w:val="00784780"/>
    <w:rsid w:val="007849FC"/>
    <w:rsid w:val="00784A69"/>
    <w:rsid w:val="00784E37"/>
    <w:rsid w:val="00785015"/>
    <w:rsid w:val="00785F6E"/>
    <w:rsid w:val="007861D8"/>
    <w:rsid w:val="007866F9"/>
    <w:rsid w:val="007868A1"/>
    <w:rsid w:val="00787779"/>
    <w:rsid w:val="00787E13"/>
    <w:rsid w:val="00790124"/>
    <w:rsid w:val="00790625"/>
    <w:rsid w:val="00790D06"/>
    <w:rsid w:val="00791194"/>
    <w:rsid w:val="00791264"/>
    <w:rsid w:val="00791DA5"/>
    <w:rsid w:val="00792A5B"/>
    <w:rsid w:val="007939D2"/>
    <w:rsid w:val="00793D40"/>
    <w:rsid w:val="0079538C"/>
    <w:rsid w:val="007959B6"/>
    <w:rsid w:val="00795F58"/>
    <w:rsid w:val="00796341"/>
    <w:rsid w:val="00796680"/>
    <w:rsid w:val="0079723A"/>
    <w:rsid w:val="00797480"/>
    <w:rsid w:val="0079755A"/>
    <w:rsid w:val="00797D8D"/>
    <w:rsid w:val="007A0AEB"/>
    <w:rsid w:val="007A0B2C"/>
    <w:rsid w:val="007A1F5E"/>
    <w:rsid w:val="007A217D"/>
    <w:rsid w:val="007A296C"/>
    <w:rsid w:val="007A3617"/>
    <w:rsid w:val="007A5874"/>
    <w:rsid w:val="007A5C05"/>
    <w:rsid w:val="007A6DF8"/>
    <w:rsid w:val="007A7059"/>
    <w:rsid w:val="007A7B99"/>
    <w:rsid w:val="007A7DDE"/>
    <w:rsid w:val="007B066E"/>
    <w:rsid w:val="007B0C28"/>
    <w:rsid w:val="007B1766"/>
    <w:rsid w:val="007B1F0D"/>
    <w:rsid w:val="007B3263"/>
    <w:rsid w:val="007B38DB"/>
    <w:rsid w:val="007B3F88"/>
    <w:rsid w:val="007B4C6B"/>
    <w:rsid w:val="007B59E7"/>
    <w:rsid w:val="007B6AC8"/>
    <w:rsid w:val="007B6C4C"/>
    <w:rsid w:val="007B7215"/>
    <w:rsid w:val="007B7494"/>
    <w:rsid w:val="007B76B8"/>
    <w:rsid w:val="007B7B49"/>
    <w:rsid w:val="007B7CE9"/>
    <w:rsid w:val="007C102E"/>
    <w:rsid w:val="007C1867"/>
    <w:rsid w:val="007C1A34"/>
    <w:rsid w:val="007C1AC9"/>
    <w:rsid w:val="007C1B5D"/>
    <w:rsid w:val="007C2786"/>
    <w:rsid w:val="007C43DA"/>
    <w:rsid w:val="007C4E82"/>
    <w:rsid w:val="007C550F"/>
    <w:rsid w:val="007C5CBF"/>
    <w:rsid w:val="007C632B"/>
    <w:rsid w:val="007C6E1A"/>
    <w:rsid w:val="007D096E"/>
    <w:rsid w:val="007D0AB3"/>
    <w:rsid w:val="007D0E22"/>
    <w:rsid w:val="007D14DA"/>
    <w:rsid w:val="007D16C7"/>
    <w:rsid w:val="007D1BB1"/>
    <w:rsid w:val="007D3FB7"/>
    <w:rsid w:val="007D49C0"/>
    <w:rsid w:val="007D4BCD"/>
    <w:rsid w:val="007D5353"/>
    <w:rsid w:val="007D585A"/>
    <w:rsid w:val="007D5D70"/>
    <w:rsid w:val="007D5FC3"/>
    <w:rsid w:val="007D64E3"/>
    <w:rsid w:val="007D6EB5"/>
    <w:rsid w:val="007D70B8"/>
    <w:rsid w:val="007D7252"/>
    <w:rsid w:val="007D743B"/>
    <w:rsid w:val="007D793B"/>
    <w:rsid w:val="007E1493"/>
    <w:rsid w:val="007E178F"/>
    <w:rsid w:val="007E1AE3"/>
    <w:rsid w:val="007E28B2"/>
    <w:rsid w:val="007E29F2"/>
    <w:rsid w:val="007E309C"/>
    <w:rsid w:val="007E3742"/>
    <w:rsid w:val="007E4147"/>
    <w:rsid w:val="007E449E"/>
    <w:rsid w:val="007E4C77"/>
    <w:rsid w:val="007E4E4D"/>
    <w:rsid w:val="007E61FA"/>
    <w:rsid w:val="007E729E"/>
    <w:rsid w:val="007F096A"/>
    <w:rsid w:val="007F174A"/>
    <w:rsid w:val="007F24C1"/>
    <w:rsid w:val="007F262B"/>
    <w:rsid w:val="007F29BB"/>
    <w:rsid w:val="007F2ED2"/>
    <w:rsid w:val="007F4196"/>
    <w:rsid w:val="007F41E4"/>
    <w:rsid w:val="007F4B23"/>
    <w:rsid w:val="007F51FC"/>
    <w:rsid w:val="007F6BB0"/>
    <w:rsid w:val="007F7438"/>
    <w:rsid w:val="007F7B5A"/>
    <w:rsid w:val="007F7F90"/>
    <w:rsid w:val="00800C47"/>
    <w:rsid w:val="0080200B"/>
    <w:rsid w:val="00802447"/>
    <w:rsid w:val="00802FCC"/>
    <w:rsid w:val="00803259"/>
    <w:rsid w:val="00805A88"/>
    <w:rsid w:val="00805E48"/>
    <w:rsid w:val="00806BC2"/>
    <w:rsid w:val="00806DAE"/>
    <w:rsid w:val="0080709F"/>
    <w:rsid w:val="008076D8"/>
    <w:rsid w:val="00807BD5"/>
    <w:rsid w:val="00810342"/>
    <w:rsid w:val="00810BB5"/>
    <w:rsid w:val="008110A5"/>
    <w:rsid w:val="00811430"/>
    <w:rsid w:val="00812994"/>
    <w:rsid w:val="00812BD5"/>
    <w:rsid w:val="00813855"/>
    <w:rsid w:val="008138AF"/>
    <w:rsid w:val="008148B5"/>
    <w:rsid w:val="00816746"/>
    <w:rsid w:val="00816FD4"/>
    <w:rsid w:val="00817132"/>
    <w:rsid w:val="00820949"/>
    <w:rsid w:val="0082247F"/>
    <w:rsid w:val="00822A0C"/>
    <w:rsid w:val="00822B80"/>
    <w:rsid w:val="008233E8"/>
    <w:rsid w:val="00823A26"/>
    <w:rsid w:val="00823BB4"/>
    <w:rsid w:val="00823C27"/>
    <w:rsid w:val="00824584"/>
    <w:rsid w:val="00824F16"/>
    <w:rsid w:val="00825EFA"/>
    <w:rsid w:val="00826459"/>
    <w:rsid w:val="00826813"/>
    <w:rsid w:val="008301B8"/>
    <w:rsid w:val="008306C6"/>
    <w:rsid w:val="00831236"/>
    <w:rsid w:val="008312D7"/>
    <w:rsid w:val="0083165E"/>
    <w:rsid w:val="00831861"/>
    <w:rsid w:val="00831B4E"/>
    <w:rsid w:val="00832F58"/>
    <w:rsid w:val="008337CA"/>
    <w:rsid w:val="00833E75"/>
    <w:rsid w:val="00834246"/>
    <w:rsid w:val="00835621"/>
    <w:rsid w:val="00836423"/>
    <w:rsid w:val="00837394"/>
    <w:rsid w:val="00837F3D"/>
    <w:rsid w:val="008404DA"/>
    <w:rsid w:val="0084268D"/>
    <w:rsid w:val="00842CCF"/>
    <w:rsid w:val="00842DAF"/>
    <w:rsid w:val="00843355"/>
    <w:rsid w:val="00843873"/>
    <w:rsid w:val="00843BC5"/>
    <w:rsid w:val="0084448C"/>
    <w:rsid w:val="008444B4"/>
    <w:rsid w:val="00844517"/>
    <w:rsid w:val="0084639B"/>
    <w:rsid w:val="00846805"/>
    <w:rsid w:val="00846C30"/>
    <w:rsid w:val="00847860"/>
    <w:rsid w:val="00847BB3"/>
    <w:rsid w:val="00847F8C"/>
    <w:rsid w:val="008508AA"/>
    <w:rsid w:val="00850A7C"/>
    <w:rsid w:val="008513B7"/>
    <w:rsid w:val="0085161D"/>
    <w:rsid w:val="008516EA"/>
    <w:rsid w:val="0085189B"/>
    <w:rsid w:val="00851DB9"/>
    <w:rsid w:val="00852693"/>
    <w:rsid w:val="008532D6"/>
    <w:rsid w:val="0085378E"/>
    <w:rsid w:val="00854598"/>
    <w:rsid w:val="0085580D"/>
    <w:rsid w:val="008569FD"/>
    <w:rsid w:val="00862AAD"/>
    <w:rsid w:val="00862C36"/>
    <w:rsid w:val="00863501"/>
    <w:rsid w:val="00863AF7"/>
    <w:rsid w:val="0086408D"/>
    <w:rsid w:val="008640F8"/>
    <w:rsid w:val="00864F56"/>
    <w:rsid w:val="008653E3"/>
    <w:rsid w:val="0086557B"/>
    <w:rsid w:val="00865F6B"/>
    <w:rsid w:val="00866620"/>
    <w:rsid w:val="008674F1"/>
    <w:rsid w:val="008679BC"/>
    <w:rsid w:val="008713A4"/>
    <w:rsid w:val="008729B9"/>
    <w:rsid w:val="00872CD6"/>
    <w:rsid w:val="0087366A"/>
    <w:rsid w:val="00873AE5"/>
    <w:rsid w:val="00873B3C"/>
    <w:rsid w:val="00874E23"/>
    <w:rsid w:val="00875330"/>
    <w:rsid w:val="008757A0"/>
    <w:rsid w:val="00875B22"/>
    <w:rsid w:val="00875B47"/>
    <w:rsid w:val="008768F1"/>
    <w:rsid w:val="00877F05"/>
    <w:rsid w:val="00880166"/>
    <w:rsid w:val="0088035C"/>
    <w:rsid w:val="008807A6"/>
    <w:rsid w:val="00880D0F"/>
    <w:rsid w:val="00881742"/>
    <w:rsid w:val="00881BAF"/>
    <w:rsid w:val="00881C4A"/>
    <w:rsid w:val="00881F21"/>
    <w:rsid w:val="0088236C"/>
    <w:rsid w:val="008837B0"/>
    <w:rsid w:val="00883989"/>
    <w:rsid w:val="00884FF3"/>
    <w:rsid w:val="00885E19"/>
    <w:rsid w:val="00886472"/>
    <w:rsid w:val="00886DF7"/>
    <w:rsid w:val="00887795"/>
    <w:rsid w:val="0089031D"/>
    <w:rsid w:val="008907E5"/>
    <w:rsid w:val="00892040"/>
    <w:rsid w:val="0089210B"/>
    <w:rsid w:val="00892BA1"/>
    <w:rsid w:val="0089518C"/>
    <w:rsid w:val="00895CC3"/>
    <w:rsid w:val="00896EA5"/>
    <w:rsid w:val="00896FB6"/>
    <w:rsid w:val="0089719E"/>
    <w:rsid w:val="008A0066"/>
    <w:rsid w:val="008A106E"/>
    <w:rsid w:val="008A2A26"/>
    <w:rsid w:val="008A2CB7"/>
    <w:rsid w:val="008A4772"/>
    <w:rsid w:val="008A4793"/>
    <w:rsid w:val="008A51F1"/>
    <w:rsid w:val="008A63D0"/>
    <w:rsid w:val="008A7055"/>
    <w:rsid w:val="008B068E"/>
    <w:rsid w:val="008B094C"/>
    <w:rsid w:val="008B0CE9"/>
    <w:rsid w:val="008B120D"/>
    <w:rsid w:val="008B1770"/>
    <w:rsid w:val="008B1D65"/>
    <w:rsid w:val="008B1D9C"/>
    <w:rsid w:val="008B28C5"/>
    <w:rsid w:val="008B31D9"/>
    <w:rsid w:val="008B380D"/>
    <w:rsid w:val="008B46B6"/>
    <w:rsid w:val="008B4FF5"/>
    <w:rsid w:val="008B558E"/>
    <w:rsid w:val="008B55F9"/>
    <w:rsid w:val="008B5AE2"/>
    <w:rsid w:val="008B6E46"/>
    <w:rsid w:val="008B76B2"/>
    <w:rsid w:val="008C0BC5"/>
    <w:rsid w:val="008C26C8"/>
    <w:rsid w:val="008C2AF0"/>
    <w:rsid w:val="008C2AFB"/>
    <w:rsid w:val="008C3323"/>
    <w:rsid w:val="008C3483"/>
    <w:rsid w:val="008C4067"/>
    <w:rsid w:val="008C4975"/>
    <w:rsid w:val="008C4B37"/>
    <w:rsid w:val="008C56E2"/>
    <w:rsid w:val="008C5E8F"/>
    <w:rsid w:val="008D01B7"/>
    <w:rsid w:val="008D0823"/>
    <w:rsid w:val="008D0E44"/>
    <w:rsid w:val="008D2A03"/>
    <w:rsid w:val="008D2E37"/>
    <w:rsid w:val="008D313E"/>
    <w:rsid w:val="008D4758"/>
    <w:rsid w:val="008D4E63"/>
    <w:rsid w:val="008D5414"/>
    <w:rsid w:val="008D631C"/>
    <w:rsid w:val="008D6A4D"/>
    <w:rsid w:val="008D71D9"/>
    <w:rsid w:val="008D7647"/>
    <w:rsid w:val="008D7B2A"/>
    <w:rsid w:val="008D7E5F"/>
    <w:rsid w:val="008E00DD"/>
    <w:rsid w:val="008E088B"/>
    <w:rsid w:val="008E0AB1"/>
    <w:rsid w:val="008E0EF9"/>
    <w:rsid w:val="008E1FDF"/>
    <w:rsid w:val="008E2407"/>
    <w:rsid w:val="008E2F39"/>
    <w:rsid w:val="008E429A"/>
    <w:rsid w:val="008E57D6"/>
    <w:rsid w:val="008E5B5B"/>
    <w:rsid w:val="008E6053"/>
    <w:rsid w:val="008E6167"/>
    <w:rsid w:val="008E6C2B"/>
    <w:rsid w:val="008E7694"/>
    <w:rsid w:val="008F0CF8"/>
    <w:rsid w:val="008F0D7A"/>
    <w:rsid w:val="008F0E86"/>
    <w:rsid w:val="008F3725"/>
    <w:rsid w:val="008F5A1B"/>
    <w:rsid w:val="008F5C09"/>
    <w:rsid w:val="008F6360"/>
    <w:rsid w:val="008F6383"/>
    <w:rsid w:val="008F75A0"/>
    <w:rsid w:val="00900659"/>
    <w:rsid w:val="00900BE3"/>
    <w:rsid w:val="00903674"/>
    <w:rsid w:val="00903FA1"/>
    <w:rsid w:val="00904509"/>
    <w:rsid w:val="009051CA"/>
    <w:rsid w:val="00905C20"/>
    <w:rsid w:val="00906037"/>
    <w:rsid w:val="00907375"/>
    <w:rsid w:val="009073CA"/>
    <w:rsid w:val="0090790B"/>
    <w:rsid w:val="00910EE3"/>
    <w:rsid w:val="00910FD1"/>
    <w:rsid w:val="00911167"/>
    <w:rsid w:val="00911697"/>
    <w:rsid w:val="009116AB"/>
    <w:rsid w:val="0091245F"/>
    <w:rsid w:val="00912509"/>
    <w:rsid w:val="00912939"/>
    <w:rsid w:val="009129D9"/>
    <w:rsid w:val="00912C85"/>
    <w:rsid w:val="00913ACB"/>
    <w:rsid w:val="00913F8D"/>
    <w:rsid w:val="00917179"/>
    <w:rsid w:val="009172DA"/>
    <w:rsid w:val="00917988"/>
    <w:rsid w:val="00917D87"/>
    <w:rsid w:val="009200DC"/>
    <w:rsid w:val="00920A94"/>
    <w:rsid w:val="00920B63"/>
    <w:rsid w:val="009212B7"/>
    <w:rsid w:val="009212ED"/>
    <w:rsid w:val="00922A17"/>
    <w:rsid w:val="00922D2D"/>
    <w:rsid w:val="00922D5E"/>
    <w:rsid w:val="009239AA"/>
    <w:rsid w:val="009244C9"/>
    <w:rsid w:val="00924C97"/>
    <w:rsid w:val="00925AFA"/>
    <w:rsid w:val="00925B20"/>
    <w:rsid w:val="00925D36"/>
    <w:rsid w:val="00926D6C"/>
    <w:rsid w:val="00927B2C"/>
    <w:rsid w:val="0093059A"/>
    <w:rsid w:val="00930F2A"/>
    <w:rsid w:val="00930F60"/>
    <w:rsid w:val="0093208A"/>
    <w:rsid w:val="00932647"/>
    <w:rsid w:val="0093383D"/>
    <w:rsid w:val="0093404C"/>
    <w:rsid w:val="0093486A"/>
    <w:rsid w:val="00934EB7"/>
    <w:rsid w:val="00935A7C"/>
    <w:rsid w:val="00936375"/>
    <w:rsid w:val="00937EED"/>
    <w:rsid w:val="00940168"/>
    <w:rsid w:val="009408FE"/>
    <w:rsid w:val="00941392"/>
    <w:rsid w:val="00942878"/>
    <w:rsid w:val="00942C14"/>
    <w:rsid w:val="00943D75"/>
    <w:rsid w:val="00945BF9"/>
    <w:rsid w:val="00946661"/>
    <w:rsid w:val="009467AF"/>
    <w:rsid w:val="00946FE4"/>
    <w:rsid w:val="00950421"/>
    <w:rsid w:val="0095045E"/>
    <w:rsid w:val="00950A92"/>
    <w:rsid w:val="00950DA2"/>
    <w:rsid w:val="00951274"/>
    <w:rsid w:val="0095136A"/>
    <w:rsid w:val="00951918"/>
    <w:rsid w:val="009529B1"/>
    <w:rsid w:val="00952C6C"/>
    <w:rsid w:val="009549FC"/>
    <w:rsid w:val="009565C2"/>
    <w:rsid w:val="00957559"/>
    <w:rsid w:val="00957FD2"/>
    <w:rsid w:val="009626B0"/>
    <w:rsid w:val="00962CA2"/>
    <w:rsid w:val="00964B96"/>
    <w:rsid w:val="00966111"/>
    <w:rsid w:val="00966B8B"/>
    <w:rsid w:val="00967094"/>
    <w:rsid w:val="00967409"/>
    <w:rsid w:val="00967617"/>
    <w:rsid w:val="00970014"/>
    <w:rsid w:val="009706C9"/>
    <w:rsid w:val="0097202E"/>
    <w:rsid w:val="00972BC3"/>
    <w:rsid w:val="00973F19"/>
    <w:rsid w:val="00974ED8"/>
    <w:rsid w:val="0097575C"/>
    <w:rsid w:val="009757B2"/>
    <w:rsid w:val="009760B2"/>
    <w:rsid w:val="009761A9"/>
    <w:rsid w:val="0097763C"/>
    <w:rsid w:val="00977B04"/>
    <w:rsid w:val="00980F47"/>
    <w:rsid w:val="00982173"/>
    <w:rsid w:val="00982362"/>
    <w:rsid w:val="00982A2A"/>
    <w:rsid w:val="00982CBC"/>
    <w:rsid w:val="009834FB"/>
    <w:rsid w:val="00984D34"/>
    <w:rsid w:val="00985DED"/>
    <w:rsid w:val="00986CD2"/>
    <w:rsid w:val="00987240"/>
    <w:rsid w:val="0098730F"/>
    <w:rsid w:val="00987718"/>
    <w:rsid w:val="00987894"/>
    <w:rsid w:val="00987C68"/>
    <w:rsid w:val="00991485"/>
    <w:rsid w:val="00991718"/>
    <w:rsid w:val="00991769"/>
    <w:rsid w:val="00991B6B"/>
    <w:rsid w:val="009929B2"/>
    <w:rsid w:val="00992E99"/>
    <w:rsid w:val="00993968"/>
    <w:rsid w:val="00996456"/>
    <w:rsid w:val="00996A54"/>
    <w:rsid w:val="0099729B"/>
    <w:rsid w:val="00997BF6"/>
    <w:rsid w:val="009A052E"/>
    <w:rsid w:val="009A1089"/>
    <w:rsid w:val="009A1977"/>
    <w:rsid w:val="009A1A3B"/>
    <w:rsid w:val="009A20AE"/>
    <w:rsid w:val="009A301D"/>
    <w:rsid w:val="009A4507"/>
    <w:rsid w:val="009A4E78"/>
    <w:rsid w:val="009A5417"/>
    <w:rsid w:val="009A5562"/>
    <w:rsid w:val="009A5663"/>
    <w:rsid w:val="009A57F0"/>
    <w:rsid w:val="009A583A"/>
    <w:rsid w:val="009A5DF2"/>
    <w:rsid w:val="009A6A09"/>
    <w:rsid w:val="009A758B"/>
    <w:rsid w:val="009A78AE"/>
    <w:rsid w:val="009A7D6C"/>
    <w:rsid w:val="009B109A"/>
    <w:rsid w:val="009B1A77"/>
    <w:rsid w:val="009B1BEA"/>
    <w:rsid w:val="009B2108"/>
    <w:rsid w:val="009B22B2"/>
    <w:rsid w:val="009B2D5E"/>
    <w:rsid w:val="009B32F4"/>
    <w:rsid w:val="009B42EC"/>
    <w:rsid w:val="009B4D69"/>
    <w:rsid w:val="009B4E7B"/>
    <w:rsid w:val="009B7A2C"/>
    <w:rsid w:val="009C03A6"/>
    <w:rsid w:val="009C058B"/>
    <w:rsid w:val="009C310D"/>
    <w:rsid w:val="009C3568"/>
    <w:rsid w:val="009C3969"/>
    <w:rsid w:val="009C4220"/>
    <w:rsid w:val="009C55A7"/>
    <w:rsid w:val="009C5740"/>
    <w:rsid w:val="009C6453"/>
    <w:rsid w:val="009C6931"/>
    <w:rsid w:val="009C79D1"/>
    <w:rsid w:val="009C7F8D"/>
    <w:rsid w:val="009D042E"/>
    <w:rsid w:val="009D0964"/>
    <w:rsid w:val="009D0E4C"/>
    <w:rsid w:val="009D1C24"/>
    <w:rsid w:val="009D20B8"/>
    <w:rsid w:val="009D269A"/>
    <w:rsid w:val="009D36DA"/>
    <w:rsid w:val="009D39FB"/>
    <w:rsid w:val="009D43F1"/>
    <w:rsid w:val="009D497E"/>
    <w:rsid w:val="009D55B0"/>
    <w:rsid w:val="009D5700"/>
    <w:rsid w:val="009D5EF6"/>
    <w:rsid w:val="009D6237"/>
    <w:rsid w:val="009D6CBC"/>
    <w:rsid w:val="009D701E"/>
    <w:rsid w:val="009D7E08"/>
    <w:rsid w:val="009D7FD1"/>
    <w:rsid w:val="009E0B5B"/>
    <w:rsid w:val="009E1FB4"/>
    <w:rsid w:val="009E291C"/>
    <w:rsid w:val="009E2C03"/>
    <w:rsid w:val="009E3201"/>
    <w:rsid w:val="009E3CEB"/>
    <w:rsid w:val="009E3DC3"/>
    <w:rsid w:val="009E59CE"/>
    <w:rsid w:val="009E64A2"/>
    <w:rsid w:val="009F117C"/>
    <w:rsid w:val="009F15C0"/>
    <w:rsid w:val="009F18DB"/>
    <w:rsid w:val="009F1BF6"/>
    <w:rsid w:val="009F22B3"/>
    <w:rsid w:val="009F27CE"/>
    <w:rsid w:val="009F2D14"/>
    <w:rsid w:val="009F2F85"/>
    <w:rsid w:val="009F3D70"/>
    <w:rsid w:val="009F40B8"/>
    <w:rsid w:val="009F40D4"/>
    <w:rsid w:val="009F47EA"/>
    <w:rsid w:val="009F4FA1"/>
    <w:rsid w:val="009F57A9"/>
    <w:rsid w:val="009F6600"/>
    <w:rsid w:val="009F6D39"/>
    <w:rsid w:val="009F6D90"/>
    <w:rsid w:val="009F7224"/>
    <w:rsid w:val="00A00A08"/>
    <w:rsid w:val="00A00EFD"/>
    <w:rsid w:val="00A01A89"/>
    <w:rsid w:val="00A03398"/>
    <w:rsid w:val="00A033DE"/>
    <w:rsid w:val="00A03811"/>
    <w:rsid w:val="00A04198"/>
    <w:rsid w:val="00A0443D"/>
    <w:rsid w:val="00A04B2F"/>
    <w:rsid w:val="00A0563A"/>
    <w:rsid w:val="00A06709"/>
    <w:rsid w:val="00A06D49"/>
    <w:rsid w:val="00A074B6"/>
    <w:rsid w:val="00A1018C"/>
    <w:rsid w:val="00A1051E"/>
    <w:rsid w:val="00A10E16"/>
    <w:rsid w:val="00A10EED"/>
    <w:rsid w:val="00A11183"/>
    <w:rsid w:val="00A13FE0"/>
    <w:rsid w:val="00A14171"/>
    <w:rsid w:val="00A1450A"/>
    <w:rsid w:val="00A14571"/>
    <w:rsid w:val="00A148A8"/>
    <w:rsid w:val="00A14D8A"/>
    <w:rsid w:val="00A155DD"/>
    <w:rsid w:val="00A15BED"/>
    <w:rsid w:val="00A15BEF"/>
    <w:rsid w:val="00A17354"/>
    <w:rsid w:val="00A2005B"/>
    <w:rsid w:val="00A2014D"/>
    <w:rsid w:val="00A2038E"/>
    <w:rsid w:val="00A2074F"/>
    <w:rsid w:val="00A213F5"/>
    <w:rsid w:val="00A21E38"/>
    <w:rsid w:val="00A22F81"/>
    <w:rsid w:val="00A23382"/>
    <w:rsid w:val="00A2364D"/>
    <w:rsid w:val="00A24EFC"/>
    <w:rsid w:val="00A25246"/>
    <w:rsid w:val="00A25ECD"/>
    <w:rsid w:val="00A305FD"/>
    <w:rsid w:val="00A316C4"/>
    <w:rsid w:val="00A32B62"/>
    <w:rsid w:val="00A3318C"/>
    <w:rsid w:val="00A33411"/>
    <w:rsid w:val="00A3406D"/>
    <w:rsid w:val="00A34A80"/>
    <w:rsid w:val="00A35111"/>
    <w:rsid w:val="00A363C0"/>
    <w:rsid w:val="00A3757A"/>
    <w:rsid w:val="00A4030E"/>
    <w:rsid w:val="00A40EB2"/>
    <w:rsid w:val="00A41999"/>
    <w:rsid w:val="00A46A5B"/>
    <w:rsid w:val="00A46F2D"/>
    <w:rsid w:val="00A524FE"/>
    <w:rsid w:val="00A53F20"/>
    <w:rsid w:val="00A54557"/>
    <w:rsid w:val="00A555B2"/>
    <w:rsid w:val="00A55C3B"/>
    <w:rsid w:val="00A576A1"/>
    <w:rsid w:val="00A60BE6"/>
    <w:rsid w:val="00A60D85"/>
    <w:rsid w:val="00A61393"/>
    <w:rsid w:val="00A61725"/>
    <w:rsid w:val="00A61D8D"/>
    <w:rsid w:val="00A62459"/>
    <w:rsid w:val="00A62524"/>
    <w:rsid w:val="00A631B7"/>
    <w:rsid w:val="00A63829"/>
    <w:rsid w:val="00A64FB2"/>
    <w:rsid w:val="00A64FFB"/>
    <w:rsid w:val="00A65549"/>
    <w:rsid w:val="00A65BBF"/>
    <w:rsid w:val="00A65EAE"/>
    <w:rsid w:val="00A65F47"/>
    <w:rsid w:val="00A670A6"/>
    <w:rsid w:val="00A67179"/>
    <w:rsid w:val="00A708FD"/>
    <w:rsid w:val="00A70FC4"/>
    <w:rsid w:val="00A718CB"/>
    <w:rsid w:val="00A72FE6"/>
    <w:rsid w:val="00A731ED"/>
    <w:rsid w:val="00A734C1"/>
    <w:rsid w:val="00A7390F"/>
    <w:rsid w:val="00A73AB8"/>
    <w:rsid w:val="00A73DA5"/>
    <w:rsid w:val="00A74445"/>
    <w:rsid w:val="00A76C40"/>
    <w:rsid w:val="00A76F9B"/>
    <w:rsid w:val="00A7720F"/>
    <w:rsid w:val="00A77BDD"/>
    <w:rsid w:val="00A80159"/>
    <w:rsid w:val="00A816DA"/>
    <w:rsid w:val="00A81B28"/>
    <w:rsid w:val="00A8471E"/>
    <w:rsid w:val="00A85515"/>
    <w:rsid w:val="00A86D3F"/>
    <w:rsid w:val="00A87C9B"/>
    <w:rsid w:val="00A90E23"/>
    <w:rsid w:val="00A914DE"/>
    <w:rsid w:val="00A9197B"/>
    <w:rsid w:val="00A93721"/>
    <w:rsid w:val="00A95123"/>
    <w:rsid w:val="00A95AA7"/>
    <w:rsid w:val="00A9689B"/>
    <w:rsid w:val="00A96B9C"/>
    <w:rsid w:val="00AA02B7"/>
    <w:rsid w:val="00AA0DAD"/>
    <w:rsid w:val="00AA0E79"/>
    <w:rsid w:val="00AA221C"/>
    <w:rsid w:val="00AA2975"/>
    <w:rsid w:val="00AA2A45"/>
    <w:rsid w:val="00AA41C0"/>
    <w:rsid w:val="00AA43BF"/>
    <w:rsid w:val="00AA43E4"/>
    <w:rsid w:val="00AA5355"/>
    <w:rsid w:val="00AA5E9D"/>
    <w:rsid w:val="00AA67C5"/>
    <w:rsid w:val="00AA7228"/>
    <w:rsid w:val="00AA7899"/>
    <w:rsid w:val="00AB0468"/>
    <w:rsid w:val="00AB0EE5"/>
    <w:rsid w:val="00AB1656"/>
    <w:rsid w:val="00AB394E"/>
    <w:rsid w:val="00AB3F2C"/>
    <w:rsid w:val="00AB405A"/>
    <w:rsid w:val="00AB4C43"/>
    <w:rsid w:val="00AB60A9"/>
    <w:rsid w:val="00AB64C9"/>
    <w:rsid w:val="00AC035B"/>
    <w:rsid w:val="00AC04A3"/>
    <w:rsid w:val="00AC070E"/>
    <w:rsid w:val="00AC14B9"/>
    <w:rsid w:val="00AC35D8"/>
    <w:rsid w:val="00AC37BE"/>
    <w:rsid w:val="00AC4A34"/>
    <w:rsid w:val="00AC4F95"/>
    <w:rsid w:val="00AC5CE0"/>
    <w:rsid w:val="00AC5D14"/>
    <w:rsid w:val="00AC6B99"/>
    <w:rsid w:val="00AC77CD"/>
    <w:rsid w:val="00AC7C18"/>
    <w:rsid w:val="00AD068F"/>
    <w:rsid w:val="00AD08A7"/>
    <w:rsid w:val="00AD2405"/>
    <w:rsid w:val="00AD24E6"/>
    <w:rsid w:val="00AD2BD2"/>
    <w:rsid w:val="00AD2C2A"/>
    <w:rsid w:val="00AD2CDB"/>
    <w:rsid w:val="00AD323D"/>
    <w:rsid w:val="00AD392F"/>
    <w:rsid w:val="00AD393D"/>
    <w:rsid w:val="00AD3B66"/>
    <w:rsid w:val="00AD3F3D"/>
    <w:rsid w:val="00AD584D"/>
    <w:rsid w:val="00AD5BD0"/>
    <w:rsid w:val="00AD6480"/>
    <w:rsid w:val="00AD670D"/>
    <w:rsid w:val="00AD691B"/>
    <w:rsid w:val="00AD6EF7"/>
    <w:rsid w:val="00AD795C"/>
    <w:rsid w:val="00AE04BD"/>
    <w:rsid w:val="00AE12DD"/>
    <w:rsid w:val="00AE13CD"/>
    <w:rsid w:val="00AE2522"/>
    <w:rsid w:val="00AE3725"/>
    <w:rsid w:val="00AE46AB"/>
    <w:rsid w:val="00AE4AEC"/>
    <w:rsid w:val="00AE4F5E"/>
    <w:rsid w:val="00AE57AF"/>
    <w:rsid w:val="00AE58DA"/>
    <w:rsid w:val="00AE5EFE"/>
    <w:rsid w:val="00AE65FA"/>
    <w:rsid w:val="00AE6724"/>
    <w:rsid w:val="00AE69E9"/>
    <w:rsid w:val="00AF01CA"/>
    <w:rsid w:val="00AF0337"/>
    <w:rsid w:val="00AF034E"/>
    <w:rsid w:val="00AF297F"/>
    <w:rsid w:val="00AF3850"/>
    <w:rsid w:val="00AF390D"/>
    <w:rsid w:val="00AF45AF"/>
    <w:rsid w:val="00AF4BE3"/>
    <w:rsid w:val="00AF4EEC"/>
    <w:rsid w:val="00AF5C6F"/>
    <w:rsid w:val="00AF6173"/>
    <w:rsid w:val="00AF692E"/>
    <w:rsid w:val="00AF6F9F"/>
    <w:rsid w:val="00AF74A3"/>
    <w:rsid w:val="00AF7893"/>
    <w:rsid w:val="00B005ED"/>
    <w:rsid w:val="00B00C20"/>
    <w:rsid w:val="00B030C9"/>
    <w:rsid w:val="00B0359D"/>
    <w:rsid w:val="00B035F0"/>
    <w:rsid w:val="00B05BB0"/>
    <w:rsid w:val="00B05D0D"/>
    <w:rsid w:val="00B07117"/>
    <w:rsid w:val="00B0776F"/>
    <w:rsid w:val="00B11B65"/>
    <w:rsid w:val="00B121D0"/>
    <w:rsid w:val="00B12530"/>
    <w:rsid w:val="00B12B38"/>
    <w:rsid w:val="00B12DE5"/>
    <w:rsid w:val="00B13217"/>
    <w:rsid w:val="00B13F34"/>
    <w:rsid w:val="00B14513"/>
    <w:rsid w:val="00B1476B"/>
    <w:rsid w:val="00B1488E"/>
    <w:rsid w:val="00B14B4F"/>
    <w:rsid w:val="00B15210"/>
    <w:rsid w:val="00B15DE0"/>
    <w:rsid w:val="00B163A5"/>
    <w:rsid w:val="00B17104"/>
    <w:rsid w:val="00B1775C"/>
    <w:rsid w:val="00B20DD0"/>
    <w:rsid w:val="00B2111A"/>
    <w:rsid w:val="00B2181F"/>
    <w:rsid w:val="00B226CB"/>
    <w:rsid w:val="00B22744"/>
    <w:rsid w:val="00B23EA5"/>
    <w:rsid w:val="00B24AE6"/>
    <w:rsid w:val="00B25B52"/>
    <w:rsid w:val="00B26506"/>
    <w:rsid w:val="00B27426"/>
    <w:rsid w:val="00B276F7"/>
    <w:rsid w:val="00B27C03"/>
    <w:rsid w:val="00B31203"/>
    <w:rsid w:val="00B31920"/>
    <w:rsid w:val="00B320FC"/>
    <w:rsid w:val="00B3240A"/>
    <w:rsid w:val="00B32479"/>
    <w:rsid w:val="00B3341D"/>
    <w:rsid w:val="00B33BB6"/>
    <w:rsid w:val="00B33E36"/>
    <w:rsid w:val="00B35132"/>
    <w:rsid w:val="00B35198"/>
    <w:rsid w:val="00B3559E"/>
    <w:rsid w:val="00B35806"/>
    <w:rsid w:val="00B358BA"/>
    <w:rsid w:val="00B365AA"/>
    <w:rsid w:val="00B36BA7"/>
    <w:rsid w:val="00B40EC3"/>
    <w:rsid w:val="00B41742"/>
    <w:rsid w:val="00B42390"/>
    <w:rsid w:val="00B42620"/>
    <w:rsid w:val="00B427CB"/>
    <w:rsid w:val="00B42E85"/>
    <w:rsid w:val="00B43E98"/>
    <w:rsid w:val="00B43F68"/>
    <w:rsid w:val="00B4716F"/>
    <w:rsid w:val="00B4729C"/>
    <w:rsid w:val="00B504CD"/>
    <w:rsid w:val="00B508C0"/>
    <w:rsid w:val="00B50965"/>
    <w:rsid w:val="00B524BA"/>
    <w:rsid w:val="00B5265E"/>
    <w:rsid w:val="00B52B88"/>
    <w:rsid w:val="00B535F5"/>
    <w:rsid w:val="00B54DFE"/>
    <w:rsid w:val="00B5521E"/>
    <w:rsid w:val="00B56014"/>
    <w:rsid w:val="00B6016C"/>
    <w:rsid w:val="00B62A5B"/>
    <w:rsid w:val="00B6362C"/>
    <w:rsid w:val="00B639C7"/>
    <w:rsid w:val="00B63F5D"/>
    <w:rsid w:val="00B644BF"/>
    <w:rsid w:val="00B64F56"/>
    <w:rsid w:val="00B66BB4"/>
    <w:rsid w:val="00B6716A"/>
    <w:rsid w:val="00B67A6D"/>
    <w:rsid w:val="00B67A71"/>
    <w:rsid w:val="00B67AD9"/>
    <w:rsid w:val="00B67DD2"/>
    <w:rsid w:val="00B71B3C"/>
    <w:rsid w:val="00B7291B"/>
    <w:rsid w:val="00B735BE"/>
    <w:rsid w:val="00B73F65"/>
    <w:rsid w:val="00B74487"/>
    <w:rsid w:val="00B74DE7"/>
    <w:rsid w:val="00B75312"/>
    <w:rsid w:val="00B75B35"/>
    <w:rsid w:val="00B77FEC"/>
    <w:rsid w:val="00B809E1"/>
    <w:rsid w:val="00B80BBE"/>
    <w:rsid w:val="00B81411"/>
    <w:rsid w:val="00B822BC"/>
    <w:rsid w:val="00B841EC"/>
    <w:rsid w:val="00B84BED"/>
    <w:rsid w:val="00B84E36"/>
    <w:rsid w:val="00B85226"/>
    <w:rsid w:val="00B859B3"/>
    <w:rsid w:val="00B864F3"/>
    <w:rsid w:val="00B866E4"/>
    <w:rsid w:val="00B86BFF"/>
    <w:rsid w:val="00B903C0"/>
    <w:rsid w:val="00B904D9"/>
    <w:rsid w:val="00B9148E"/>
    <w:rsid w:val="00B9181F"/>
    <w:rsid w:val="00B91C0E"/>
    <w:rsid w:val="00B91F5D"/>
    <w:rsid w:val="00B92142"/>
    <w:rsid w:val="00B92B4C"/>
    <w:rsid w:val="00B93EA3"/>
    <w:rsid w:val="00B948FE"/>
    <w:rsid w:val="00B94AE7"/>
    <w:rsid w:val="00B94CDF"/>
    <w:rsid w:val="00B950EC"/>
    <w:rsid w:val="00B9549B"/>
    <w:rsid w:val="00B96B41"/>
    <w:rsid w:val="00B96D51"/>
    <w:rsid w:val="00B97B1A"/>
    <w:rsid w:val="00B97FF1"/>
    <w:rsid w:val="00BA0383"/>
    <w:rsid w:val="00BA03C0"/>
    <w:rsid w:val="00BA04C5"/>
    <w:rsid w:val="00BA0DF4"/>
    <w:rsid w:val="00BA1412"/>
    <w:rsid w:val="00BA16C7"/>
    <w:rsid w:val="00BA1E74"/>
    <w:rsid w:val="00BA1F15"/>
    <w:rsid w:val="00BA22AB"/>
    <w:rsid w:val="00BA4871"/>
    <w:rsid w:val="00BA4A18"/>
    <w:rsid w:val="00BA580E"/>
    <w:rsid w:val="00BA5E5A"/>
    <w:rsid w:val="00BA5F8E"/>
    <w:rsid w:val="00BA7205"/>
    <w:rsid w:val="00BB0B9B"/>
    <w:rsid w:val="00BB19F6"/>
    <w:rsid w:val="00BB1A09"/>
    <w:rsid w:val="00BB33FA"/>
    <w:rsid w:val="00BB3D37"/>
    <w:rsid w:val="00BB4688"/>
    <w:rsid w:val="00BB50D6"/>
    <w:rsid w:val="00BB5606"/>
    <w:rsid w:val="00BC05DE"/>
    <w:rsid w:val="00BC23EF"/>
    <w:rsid w:val="00BC24B1"/>
    <w:rsid w:val="00BC4EDE"/>
    <w:rsid w:val="00BC55E6"/>
    <w:rsid w:val="00BC60BA"/>
    <w:rsid w:val="00BC65F2"/>
    <w:rsid w:val="00BC7008"/>
    <w:rsid w:val="00BC7101"/>
    <w:rsid w:val="00BC7728"/>
    <w:rsid w:val="00BC7A7F"/>
    <w:rsid w:val="00BC7E7F"/>
    <w:rsid w:val="00BD016D"/>
    <w:rsid w:val="00BD04A0"/>
    <w:rsid w:val="00BD1E51"/>
    <w:rsid w:val="00BD2867"/>
    <w:rsid w:val="00BD2B9D"/>
    <w:rsid w:val="00BD3EAA"/>
    <w:rsid w:val="00BD4066"/>
    <w:rsid w:val="00BD4154"/>
    <w:rsid w:val="00BD4F15"/>
    <w:rsid w:val="00BD5579"/>
    <w:rsid w:val="00BD5D22"/>
    <w:rsid w:val="00BD5FC4"/>
    <w:rsid w:val="00BD63BE"/>
    <w:rsid w:val="00BD720D"/>
    <w:rsid w:val="00BE03DF"/>
    <w:rsid w:val="00BE1997"/>
    <w:rsid w:val="00BE1D41"/>
    <w:rsid w:val="00BE20F8"/>
    <w:rsid w:val="00BE3E3D"/>
    <w:rsid w:val="00BE40FB"/>
    <w:rsid w:val="00BE722F"/>
    <w:rsid w:val="00BE7428"/>
    <w:rsid w:val="00BE7767"/>
    <w:rsid w:val="00BE78C5"/>
    <w:rsid w:val="00BE7DB9"/>
    <w:rsid w:val="00BF0260"/>
    <w:rsid w:val="00BF036B"/>
    <w:rsid w:val="00BF05CA"/>
    <w:rsid w:val="00BF10D9"/>
    <w:rsid w:val="00BF231D"/>
    <w:rsid w:val="00BF2343"/>
    <w:rsid w:val="00BF39F2"/>
    <w:rsid w:val="00BF4449"/>
    <w:rsid w:val="00BF4715"/>
    <w:rsid w:val="00BF4ABD"/>
    <w:rsid w:val="00BF4AC1"/>
    <w:rsid w:val="00BF537D"/>
    <w:rsid w:val="00BF7FF6"/>
    <w:rsid w:val="00C01851"/>
    <w:rsid w:val="00C01B1D"/>
    <w:rsid w:val="00C01DE3"/>
    <w:rsid w:val="00C024BE"/>
    <w:rsid w:val="00C035B3"/>
    <w:rsid w:val="00C04008"/>
    <w:rsid w:val="00C041F8"/>
    <w:rsid w:val="00C04605"/>
    <w:rsid w:val="00C05F46"/>
    <w:rsid w:val="00C0631B"/>
    <w:rsid w:val="00C07277"/>
    <w:rsid w:val="00C100C9"/>
    <w:rsid w:val="00C106F1"/>
    <w:rsid w:val="00C10C85"/>
    <w:rsid w:val="00C1159A"/>
    <w:rsid w:val="00C11E8B"/>
    <w:rsid w:val="00C12E28"/>
    <w:rsid w:val="00C12F1F"/>
    <w:rsid w:val="00C1394C"/>
    <w:rsid w:val="00C13AC1"/>
    <w:rsid w:val="00C15513"/>
    <w:rsid w:val="00C15B82"/>
    <w:rsid w:val="00C16B8A"/>
    <w:rsid w:val="00C171CF"/>
    <w:rsid w:val="00C20E49"/>
    <w:rsid w:val="00C218DB"/>
    <w:rsid w:val="00C21B83"/>
    <w:rsid w:val="00C222DD"/>
    <w:rsid w:val="00C22335"/>
    <w:rsid w:val="00C2292C"/>
    <w:rsid w:val="00C22BF1"/>
    <w:rsid w:val="00C23055"/>
    <w:rsid w:val="00C23654"/>
    <w:rsid w:val="00C24711"/>
    <w:rsid w:val="00C248A5"/>
    <w:rsid w:val="00C25D63"/>
    <w:rsid w:val="00C26A6E"/>
    <w:rsid w:val="00C26AD1"/>
    <w:rsid w:val="00C27166"/>
    <w:rsid w:val="00C27A91"/>
    <w:rsid w:val="00C27C61"/>
    <w:rsid w:val="00C3086F"/>
    <w:rsid w:val="00C30E91"/>
    <w:rsid w:val="00C31220"/>
    <w:rsid w:val="00C32066"/>
    <w:rsid w:val="00C32CC7"/>
    <w:rsid w:val="00C33753"/>
    <w:rsid w:val="00C3395C"/>
    <w:rsid w:val="00C343AE"/>
    <w:rsid w:val="00C343EB"/>
    <w:rsid w:val="00C35BB4"/>
    <w:rsid w:val="00C35D1C"/>
    <w:rsid w:val="00C35DCC"/>
    <w:rsid w:val="00C368A8"/>
    <w:rsid w:val="00C369BE"/>
    <w:rsid w:val="00C37536"/>
    <w:rsid w:val="00C40398"/>
    <w:rsid w:val="00C41EEF"/>
    <w:rsid w:val="00C42428"/>
    <w:rsid w:val="00C42D0F"/>
    <w:rsid w:val="00C432E1"/>
    <w:rsid w:val="00C43319"/>
    <w:rsid w:val="00C437DE"/>
    <w:rsid w:val="00C43824"/>
    <w:rsid w:val="00C46C55"/>
    <w:rsid w:val="00C5016E"/>
    <w:rsid w:val="00C513A9"/>
    <w:rsid w:val="00C51496"/>
    <w:rsid w:val="00C518B9"/>
    <w:rsid w:val="00C51C27"/>
    <w:rsid w:val="00C51C28"/>
    <w:rsid w:val="00C53993"/>
    <w:rsid w:val="00C5580F"/>
    <w:rsid w:val="00C56BAB"/>
    <w:rsid w:val="00C57993"/>
    <w:rsid w:val="00C57CE7"/>
    <w:rsid w:val="00C6010D"/>
    <w:rsid w:val="00C6012D"/>
    <w:rsid w:val="00C608C2"/>
    <w:rsid w:val="00C6147B"/>
    <w:rsid w:val="00C61A2B"/>
    <w:rsid w:val="00C6202B"/>
    <w:rsid w:val="00C62214"/>
    <w:rsid w:val="00C634EE"/>
    <w:rsid w:val="00C63B47"/>
    <w:rsid w:val="00C6422E"/>
    <w:rsid w:val="00C64575"/>
    <w:rsid w:val="00C647C5"/>
    <w:rsid w:val="00C650F6"/>
    <w:rsid w:val="00C65A64"/>
    <w:rsid w:val="00C65A72"/>
    <w:rsid w:val="00C672B1"/>
    <w:rsid w:val="00C675CB"/>
    <w:rsid w:val="00C70353"/>
    <w:rsid w:val="00C70441"/>
    <w:rsid w:val="00C71517"/>
    <w:rsid w:val="00C724E5"/>
    <w:rsid w:val="00C7277B"/>
    <w:rsid w:val="00C72C62"/>
    <w:rsid w:val="00C737AD"/>
    <w:rsid w:val="00C73DE6"/>
    <w:rsid w:val="00C75B69"/>
    <w:rsid w:val="00C75DF0"/>
    <w:rsid w:val="00C7632A"/>
    <w:rsid w:val="00C764DB"/>
    <w:rsid w:val="00C76D43"/>
    <w:rsid w:val="00C76ECC"/>
    <w:rsid w:val="00C77BDC"/>
    <w:rsid w:val="00C8044B"/>
    <w:rsid w:val="00C805CA"/>
    <w:rsid w:val="00C80CDE"/>
    <w:rsid w:val="00C81048"/>
    <w:rsid w:val="00C81076"/>
    <w:rsid w:val="00C818C4"/>
    <w:rsid w:val="00C8251A"/>
    <w:rsid w:val="00C827BB"/>
    <w:rsid w:val="00C827E8"/>
    <w:rsid w:val="00C82D08"/>
    <w:rsid w:val="00C838A9"/>
    <w:rsid w:val="00C83ECD"/>
    <w:rsid w:val="00C83FE6"/>
    <w:rsid w:val="00C84021"/>
    <w:rsid w:val="00C8422E"/>
    <w:rsid w:val="00C8562C"/>
    <w:rsid w:val="00C857A3"/>
    <w:rsid w:val="00C8709C"/>
    <w:rsid w:val="00C87648"/>
    <w:rsid w:val="00C87A8F"/>
    <w:rsid w:val="00C90677"/>
    <w:rsid w:val="00C909CC"/>
    <w:rsid w:val="00C90EA6"/>
    <w:rsid w:val="00C9145E"/>
    <w:rsid w:val="00C9186B"/>
    <w:rsid w:val="00C94C78"/>
    <w:rsid w:val="00C9521B"/>
    <w:rsid w:val="00C95CAD"/>
    <w:rsid w:val="00C96527"/>
    <w:rsid w:val="00CA213F"/>
    <w:rsid w:val="00CA2A69"/>
    <w:rsid w:val="00CA36E8"/>
    <w:rsid w:val="00CA3754"/>
    <w:rsid w:val="00CA4568"/>
    <w:rsid w:val="00CA46BB"/>
    <w:rsid w:val="00CA66AF"/>
    <w:rsid w:val="00CA68F4"/>
    <w:rsid w:val="00CA73C6"/>
    <w:rsid w:val="00CA77D5"/>
    <w:rsid w:val="00CA7AB8"/>
    <w:rsid w:val="00CA7D52"/>
    <w:rsid w:val="00CB004D"/>
    <w:rsid w:val="00CB0507"/>
    <w:rsid w:val="00CB06BB"/>
    <w:rsid w:val="00CB0883"/>
    <w:rsid w:val="00CB10AD"/>
    <w:rsid w:val="00CB1803"/>
    <w:rsid w:val="00CB1972"/>
    <w:rsid w:val="00CB4D3A"/>
    <w:rsid w:val="00CB5DEA"/>
    <w:rsid w:val="00CB6536"/>
    <w:rsid w:val="00CB672A"/>
    <w:rsid w:val="00CB6EAE"/>
    <w:rsid w:val="00CC08F3"/>
    <w:rsid w:val="00CC16FF"/>
    <w:rsid w:val="00CC1F7C"/>
    <w:rsid w:val="00CC209A"/>
    <w:rsid w:val="00CC2A26"/>
    <w:rsid w:val="00CC34D2"/>
    <w:rsid w:val="00CC3EBA"/>
    <w:rsid w:val="00CC4665"/>
    <w:rsid w:val="00CC620D"/>
    <w:rsid w:val="00CC6C30"/>
    <w:rsid w:val="00CC7878"/>
    <w:rsid w:val="00CC7E83"/>
    <w:rsid w:val="00CD03CF"/>
    <w:rsid w:val="00CD099F"/>
    <w:rsid w:val="00CD12EA"/>
    <w:rsid w:val="00CD1E30"/>
    <w:rsid w:val="00CD2A8B"/>
    <w:rsid w:val="00CD2C05"/>
    <w:rsid w:val="00CD2F97"/>
    <w:rsid w:val="00CD39A9"/>
    <w:rsid w:val="00CD3D77"/>
    <w:rsid w:val="00CD45E7"/>
    <w:rsid w:val="00CD4991"/>
    <w:rsid w:val="00CD5205"/>
    <w:rsid w:val="00CD5547"/>
    <w:rsid w:val="00CD606C"/>
    <w:rsid w:val="00CE0E6A"/>
    <w:rsid w:val="00CE0E7E"/>
    <w:rsid w:val="00CE182F"/>
    <w:rsid w:val="00CE1CC4"/>
    <w:rsid w:val="00CE2C49"/>
    <w:rsid w:val="00CE31CC"/>
    <w:rsid w:val="00CE45B0"/>
    <w:rsid w:val="00CE490C"/>
    <w:rsid w:val="00CE4C61"/>
    <w:rsid w:val="00CE508C"/>
    <w:rsid w:val="00CE51D8"/>
    <w:rsid w:val="00CE5DA4"/>
    <w:rsid w:val="00CE6BF7"/>
    <w:rsid w:val="00CE6D5F"/>
    <w:rsid w:val="00CE7C31"/>
    <w:rsid w:val="00CF0DBA"/>
    <w:rsid w:val="00CF1862"/>
    <w:rsid w:val="00CF2A24"/>
    <w:rsid w:val="00CF2AA7"/>
    <w:rsid w:val="00CF2C49"/>
    <w:rsid w:val="00CF3175"/>
    <w:rsid w:val="00CF38D0"/>
    <w:rsid w:val="00CF48CF"/>
    <w:rsid w:val="00CF51BA"/>
    <w:rsid w:val="00CF557E"/>
    <w:rsid w:val="00CF641F"/>
    <w:rsid w:val="00CF6728"/>
    <w:rsid w:val="00CF6745"/>
    <w:rsid w:val="00CF7916"/>
    <w:rsid w:val="00CF7A2E"/>
    <w:rsid w:val="00CF7B23"/>
    <w:rsid w:val="00D00C92"/>
    <w:rsid w:val="00D00D87"/>
    <w:rsid w:val="00D012B1"/>
    <w:rsid w:val="00D02058"/>
    <w:rsid w:val="00D0237A"/>
    <w:rsid w:val="00D029B2"/>
    <w:rsid w:val="00D02E31"/>
    <w:rsid w:val="00D03B1A"/>
    <w:rsid w:val="00D04003"/>
    <w:rsid w:val="00D0440D"/>
    <w:rsid w:val="00D04B67"/>
    <w:rsid w:val="00D05525"/>
    <w:rsid w:val="00D058F6"/>
    <w:rsid w:val="00D05BF1"/>
    <w:rsid w:val="00D05D0B"/>
    <w:rsid w:val="00D05EE1"/>
    <w:rsid w:val="00D0614B"/>
    <w:rsid w:val="00D065B4"/>
    <w:rsid w:val="00D0693A"/>
    <w:rsid w:val="00D06ED2"/>
    <w:rsid w:val="00D110CB"/>
    <w:rsid w:val="00D1248F"/>
    <w:rsid w:val="00D130DA"/>
    <w:rsid w:val="00D133BA"/>
    <w:rsid w:val="00D1349C"/>
    <w:rsid w:val="00D1409D"/>
    <w:rsid w:val="00D144AD"/>
    <w:rsid w:val="00D15296"/>
    <w:rsid w:val="00D1597B"/>
    <w:rsid w:val="00D16805"/>
    <w:rsid w:val="00D16A02"/>
    <w:rsid w:val="00D17404"/>
    <w:rsid w:val="00D1769A"/>
    <w:rsid w:val="00D17798"/>
    <w:rsid w:val="00D177AE"/>
    <w:rsid w:val="00D17B46"/>
    <w:rsid w:val="00D17D79"/>
    <w:rsid w:val="00D201DB"/>
    <w:rsid w:val="00D2123E"/>
    <w:rsid w:val="00D22529"/>
    <w:rsid w:val="00D235C4"/>
    <w:rsid w:val="00D23D7D"/>
    <w:rsid w:val="00D24816"/>
    <w:rsid w:val="00D24897"/>
    <w:rsid w:val="00D24D6F"/>
    <w:rsid w:val="00D24E2F"/>
    <w:rsid w:val="00D24EE7"/>
    <w:rsid w:val="00D25A0B"/>
    <w:rsid w:val="00D25B10"/>
    <w:rsid w:val="00D26EFD"/>
    <w:rsid w:val="00D273B3"/>
    <w:rsid w:val="00D2754C"/>
    <w:rsid w:val="00D27A81"/>
    <w:rsid w:val="00D301DD"/>
    <w:rsid w:val="00D30577"/>
    <w:rsid w:val="00D31145"/>
    <w:rsid w:val="00D31A19"/>
    <w:rsid w:val="00D31B37"/>
    <w:rsid w:val="00D335C2"/>
    <w:rsid w:val="00D34976"/>
    <w:rsid w:val="00D34A62"/>
    <w:rsid w:val="00D34DEF"/>
    <w:rsid w:val="00D35A45"/>
    <w:rsid w:val="00D35D03"/>
    <w:rsid w:val="00D37271"/>
    <w:rsid w:val="00D37E01"/>
    <w:rsid w:val="00D40650"/>
    <w:rsid w:val="00D40C80"/>
    <w:rsid w:val="00D40FAA"/>
    <w:rsid w:val="00D414D9"/>
    <w:rsid w:val="00D41792"/>
    <w:rsid w:val="00D41AA3"/>
    <w:rsid w:val="00D41E40"/>
    <w:rsid w:val="00D42D8E"/>
    <w:rsid w:val="00D437BA"/>
    <w:rsid w:val="00D43FC5"/>
    <w:rsid w:val="00D44216"/>
    <w:rsid w:val="00D45A9B"/>
    <w:rsid w:val="00D46891"/>
    <w:rsid w:val="00D50665"/>
    <w:rsid w:val="00D50930"/>
    <w:rsid w:val="00D51275"/>
    <w:rsid w:val="00D512EF"/>
    <w:rsid w:val="00D52290"/>
    <w:rsid w:val="00D5561D"/>
    <w:rsid w:val="00D55E62"/>
    <w:rsid w:val="00D56D88"/>
    <w:rsid w:val="00D57B9F"/>
    <w:rsid w:val="00D60CB9"/>
    <w:rsid w:val="00D6278C"/>
    <w:rsid w:val="00D63D04"/>
    <w:rsid w:val="00D650F5"/>
    <w:rsid w:val="00D6533C"/>
    <w:rsid w:val="00D653AC"/>
    <w:rsid w:val="00D65612"/>
    <w:rsid w:val="00D66EAF"/>
    <w:rsid w:val="00D67E59"/>
    <w:rsid w:val="00D7070A"/>
    <w:rsid w:val="00D708B1"/>
    <w:rsid w:val="00D70DDA"/>
    <w:rsid w:val="00D70E05"/>
    <w:rsid w:val="00D7111F"/>
    <w:rsid w:val="00D71A80"/>
    <w:rsid w:val="00D72212"/>
    <w:rsid w:val="00D723F3"/>
    <w:rsid w:val="00D725C2"/>
    <w:rsid w:val="00D72973"/>
    <w:rsid w:val="00D76C51"/>
    <w:rsid w:val="00D81204"/>
    <w:rsid w:val="00D813B4"/>
    <w:rsid w:val="00D815CB"/>
    <w:rsid w:val="00D81B7E"/>
    <w:rsid w:val="00D81F30"/>
    <w:rsid w:val="00D81F95"/>
    <w:rsid w:val="00D83EF9"/>
    <w:rsid w:val="00D852FA"/>
    <w:rsid w:val="00D85361"/>
    <w:rsid w:val="00D8570F"/>
    <w:rsid w:val="00D87C8C"/>
    <w:rsid w:val="00D90CAF"/>
    <w:rsid w:val="00D91672"/>
    <w:rsid w:val="00D92596"/>
    <w:rsid w:val="00D925E5"/>
    <w:rsid w:val="00D92CE3"/>
    <w:rsid w:val="00D92E35"/>
    <w:rsid w:val="00D92F24"/>
    <w:rsid w:val="00D9377B"/>
    <w:rsid w:val="00D941C4"/>
    <w:rsid w:val="00D9445F"/>
    <w:rsid w:val="00D94687"/>
    <w:rsid w:val="00D94A2F"/>
    <w:rsid w:val="00D9555F"/>
    <w:rsid w:val="00D962C7"/>
    <w:rsid w:val="00D96A1F"/>
    <w:rsid w:val="00D97E67"/>
    <w:rsid w:val="00D97FB7"/>
    <w:rsid w:val="00DA09C0"/>
    <w:rsid w:val="00DA11A4"/>
    <w:rsid w:val="00DA2579"/>
    <w:rsid w:val="00DA35B9"/>
    <w:rsid w:val="00DA45C3"/>
    <w:rsid w:val="00DA45DF"/>
    <w:rsid w:val="00DA5367"/>
    <w:rsid w:val="00DA7AC6"/>
    <w:rsid w:val="00DB0802"/>
    <w:rsid w:val="00DB093F"/>
    <w:rsid w:val="00DB0B80"/>
    <w:rsid w:val="00DB1ACA"/>
    <w:rsid w:val="00DB2836"/>
    <w:rsid w:val="00DB35C0"/>
    <w:rsid w:val="00DB3A41"/>
    <w:rsid w:val="00DB3B9A"/>
    <w:rsid w:val="00DB3E19"/>
    <w:rsid w:val="00DB4D39"/>
    <w:rsid w:val="00DB4EDD"/>
    <w:rsid w:val="00DB57EB"/>
    <w:rsid w:val="00DB5A59"/>
    <w:rsid w:val="00DB6726"/>
    <w:rsid w:val="00DB718F"/>
    <w:rsid w:val="00DB774F"/>
    <w:rsid w:val="00DC0DAC"/>
    <w:rsid w:val="00DC2968"/>
    <w:rsid w:val="00DC2CED"/>
    <w:rsid w:val="00DC3A47"/>
    <w:rsid w:val="00DC3B84"/>
    <w:rsid w:val="00DC3BA1"/>
    <w:rsid w:val="00DC3FAF"/>
    <w:rsid w:val="00DC4055"/>
    <w:rsid w:val="00DC43DE"/>
    <w:rsid w:val="00DC4B12"/>
    <w:rsid w:val="00DC62D4"/>
    <w:rsid w:val="00DD1D0C"/>
    <w:rsid w:val="00DD1FFF"/>
    <w:rsid w:val="00DD20A5"/>
    <w:rsid w:val="00DD345F"/>
    <w:rsid w:val="00DD3E36"/>
    <w:rsid w:val="00DD5909"/>
    <w:rsid w:val="00DD6D0C"/>
    <w:rsid w:val="00DD6F2F"/>
    <w:rsid w:val="00DD7504"/>
    <w:rsid w:val="00DE0286"/>
    <w:rsid w:val="00DE03B8"/>
    <w:rsid w:val="00DE12C5"/>
    <w:rsid w:val="00DE13DF"/>
    <w:rsid w:val="00DE1C94"/>
    <w:rsid w:val="00DE22B7"/>
    <w:rsid w:val="00DE2733"/>
    <w:rsid w:val="00DE3012"/>
    <w:rsid w:val="00DE371B"/>
    <w:rsid w:val="00DE5331"/>
    <w:rsid w:val="00DE59F9"/>
    <w:rsid w:val="00DE5B15"/>
    <w:rsid w:val="00DE6156"/>
    <w:rsid w:val="00DE6F6D"/>
    <w:rsid w:val="00DE7E3A"/>
    <w:rsid w:val="00DE7F9B"/>
    <w:rsid w:val="00DF10F3"/>
    <w:rsid w:val="00DF131A"/>
    <w:rsid w:val="00DF1E67"/>
    <w:rsid w:val="00DF2A3A"/>
    <w:rsid w:val="00DF3784"/>
    <w:rsid w:val="00DF533C"/>
    <w:rsid w:val="00DF6DCB"/>
    <w:rsid w:val="00DF7B94"/>
    <w:rsid w:val="00E012D8"/>
    <w:rsid w:val="00E02DF7"/>
    <w:rsid w:val="00E03159"/>
    <w:rsid w:val="00E03A1C"/>
    <w:rsid w:val="00E03DF0"/>
    <w:rsid w:val="00E04013"/>
    <w:rsid w:val="00E04567"/>
    <w:rsid w:val="00E04BBA"/>
    <w:rsid w:val="00E05A22"/>
    <w:rsid w:val="00E06092"/>
    <w:rsid w:val="00E06A8E"/>
    <w:rsid w:val="00E06C11"/>
    <w:rsid w:val="00E10F9C"/>
    <w:rsid w:val="00E1124B"/>
    <w:rsid w:val="00E11288"/>
    <w:rsid w:val="00E11B83"/>
    <w:rsid w:val="00E12BA5"/>
    <w:rsid w:val="00E12C24"/>
    <w:rsid w:val="00E12F0C"/>
    <w:rsid w:val="00E13546"/>
    <w:rsid w:val="00E14D56"/>
    <w:rsid w:val="00E14F56"/>
    <w:rsid w:val="00E15046"/>
    <w:rsid w:val="00E17DD3"/>
    <w:rsid w:val="00E20E70"/>
    <w:rsid w:val="00E22512"/>
    <w:rsid w:val="00E23440"/>
    <w:rsid w:val="00E23767"/>
    <w:rsid w:val="00E248E6"/>
    <w:rsid w:val="00E24E64"/>
    <w:rsid w:val="00E27EB1"/>
    <w:rsid w:val="00E30940"/>
    <w:rsid w:val="00E33566"/>
    <w:rsid w:val="00E335D7"/>
    <w:rsid w:val="00E33934"/>
    <w:rsid w:val="00E33CD7"/>
    <w:rsid w:val="00E33E37"/>
    <w:rsid w:val="00E34518"/>
    <w:rsid w:val="00E34A5C"/>
    <w:rsid w:val="00E374F7"/>
    <w:rsid w:val="00E37C8D"/>
    <w:rsid w:val="00E37E0E"/>
    <w:rsid w:val="00E37F9B"/>
    <w:rsid w:val="00E403B5"/>
    <w:rsid w:val="00E40AA3"/>
    <w:rsid w:val="00E40C6C"/>
    <w:rsid w:val="00E41A99"/>
    <w:rsid w:val="00E41E79"/>
    <w:rsid w:val="00E43091"/>
    <w:rsid w:val="00E432E1"/>
    <w:rsid w:val="00E435B8"/>
    <w:rsid w:val="00E436E3"/>
    <w:rsid w:val="00E43E9A"/>
    <w:rsid w:val="00E4408F"/>
    <w:rsid w:val="00E44AE9"/>
    <w:rsid w:val="00E44D37"/>
    <w:rsid w:val="00E44F49"/>
    <w:rsid w:val="00E4571B"/>
    <w:rsid w:val="00E46435"/>
    <w:rsid w:val="00E46B40"/>
    <w:rsid w:val="00E46D74"/>
    <w:rsid w:val="00E46D7A"/>
    <w:rsid w:val="00E46E6C"/>
    <w:rsid w:val="00E47BF0"/>
    <w:rsid w:val="00E5050F"/>
    <w:rsid w:val="00E50752"/>
    <w:rsid w:val="00E5106F"/>
    <w:rsid w:val="00E52436"/>
    <w:rsid w:val="00E529F0"/>
    <w:rsid w:val="00E52B21"/>
    <w:rsid w:val="00E52EC2"/>
    <w:rsid w:val="00E578CC"/>
    <w:rsid w:val="00E602BD"/>
    <w:rsid w:val="00E607C2"/>
    <w:rsid w:val="00E60BC9"/>
    <w:rsid w:val="00E61213"/>
    <w:rsid w:val="00E62582"/>
    <w:rsid w:val="00E6552B"/>
    <w:rsid w:val="00E668AD"/>
    <w:rsid w:val="00E66B2D"/>
    <w:rsid w:val="00E66EFD"/>
    <w:rsid w:val="00E67496"/>
    <w:rsid w:val="00E676C3"/>
    <w:rsid w:val="00E67DC2"/>
    <w:rsid w:val="00E70711"/>
    <w:rsid w:val="00E70719"/>
    <w:rsid w:val="00E7096D"/>
    <w:rsid w:val="00E70E9B"/>
    <w:rsid w:val="00E714E5"/>
    <w:rsid w:val="00E71F3C"/>
    <w:rsid w:val="00E72A71"/>
    <w:rsid w:val="00E75072"/>
    <w:rsid w:val="00E80CA3"/>
    <w:rsid w:val="00E81232"/>
    <w:rsid w:val="00E81580"/>
    <w:rsid w:val="00E82A89"/>
    <w:rsid w:val="00E82CEC"/>
    <w:rsid w:val="00E82DF3"/>
    <w:rsid w:val="00E85C89"/>
    <w:rsid w:val="00E860CF"/>
    <w:rsid w:val="00E8744D"/>
    <w:rsid w:val="00E87C53"/>
    <w:rsid w:val="00E90CB9"/>
    <w:rsid w:val="00E91685"/>
    <w:rsid w:val="00E91ABC"/>
    <w:rsid w:val="00E92498"/>
    <w:rsid w:val="00E93544"/>
    <w:rsid w:val="00E94424"/>
    <w:rsid w:val="00E94B7E"/>
    <w:rsid w:val="00E9530A"/>
    <w:rsid w:val="00E95B7C"/>
    <w:rsid w:val="00E97B92"/>
    <w:rsid w:val="00EA027B"/>
    <w:rsid w:val="00EA0431"/>
    <w:rsid w:val="00EA301C"/>
    <w:rsid w:val="00EA385C"/>
    <w:rsid w:val="00EA5204"/>
    <w:rsid w:val="00EA59DD"/>
    <w:rsid w:val="00EA5F53"/>
    <w:rsid w:val="00EA717C"/>
    <w:rsid w:val="00EA7828"/>
    <w:rsid w:val="00EB083B"/>
    <w:rsid w:val="00EB08FB"/>
    <w:rsid w:val="00EB09CD"/>
    <w:rsid w:val="00EB0B72"/>
    <w:rsid w:val="00EB0FCD"/>
    <w:rsid w:val="00EB290F"/>
    <w:rsid w:val="00EB29FD"/>
    <w:rsid w:val="00EB3666"/>
    <w:rsid w:val="00EB3869"/>
    <w:rsid w:val="00EB4B16"/>
    <w:rsid w:val="00EB5DA8"/>
    <w:rsid w:val="00EB677F"/>
    <w:rsid w:val="00EB69F5"/>
    <w:rsid w:val="00EB6E50"/>
    <w:rsid w:val="00EB7BD1"/>
    <w:rsid w:val="00EB7F6A"/>
    <w:rsid w:val="00EC0437"/>
    <w:rsid w:val="00EC0951"/>
    <w:rsid w:val="00EC0C28"/>
    <w:rsid w:val="00EC0C47"/>
    <w:rsid w:val="00EC1DF0"/>
    <w:rsid w:val="00EC223C"/>
    <w:rsid w:val="00EC31EF"/>
    <w:rsid w:val="00EC3B67"/>
    <w:rsid w:val="00EC3E65"/>
    <w:rsid w:val="00EC462C"/>
    <w:rsid w:val="00EC4723"/>
    <w:rsid w:val="00EC6275"/>
    <w:rsid w:val="00EC6B41"/>
    <w:rsid w:val="00ED0500"/>
    <w:rsid w:val="00ED0B5C"/>
    <w:rsid w:val="00ED10C2"/>
    <w:rsid w:val="00ED21BA"/>
    <w:rsid w:val="00ED23B4"/>
    <w:rsid w:val="00ED27C4"/>
    <w:rsid w:val="00ED2A73"/>
    <w:rsid w:val="00ED2D08"/>
    <w:rsid w:val="00ED32B2"/>
    <w:rsid w:val="00ED3D54"/>
    <w:rsid w:val="00ED4212"/>
    <w:rsid w:val="00ED43CC"/>
    <w:rsid w:val="00ED4897"/>
    <w:rsid w:val="00ED5EC6"/>
    <w:rsid w:val="00ED62AD"/>
    <w:rsid w:val="00ED7016"/>
    <w:rsid w:val="00ED709E"/>
    <w:rsid w:val="00ED7A68"/>
    <w:rsid w:val="00ED7ABC"/>
    <w:rsid w:val="00EE054E"/>
    <w:rsid w:val="00EE1329"/>
    <w:rsid w:val="00EE25B4"/>
    <w:rsid w:val="00EE2B39"/>
    <w:rsid w:val="00EE2EEE"/>
    <w:rsid w:val="00EE34D8"/>
    <w:rsid w:val="00EE37FB"/>
    <w:rsid w:val="00EE3C0F"/>
    <w:rsid w:val="00EE3EFC"/>
    <w:rsid w:val="00EE4469"/>
    <w:rsid w:val="00EE4527"/>
    <w:rsid w:val="00EE47C1"/>
    <w:rsid w:val="00EE5475"/>
    <w:rsid w:val="00EE6608"/>
    <w:rsid w:val="00EE71E4"/>
    <w:rsid w:val="00EE7256"/>
    <w:rsid w:val="00EF0303"/>
    <w:rsid w:val="00EF10EB"/>
    <w:rsid w:val="00EF2B41"/>
    <w:rsid w:val="00EF3F60"/>
    <w:rsid w:val="00EF3FB5"/>
    <w:rsid w:val="00EF4FA1"/>
    <w:rsid w:val="00EF55B6"/>
    <w:rsid w:val="00EF581C"/>
    <w:rsid w:val="00EF61E6"/>
    <w:rsid w:val="00EF71F3"/>
    <w:rsid w:val="00EF79F9"/>
    <w:rsid w:val="00F01916"/>
    <w:rsid w:val="00F01A57"/>
    <w:rsid w:val="00F01D4A"/>
    <w:rsid w:val="00F024BD"/>
    <w:rsid w:val="00F03181"/>
    <w:rsid w:val="00F04289"/>
    <w:rsid w:val="00F04A63"/>
    <w:rsid w:val="00F04A8F"/>
    <w:rsid w:val="00F052F7"/>
    <w:rsid w:val="00F06865"/>
    <w:rsid w:val="00F07096"/>
    <w:rsid w:val="00F07228"/>
    <w:rsid w:val="00F0779D"/>
    <w:rsid w:val="00F07F7B"/>
    <w:rsid w:val="00F1021D"/>
    <w:rsid w:val="00F10298"/>
    <w:rsid w:val="00F10D76"/>
    <w:rsid w:val="00F1117C"/>
    <w:rsid w:val="00F13E37"/>
    <w:rsid w:val="00F14EBB"/>
    <w:rsid w:val="00F1501F"/>
    <w:rsid w:val="00F161E6"/>
    <w:rsid w:val="00F1625B"/>
    <w:rsid w:val="00F163DA"/>
    <w:rsid w:val="00F1649A"/>
    <w:rsid w:val="00F168B1"/>
    <w:rsid w:val="00F16D60"/>
    <w:rsid w:val="00F20CBC"/>
    <w:rsid w:val="00F2180B"/>
    <w:rsid w:val="00F226F1"/>
    <w:rsid w:val="00F22863"/>
    <w:rsid w:val="00F22D99"/>
    <w:rsid w:val="00F24951"/>
    <w:rsid w:val="00F24CDB"/>
    <w:rsid w:val="00F24E4C"/>
    <w:rsid w:val="00F26164"/>
    <w:rsid w:val="00F26592"/>
    <w:rsid w:val="00F274F9"/>
    <w:rsid w:val="00F275B6"/>
    <w:rsid w:val="00F27651"/>
    <w:rsid w:val="00F2798B"/>
    <w:rsid w:val="00F27C98"/>
    <w:rsid w:val="00F30456"/>
    <w:rsid w:val="00F305A7"/>
    <w:rsid w:val="00F3090F"/>
    <w:rsid w:val="00F32038"/>
    <w:rsid w:val="00F32585"/>
    <w:rsid w:val="00F32E37"/>
    <w:rsid w:val="00F338C4"/>
    <w:rsid w:val="00F339DA"/>
    <w:rsid w:val="00F3554C"/>
    <w:rsid w:val="00F35583"/>
    <w:rsid w:val="00F3564E"/>
    <w:rsid w:val="00F35C48"/>
    <w:rsid w:val="00F376A0"/>
    <w:rsid w:val="00F37859"/>
    <w:rsid w:val="00F40C33"/>
    <w:rsid w:val="00F4105E"/>
    <w:rsid w:val="00F4169C"/>
    <w:rsid w:val="00F425AE"/>
    <w:rsid w:val="00F426D2"/>
    <w:rsid w:val="00F42C73"/>
    <w:rsid w:val="00F4317A"/>
    <w:rsid w:val="00F4363E"/>
    <w:rsid w:val="00F44764"/>
    <w:rsid w:val="00F46782"/>
    <w:rsid w:val="00F46DCC"/>
    <w:rsid w:val="00F50932"/>
    <w:rsid w:val="00F52376"/>
    <w:rsid w:val="00F529B7"/>
    <w:rsid w:val="00F52A0E"/>
    <w:rsid w:val="00F52D91"/>
    <w:rsid w:val="00F52EAD"/>
    <w:rsid w:val="00F52F36"/>
    <w:rsid w:val="00F5395E"/>
    <w:rsid w:val="00F53D99"/>
    <w:rsid w:val="00F5464A"/>
    <w:rsid w:val="00F54805"/>
    <w:rsid w:val="00F54DBD"/>
    <w:rsid w:val="00F54EDA"/>
    <w:rsid w:val="00F55120"/>
    <w:rsid w:val="00F56CE7"/>
    <w:rsid w:val="00F6068D"/>
    <w:rsid w:val="00F608C2"/>
    <w:rsid w:val="00F60953"/>
    <w:rsid w:val="00F60AD3"/>
    <w:rsid w:val="00F61219"/>
    <w:rsid w:val="00F61FD8"/>
    <w:rsid w:val="00F6231C"/>
    <w:rsid w:val="00F62938"/>
    <w:rsid w:val="00F6315D"/>
    <w:rsid w:val="00F6338B"/>
    <w:rsid w:val="00F633C8"/>
    <w:rsid w:val="00F63BF3"/>
    <w:rsid w:val="00F6424A"/>
    <w:rsid w:val="00F6482D"/>
    <w:rsid w:val="00F6484A"/>
    <w:rsid w:val="00F6528F"/>
    <w:rsid w:val="00F669E1"/>
    <w:rsid w:val="00F67825"/>
    <w:rsid w:val="00F67AC4"/>
    <w:rsid w:val="00F70E37"/>
    <w:rsid w:val="00F70E93"/>
    <w:rsid w:val="00F71280"/>
    <w:rsid w:val="00F718D3"/>
    <w:rsid w:val="00F71BE2"/>
    <w:rsid w:val="00F71BFE"/>
    <w:rsid w:val="00F72A30"/>
    <w:rsid w:val="00F72B14"/>
    <w:rsid w:val="00F72F10"/>
    <w:rsid w:val="00F73574"/>
    <w:rsid w:val="00F744F6"/>
    <w:rsid w:val="00F75D2D"/>
    <w:rsid w:val="00F766C9"/>
    <w:rsid w:val="00F7751B"/>
    <w:rsid w:val="00F80213"/>
    <w:rsid w:val="00F8040B"/>
    <w:rsid w:val="00F8074F"/>
    <w:rsid w:val="00F80941"/>
    <w:rsid w:val="00F8248B"/>
    <w:rsid w:val="00F825BE"/>
    <w:rsid w:val="00F82A0D"/>
    <w:rsid w:val="00F8348D"/>
    <w:rsid w:val="00F839B7"/>
    <w:rsid w:val="00F844D0"/>
    <w:rsid w:val="00F84A58"/>
    <w:rsid w:val="00F850A2"/>
    <w:rsid w:val="00F85606"/>
    <w:rsid w:val="00F85755"/>
    <w:rsid w:val="00F85E78"/>
    <w:rsid w:val="00F867CE"/>
    <w:rsid w:val="00F8696C"/>
    <w:rsid w:val="00F87829"/>
    <w:rsid w:val="00F879BA"/>
    <w:rsid w:val="00F87E12"/>
    <w:rsid w:val="00F902AD"/>
    <w:rsid w:val="00F90D99"/>
    <w:rsid w:val="00F911A1"/>
    <w:rsid w:val="00F91F86"/>
    <w:rsid w:val="00F92281"/>
    <w:rsid w:val="00F9309E"/>
    <w:rsid w:val="00F9486F"/>
    <w:rsid w:val="00F94F20"/>
    <w:rsid w:val="00F95289"/>
    <w:rsid w:val="00F95659"/>
    <w:rsid w:val="00F956CB"/>
    <w:rsid w:val="00F95B6D"/>
    <w:rsid w:val="00F95F5D"/>
    <w:rsid w:val="00F96A8E"/>
    <w:rsid w:val="00FA02ED"/>
    <w:rsid w:val="00FA2AE9"/>
    <w:rsid w:val="00FA47A3"/>
    <w:rsid w:val="00FA4D33"/>
    <w:rsid w:val="00FA573B"/>
    <w:rsid w:val="00FA5A28"/>
    <w:rsid w:val="00FA7A96"/>
    <w:rsid w:val="00FA7E65"/>
    <w:rsid w:val="00FB0229"/>
    <w:rsid w:val="00FB077C"/>
    <w:rsid w:val="00FB0C0A"/>
    <w:rsid w:val="00FB18F0"/>
    <w:rsid w:val="00FB1D6E"/>
    <w:rsid w:val="00FB2BD3"/>
    <w:rsid w:val="00FB2EEF"/>
    <w:rsid w:val="00FB35B6"/>
    <w:rsid w:val="00FB3BC8"/>
    <w:rsid w:val="00FB3F15"/>
    <w:rsid w:val="00FB424C"/>
    <w:rsid w:val="00FB5279"/>
    <w:rsid w:val="00FB6AD9"/>
    <w:rsid w:val="00FB79B4"/>
    <w:rsid w:val="00FC0A14"/>
    <w:rsid w:val="00FC0B25"/>
    <w:rsid w:val="00FC1C9A"/>
    <w:rsid w:val="00FC228E"/>
    <w:rsid w:val="00FC2411"/>
    <w:rsid w:val="00FC2548"/>
    <w:rsid w:val="00FC2565"/>
    <w:rsid w:val="00FC2AD1"/>
    <w:rsid w:val="00FC3122"/>
    <w:rsid w:val="00FC321B"/>
    <w:rsid w:val="00FC3277"/>
    <w:rsid w:val="00FC3729"/>
    <w:rsid w:val="00FC40A7"/>
    <w:rsid w:val="00FC4801"/>
    <w:rsid w:val="00FC4C16"/>
    <w:rsid w:val="00FC62B3"/>
    <w:rsid w:val="00FC6877"/>
    <w:rsid w:val="00FC6887"/>
    <w:rsid w:val="00FC71E7"/>
    <w:rsid w:val="00FC7DB4"/>
    <w:rsid w:val="00FD054A"/>
    <w:rsid w:val="00FD06F6"/>
    <w:rsid w:val="00FD0B95"/>
    <w:rsid w:val="00FD1310"/>
    <w:rsid w:val="00FD16C8"/>
    <w:rsid w:val="00FD221F"/>
    <w:rsid w:val="00FD326A"/>
    <w:rsid w:val="00FD33A2"/>
    <w:rsid w:val="00FD33CA"/>
    <w:rsid w:val="00FD490B"/>
    <w:rsid w:val="00FD59AC"/>
    <w:rsid w:val="00FD7160"/>
    <w:rsid w:val="00FD7384"/>
    <w:rsid w:val="00FD739C"/>
    <w:rsid w:val="00FD767B"/>
    <w:rsid w:val="00FE107E"/>
    <w:rsid w:val="00FE206B"/>
    <w:rsid w:val="00FE2A2B"/>
    <w:rsid w:val="00FE2AC0"/>
    <w:rsid w:val="00FE2F85"/>
    <w:rsid w:val="00FE389D"/>
    <w:rsid w:val="00FE4023"/>
    <w:rsid w:val="00FE4BE6"/>
    <w:rsid w:val="00FE520A"/>
    <w:rsid w:val="00FE54DE"/>
    <w:rsid w:val="00FE77CF"/>
    <w:rsid w:val="00FE793A"/>
    <w:rsid w:val="00FE7E0A"/>
    <w:rsid w:val="00FF0C7C"/>
    <w:rsid w:val="00FF2923"/>
    <w:rsid w:val="00FF2AEF"/>
    <w:rsid w:val="00FF2C9B"/>
    <w:rsid w:val="00FF3053"/>
    <w:rsid w:val="00FF326E"/>
    <w:rsid w:val="00FF4077"/>
    <w:rsid w:val="00FF4486"/>
    <w:rsid w:val="00FF4D7F"/>
    <w:rsid w:val="00FF6054"/>
    <w:rsid w:val="00FF6AF7"/>
    <w:rsid w:val="00FF6CDB"/>
    <w:rsid w:val="00FF77F1"/>
    <w:rsid w:val="00FF7B19"/>
    <w:rsid w:val="00FF7B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807612A"/>
  <w15:chartTrackingRefBased/>
  <w15:docId w15:val="{EE4E7A88-B4A0-4942-9532-291407B89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197B"/>
  </w:style>
  <w:style w:type="paragraph" w:styleId="Heading1">
    <w:name w:val="heading 1"/>
    <w:basedOn w:val="Normal"/>
    <w:next w:val="Normal"/>
    <w:link w:val="Heading1Char"/>
    <w:uiPriority w:val="9"/>
    <w:qFormat/>
    <w:rsid w:val="00224DB6"/>
    <w:pPr>
      <w:outlineLvl w:val="0"/>
    </w:pPr>
    <w:rPr>
      <w:b/>
      <w:bCs/>
      <w:sz w:val="28"/>
      <w:szCs w:val="28"/>
    </w:rPr>
  </w:style>
  <w:style w:type="paragraph" w:styleId="Heading2">
    <w:name w:val="heading 2"/>
    <w:basedOn w:val="Normal"/>
    <w:next w:val="Normal"/>
    <w:link w:val="Heading2Char"/>
    <w:uiPriority w:val="9"/>
    <w:semiHidden/>
    <w:unhideWhenUsed/>
    <w:qFormat/>
    <w:rsid w:val="00194AB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94AB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94AB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94AB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94AB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94AB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94AB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94AB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4DB6"/>
    <w:rPr>
      <w:b/>
      <w:bCs/>
      <w:sz w:val="28"/>
      <w:szCs w:val="28"/>
    </w:rPr>
  </w:style>
  <w:style w:type="character" w:customStyle="1" w:styleId="Heading2Char">
    <w:name w:val="Heading 2 Char"/>
    <w:basedOn w:val="DefaultParagraphFont"/>
    <w:link w:val="Heading2"/>
    <w:uiPriority w:val="9"/>
    <w:semiHidden/>
    <w:rsid w:val="00194AB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94AB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94AB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94AB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94AB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94AB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94AB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94ABD"/>
    <w:rPr>
      <w:rFonts w:eastAsiaTheme="majorEastAsia" w:cstheme="majorBidi"/>
      <w:color w:val="272727" w:themeColor="text1" w:themeTint="D8"/>
    </w:rPr>
  </w:style>
  <w:style w:type="paragraph" w:styleId="Title">
    <w:name w:val="Title"/>
    <w:basedOn w:val="Normal"/>
    <w:next w:val="Normal"/>
    <w:link w:val="TitleChar"/>
    <w:uiPriority w:val="10"/>
    <w:qFormat/>
    <w:rsid w:val="00B23EA5"/>
    <w:pPr>
      <w:spacing w:after="80"/>
      <w:contextualSpacing/>
    </w:pPr>
    <w:rPr>
      <w:rFonts w:asciiTheme="majorHAnsi" w:eastAsiaTheme="majorEastAsia" w:hAnsiTheme="majorHAnsi" w:cs="Times New Roman (Headings CS)"/>
      <w:kern w:val="28"/>
      <w:sz w:val="56"/>
      <w:szCs w:val="56"/>
    </w:rPr>
  </w:style>
  <w:style w:type="character" w:customStyle="1" w:styleId="TitleChar">
    <w:name w:val="Title Char"/>
    <w:basedOn w:val="DefaultParagraphFont"/>
    <w:link w:val="Title"/>
    <w:uiPriority w:val="10"/>
    <w:rsid w:val="00B23EA5"/>
    <w:rPr>
      <w:rFonts w:asciiTheme="majorHAnsi" w:eastAsiaTheme="majorEastAsia" w:hAnsiTheme="majorHAnsi" w:cs="Times New Roman (Headings CS)"/>
      <w:kern w:val="28"/>
      <w:sz w:val="56"/>
      <w:szCs w:val="56"/>
    </w:rPr>
  </w:style>
  <w:style w:type="paragraph" w:styleId="Subtitle">
    <w:name w:val="Subtitle"/>
    <w:basedOn w:val="Normal"/>
    <w:next w:val="Normal"/>
    <w:link w:val="SubtitleChar"/>
    <w:uiPriority w:val="11"/>
    <w:qFormat/>
    <w:rsid w:val="00194AB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94AB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94AB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94ABD"/>
    <w:rPr>
      <w:i/>
      <w:iCs/>
      <w:color w:val="404040" w:themeColor="text1" w:themeTint="BF"/>
    </w:rPr>
  </w:style>
  <w:style w:type="paragraph" w:styleId="ListParagraph">
    <w:name w:val="List Paragraph"/>
    <w:basedOn w:val="Normal"/>
    <w:uiPriority w:val="34"/>
    <w:qFormat/>
    <w:rsid w:val="00194ABD"/>
    <w:pPr>
      <w:ind w:left="720"/>
      <w:contextualSpacing/>
    </w:pPr>
  </w:style>
  <w:style w:type="character" w:styleId="IntenseEmphasis">
    <w:name w:val="Intense Emphasis"/>
    <w:basedOn w:val="DefaultParagraphFont"/>
    <w:uiPriority w:val="21"/>
    <w:qFormat/>
    <w:rsid w:val="00194ABD"/>
    <w:rPr>
      <w:i/>
      <w:iCs/>
      <w:color w:val="0F4761" w:themeColor="accent1" w:themeShade="BF"/>
    </w:rPr>
  </w:style>
  <w:style w:type="paragraph" w:styleId="IntenseQuote">
    <w:name w:val="Intense Quote"/>
    <w:basedOn w:val="Normal"/>
    <w:next w:val="Normal"/>
    <w:link w:val="IntenseQuoteChar"/>
    <w:uiPriority w:val="30"/>
    <w:qFormat/>
    <w:rsid w:val="00194AB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94ABD"/>
    <w:rPr>
      <w:i/>
      <w:iCs/>
      <w:color w:val="0F4761" w:themeColor="accent1" w:themeShade="BF"/>
    </w:rPr>
  </w:style>
  <w:style w:type="character" w:styleId="IntenseReference">
    <w:name w:val="Intense Reference"/>
    <w:basedOn w:val="DefaultParagraphFont"/>
    <w:uiPriority w:val="32"/>
    <w:qFormat/>
    <w:rsid w:val="00194ABD"/>
    <w:rPr>
      <w:b/>
      <w:bCs/>
      <w:smallCaps/>
      <w:color w:val="0F4761" w:themeColor="accent1" w:themeShade="BF"/>
      <w:spacing w:val="5"/>
    </w:rPr>
  </w:style>
  <w:style w:type="character" w:styleId="Hyperlink">
    <w:name w:val="Hyperlink"/>
    <w:basedOn w:val="DefaultParagraphFont"/>
    <w:uiPriority w:val="99"/>
    <w:unhideWhenUsed/>
    <w:rsid w:val="00294F81"/>
    <w:rPr>
      <w:color w:val="467886" w:themeColor="hyperlink"/>
      <w:u w:val="single"/>
    </w:rPr>
  </w:style>
  <w:style w:type="character" w:styleId="UnresolvedMention">
    <w:name w:val="Unresolved Mention"/>
    <w:basedOn w:val="DefaultParagraphFont"/>
    <w:uiPriority w:val="99"/>
    <w:semiHidden/>
    <w:unhideWhenUsed/>
    <w:rsid w:val="00294F81"/>
    <w:rPr>
      <w:color w:val="605E5C"/>
      <w:shd w:val="clear" w:color="auto" w:fill="E1DFDD"/>
    </w:rPr>
  </w:style>
  <w:style w:type="paragraph" w:styleId="FootnoteText">
    <w:name w:val="footnote text"/>
    <w:basedOn w:val="Normal"/>
    <w:link w:val="FootnoteTextChar"/>
    <w:uiPriority w:val="99"/>
    <w:semiHidden/>
    <w:unhideWhenUsed/>
    <w:rsid w:val="001F65C4"/>
    <w:rPr>
      <w:sz w:val="20"/>
      <w:szCs w:val="20"/>
    </w:rPr>
  </w:style>
  <w:style w:type="character" w:customStyle="1" w:styleId="FootnoteTextChar">
    <w:name w:val="Footnote Text Char"/>
    <w:basedOn w:val="DefaultParagraphFont"/>
    <w:link w:val="FootnoteText"/>
    <w:uiPriority w:val="99"/>
    <w:semiHidden/>
    <w:rsid w:val="001F65C4"/>
    <w:rPr>
      <w:sz w:val="20"/>
      <w:szCs w:val="20"/>
    </w:rPr>
  </w:style>
  <w:style w:type="character" w:styleId="FootnoteReference">
    <w:name w:val="footnote reference"/>
    <w:basedOn w:val="DefaultParagraphFont"/>
    <w:uiPriority w:val="99"/>
    <w:semiHidden/>
    <w:unhideWhenUsed/>
    <w:rsid w:val="001F65C4"/>
    <w:rPr>
      <w:vertAlign w:val="superscript"/>
    </w:rPr>
  </w:style>
  <w:style w:type="paragraph" w:styleId="NormalWeb">
    <w:name w:val="Normal (Web)"/>
    <w:basedOn w:val="Normal"/>
    <w:uiPriority w:val="99"/>
    <w:unhideWhenUsed/>
    <w:rsid w:val="00DC2968"/>
    <w:rPr>
      <w:rFonts w:ascii="Times New Roman" w:hAnsi="Times New Roman" w:cs="Times New Roman"/>
    </w:rPr>
  </w:style>
  <w:style w:type="paragraph" w:styleId="Bibliography">
    <w:name w:val="Bibliography"/>
    <w:basedOn w:val="Normal"/>
    <w:next w:val="Normal"/>
    <w:uiPriority w:val="37"/>
    <w:unhideWhenUsed/>
    <w:rsid w:val="000A7204"/>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9</TotalTime>
  <Pages>25</Pages>
  <Words>36927</Words>
  <Characters>210490</Characters>
  <Application>Microsoft Office Word</Application>
  <DocSecurity>0</DocSecurity>
  <Lines>1754</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Gamble</dc:creator>
  <cp:keywords/>
  <dc:description/>
  <cp:lastModifiedBy>Steven Gamble</cp:lastModifiedBy>
  <cp:revision>367</cp:revision>
  <cp:lastPrinted>2025-10-23T13:53:00Z</cp:lastPrinted>
  <dcterms:created xsi:type="dcterms:W3CDTF">2025-10-23T13:53:00Z</dcterms:created>
  <dcterms:modified xsi:type="dcterms:W3CDTF">2026-01-08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eWnLWqxo"/&gt;&lt;style id="http://www.zotero.org/styles/sage-harvard" hasBibliography="1" bibliographyStyleHasBeenSet="1"/&gt;&lt;prefs&gt;&lt;pref name="fieldType" value="Field"/&gt;&lt;/prefs&gt;&lt;/data&gt;</vt:lpwstr>
  </property>
</Properties>
</file>